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28FED" w14:textId="77777777" w:rsidR="008F41A0" w:rsidRDefault="008F41A0" w:rsidP="006C5610">
      <w:pPr>
        <w:spacing w:line="240" w:lineRule="auto"/>
        <w:jc w:val="center"/>
        <w:rPr>
          <w:rFonts w:eastAsia="Times New Roman"/>
          <w:b/>
          <w:color w:val="000000"/>
          <w:lang w:val="es-ES" w:eastAsia="es-ES"/>
        </w:rPr>
      </w:pPr>
      <w:r>
        <w:rPr>
          <w:rFonts w:eastAsia="Times New Roman"/>
          <w:b/>
          <w:color w:val="000000"/>
          <w:lang w:val="es-ES" w:eastAsia="es-ES"/>
        </w:rPr>
        <w:t>H</w:t>
      </w:r>
      <w:r w:rsidRPr="000240E0">
        <w:rPr>
          <w:rFonts w:eastAsia="Times New Roman"/>
          <w:b/>
          <w:color w:val="000000"/>
          <w:lang w:val="es-ES" w:eastAsia="es-ES"/>
        </w:rPr>
        <w:t>abilidades psicológicas de deportistas jóvenes</w:t>
      </w:r>
      <w:r>
        <w:rPr>
          <w:rFonts w:eastAsia="Times New Roman"/>
          <w:b/>
          <w:color w:val="000000"/>
          <w:lang w:val="es-ES" w:eastAsia="es-ES"/>
        </w:rPr>
        <w:t xml:space="preserve"> y su relación con los e</w:t>
      </w:r>
      <w:r w:rsidRPr="000240E0">
        <w:rPr>
          <w:rFonts w:eastAsia="Times New Roman"/>
          <w:b/>
          <w:color w:val="000000"/>
          <w:lang w:val="es-ES" w:eastAsia="es-ES"/>
        </w:rPr>
        <w:t xml:space="preserve">stilos interpersonales </w:t>
      </w:r>
      <w:r>
        <w:rPr>
          <w:rFonts w:eastAsia="Times New Roman"/>
          <w:b/>
          <w:color w:val="000000"/>
          <w:lang w:val="es-ES" w:eastAsia="es-ES"/>
        </w:rPr>
        <w:t>percibidos de sus</w:t>
      </w:r>
      <w:r w:rsidRPr="000240E0">
        <w:rPr>
          <w:rFonts w:eastAsia="Times New Roman"/>
          <w:b/>
          <w:color w:val="000000"/>
          <w:lang w:val="es-ES" w:eastAsia="es-ES"/>
        </w:rPr>
        <w:t xml:space="preserve"> entrenadores</w:t>
      </w:r>
    </w:p>
    <w:p w14:paraId="71E31611" w14:textId="39101E99" w:rsidR="008F41A0" w:rsidRDefault="008F41A0" w:rsidP="006C5610">
      <w:pPr>
        <w:spacing w:line="240" w:lineRule="auto"/>
        <w:rPr>
          <w:rFonts w:eastAsia="Times New Roman"/>
          <w:szCs w:val="24"/>
          <w:lang w:val="es-ES"/>
        </w:rPr>
      </w:pPr>
    </w:p>
    <w:p w14:paraId="5D205225" w14:textId="77777777" w:rsidR="001D74B7" w:rsidRDefault="001D74B7" w:rsidP="001D74B7">
      <w:pPr>
        <w:spacing w:line="240" w:lineRule="auto"/>
        <w:jc w:val="center"/>
        <w:rPr>
          <w:b/>
          <w:szCs w:val="24"/>
        </w:rPr>
      </w:pPr>
      <w:r>
        <w:rPr>
          <w:b/>
          <w:szCs w:val="24"/>
        </w:rPr>
        <w:t>Resumen</w:t>
      </w:r>
    </w:p>
    <w:p w14:paraId="3BFC441C" w14:textId="77777777" w:rsidR="001D74B7" w:rsidRPr="00E67E4B" w:rsidRDefault="001D74B7" w:rsidP="001D74B7">
      <w:pPr>
        <w:spacing w:line="240" w:lineRule="auto"/>
      </w:pPr>
      <w:r w:rsidRPr="00E67E4B">
        <w:t xml:space="preserve">El objetivo es analizar la relación </w:t>
      </w:r>
      <w:r>
        <w:t>entre</w:t>
      </w:r>
      <w:r w:rsidRPr="00E67E4B">
        <w:t xml:space="preserve"> la percepción de los estilos interpersonales de los entrenadores y el perfil de habilidades psicológicas de los deportistas, teniendo en cuenta el papel del género. Participaron 103 deportistas (57.30 % </w:t>
      </w:r>
      <w:r>
        <w:t>género masculino</w:t>
      </w:r>
      <w:r w:rsidRPr="00E67E4B">
        <w:t>) de entre 15 y 28 años (</w:t>
      </w:r>
      <w:r w:rsidRPr="00E67E4B">
        <w:rPr>
          <w:i/>
          <w:iCs/>
        </w:rPr>
        <w:t>M</w:t>
      </w:r>
      <w:r w:rsidRPr="00E67E4B">
        <w:t xml:space="preserve"> = 20.40, </w:t>
      </w:r>
      <w:r w:rsidRPr="00E67E4B">
        <w:rPr>
          <w:i/>
          <w:iCs/>
        </w:rPr>
        <w:t>DT</w:t>
      </w:r>
      <w:r w:rsidRPr="00E67E4B">
        <w:t xml:space="preserve"> = 3.08</w:t>
      </w:r>
      <w:r>
        <w:t>)</w:t>
      </w:r>
      <w:r w:rsidRPr="00E67E4B">
        <w:t xml:space="preserve">. </w:t>
      </w:r>
      <w:r>
        <w:t>El</w:t>
      </w:r>
      <w:r w:rsidRPr="00E67E4B">
        <w:t xml:space="preserve"> nivel motivacional, control del afrontamiento positivo y de la actitud </w:t>
      </w:r>
      <w:r>
        <w:t>tuvieron</w:t>
      </w:r>
      <w:r w:rsidRPr="00E67E4B">
        <w:t xml:space="preserve"> </w:t>
      </w:r>
      <w:r>
        <w:t>las mayores puntuaciones</w:t>
      </w:r>
      <w:r w:rsidRPr="00E67E4B">
        <w:t>, hallando diferencias en función del género. Asimismo, el apoyo a la autonomía por parte del entrenador predi</w:t>
      </w:r>
      <w:r>
        <w:t>jo</w:t>
      </w:r>
      <w:r w:rsidRPr="00E67E4B">
        <w:t xml:space="preserve"> mayor cantidad de habilidades psicológicas en </w:t>
      </w:r>
      <w:r>
        <w:t>el género femenino</w:t>
      </w:r>
      <w:r w:rsidRPr="00E67E4B">
        <w:t xml:space="preserve">, mientras que el estilo controlador </w:t>
      </w:r>
      <w:r>
        <w:t>lo hizo</w:t>
      </w:r>
      <w:r w:rsidRPr="00E67E4B">
        <w:t xml:space="preserve"> de manera negativa </w:t>
      </w:r>
      <w:r>
        <w:t>respecto a</w:t>
      </w:r>
      <w:r w:rsidRPr="00E67E4B">
        <w:t>l control del afrontamiento negativo y positivo, control atencional y capacidad de visualización, en</w:t>
      </w:r>
      <w:r>
        <w:t>tre el género masculino</w:t>
      </w:r>
      <w:r w:rsidRPr="00E67E4B">
        <w:t xml:space="preserve">. </w:t>
      </w:r>
    </w:p>
    <w:p w14:paraId="57CDCAE0" w14:textId="77777777" w:rsidR="001D74B7" w:rsidRDefault="001D74B7" w:rsidP="001D74B7">
      <w:pPr>
        <w:spacing w:line="240" w:lineRule="auto"/>
        <w:rPr>
          <w:b/>
          <w:bCs/>
        </w:rPr>
      </w:pPr>
    </w:p>
    <w:p w14:paraId="0CECD203" w14:textId="77777777" w:rsidR="001D74B7" w:rsidRDefault="001D74B7" w:rsidP="001D74B7">
      <w:pPr>
        <w:spacing w:line="240" w:lineRule="auto"/>
      </w:pPr>
      <w:r w:rsidRPr="00E67E4B">
        <w:rPr>
          <w:b/>
          <w:bCs/>
        </w:rPr>
        <w:t xml:space="preserve">Palabras clave: </w:t>
      </w:r>
      <w:r w:rsidRPr="00E67E4B">
        <w:t>Habilidades psicológicas, Estilos interpersonales, Apoyo a la autonomía, Entrenador</w:t>
      </w:r>
      <w:r>
        <w:t>es</w:t>
      </w:r>
      <w:r w:rsidRPr="00E67E4B">
        <w:t>, Género.</w:t>
      </w:r>
    </w:p>
    <w:p w14:paraId="7441805F" w14:textId="77777777" w:rsidR="001D74B7" w:rsidRDefault="001D74B7" w:rsidP="001D74B7">
      <w:pPr>
        <w:spacing w:line="240" w:lineRule="auto"/>
      </w:pPr>
    </w:p>
    <w:p w14:paraId="0FE6C110" w14:textId="77777777" w:rsidR="001D74B7" w:rsidRDefault="001D74B7" w:rsidP="001D74B7">
      <w:pPr>
        <w:spacing w:line="240" w:lineRule="auto"/>
        <w:jc w:val="center"/>
        <w:rPr>
          <w:rFonts w:eastAsia="Times New Roman"/>
          <w:b/>
          <w:color w:val="000000"/>
          <w:lang w:val="es-ES" w:eastAsia="es-ES"/>
        </w:rPr>
      </w:pPr>
    </w:p>
    <w:p w14:paraId="228942BA" w14:textId="77777777" w:rsidR="001D74B7" w:rsidRPr="00D52B5C" w:rsidRDefault="001D74B7" w:rsidP="001D74B7">
      <w:pPr>
        <w:spacing w:line="240" w:lineRule="auto"/>
        <w:jc w:val="center"/>
        <w:rPr>
          <w:rFonts w:eastAsia="Times New Roman"/>
          <w:b/>
          <w:color w:val="000000"/>
          <w:lang w:val="en-US" w:eastAsia="es-ES"/>
        </w:rPr>
      </w:pPr>
      <w:r w:rsidRPr="00D52B5C">
        <w:rPr>
          <w:rFonts w:eastAsia="Times New Roman"/>
          <w:b/>
          <w:color w:val="000000"/>
          <w:lang w:val="en-US" w:eastAsia="es-ES"/>
        </w:rPr>
        <w:t>Young athletes</w:t>
      </w:r>
      <w:r>
        <w:rPr>
          <w:rFonts w:eastAsia="Times New Roman"/>
          <w:b/>
          <w:color w:val="000000"/>
          <w:lang w:val="en-US" w:eastAsia="es-ES"/>
        </w:rPr>
        <w:t>’</w:t>
      </w:r>
      <w:r w:rsidRPr="00D52B5C">
        <w:rPr>
          <w:rFonts w:eastAsia="Times New Roman"/>
          <w:b/>
          <w:color w:val="000000"/>
          <w:lang w:val="en-US" w:eastAsia="es-ES"/>
        </w:rPr>
        <w:t xml:space="preserve"> psychological skills a</w:t>
      </w:r>
      <w:r>
        <w:rPr>
          <w:rFonts w:eastAsia="Times New Roman"/>
          <w:b/>
          <w:color w:val="000000"/>
          <w:lang w:val="en-US" w:eastAsia="es-ES"/>
        </w:rPr>
        <w:t>nd its relationship with perceived coach interpersonal styles</w:t>
      </w:r>
    </w:p>
    <w:p w14:paraId="06D1B117" w14:textId="77777777" w:rsidR="001D74B7" w:rsidRPr="001D74B7" w:rsidRDefault="001D74B7" w:rsidP="001D74B7">
      <w:pPr>
        <w:spacing w:line="240" w:lineRule="auto"/>
        <w:rPr>
          <w:lang w:val="en-US"/>
        </w:rPr>
      </w:pPr>
    </w:p>
    <w:p w14:paraId="358378D4" w14:textId="77777777" w:rsidR="001D74B7" w:rsidRPr="008F41A0" w:rsidRDefault="001D74B7" w:rsidP="001D74B7">
      <w:pPr>
        <w:spacing w:line="240" w:lineRule="auto"/>
        <w:jc w:val="center"/>
        <w:rPr>
          <w:b/>
          <w:szCs w:val="24"/>
          <w:lang w:val="en-US"/>
        </w:rPr>
      </w:pPr>
      <w:r w:rsidRPr="008F41A0">
        <w:rPr>
          <w:b/>
          <w:szCs w:val="24"/>
          <w:lang w:val="en-US"/>
        </w:rPr>
        <w:t>Abstract</w:t>
      </w:r>
    </w:p>
    <w:p w14:paraId="0FBF1CB5" w14:textId="77777777" w:rsidR="001D74B7" w:rsidRPr="007F1E03" w:rsidRDefault="001D74B7" w:rsidP="001D74B7">
      <w:pPr>
        <w:spacing w:line="240" w:lineRule="auto"/>
        <w:rPr>
          <w:szCs w:val="24"/>
          <w:lang w:val="en-US"/>
        </w:rPr>
      </w:pPr>
      <w:r w:rsidRPr="007F1E03">
        <w:rPr>
          <w:szCs w:val="24"/>
          <w:lang w:val="en-US"/>
        </w:rPr>
        <w:t>The aim is to analyze the relationship between perceived coach interpersonal styles and youth athletes</w:t>
      </w:r>
      <w:r>
        <w:rPr>
          <w:szCs w:val="24"/>
          <w:lang w:val="en-US"/>
        </w:rPr>
        <w:t>’</w:t>
      </w:r>
      <w:r w:rsidRPr="007F1E03">
        <w:rPr>
          <w:szCs w:val="24"/>
          <w:lang w:val="en-US"/>
        </w:rPr>
        <w:t xml:space="preserve"> psychological skills profile, considering the role of gender. </w:t>
      </w:r>
      <w:r>
        <w:rPr>
          <w:szCs w:val="24"/>
          <w:lang w:val="en-US"/>
        </w:rPr>
        <w:t>One hundred and three</w:t>
      </w:r>
      <w:r w:rsidRPr="007F1E03">
        <w:rPr>
          <w:szCs w:val="24"/>
          <w:lang w:val="en-US"/>
        </w:rPr>
        <w:t xml:space="preserve"> athletes (57.30 % male, 42.70 % female) between 15 and 28 years</w:t>
      </w:r>
      <w:r>
        <w:rPr>
          <w:szCs w:val="24"/>
          <w:lang w:val="en-US"/>
        </w:rPr>
        <w:t xml:space="preserve"> old</w:t>
      </w:r>
      <w:r w:rsidRPr="007F1E03">
        <w:rPr>
          <w:szCs w:val="24"/>
          <w:lang w:val="en-US"/>
        </w:rPr>
        <w:t xml:space="preserve"> (</w:t>
      </w:r>
      <w:r w:rsidRPr="008F41A0">
        <w:rPr>
          <w:i/>
          <w:iCs/>
          <w:szCs w:val="24"/>
          <w:lang w:val="en-US"/>
        </w:rPr>
        <w:t>M</w:t>
      </w:r>
      <w:r w:rsidRPr="007F1E03">
        <w:rPr>
          <w:szCs w:val="24"/>
          <w:lang w:val="en-US"/>
        </w:rPr>
        <w:t xml:space="preserve"> = 20.40, </w:t>
      </w:r>
      <w:r w:rsidRPr="008F41A0">
        <w:rPr>
          <w:i/>
          <w:iCs/>
          <w:szCs w:val="24"/>
          <w:lang w:val="en-US"/>
        </w:rPr>
        <w:t>SD</w:t>
      </w:r>
      <w:r w:rsidRPr="007F1E03">
        <w:rPr>
          <w:szCs w:val="24"/>
          <w:lang w:val="en-US"/>
        </w:rPr>
        <w:t xml:space="preserve"> = 3.08) participated in the </w:t>
      </w:r>
      <w:proofErr w:type="gramStart"/>
      <w:r w:rsidRPr="007F1E03">
        <w:rPr>
          <w:szCs w:val="24"/>
          <w:lang w:val="en-US"/>
        </w:rPr>
        <w:t>study.</w:t>
      </w:r>
      <w:r>
        <w:rPr>
          <w:szCs w:val="24"/>
          <w:lang w:val="en-US"/>
        </w:rPr>
        <w:t>.</w:t>
      </w:r>
      <w:proofErr w:type="gramEnd"/>
      <w:r>
        <w:rPr>
          <w:szCs w:val="24"/>
          <w:lang w:val="en-US"/>
        </w:rPr>
        <w:t xml:space="preserve"> Athletes’ </w:t>
      </w:r>
      <w:proofErr w:type="spellStart"/>
      <w:r>
        <w:rPr>
          <w:szCs w:val="24"/>
          <w:lang w:val="en-US"/>
        </w:rPr>
        <w:t>psychologycal</w:t>
      </w:r>
      <w:proofErr w:type="spellEnd"/>
      <w:r>
        <w:rPr>
          <w:szCs w:val="24"/>
          <w:lang w:val="en-US"/>
        </w:rPr>
        <w:t xml:space="preserve"> skills of motivation, positive coping and attitude control reported higher scores, differences according to gender were found. Likewise, coach’s autonomy support predicted more psychological skills in females, while coach’s controlling behavior predicted inversely positive and negative coping, attentional control and </w:t>
      </w:r>
      <w:proofErr w:type="spellStart"/>
      <w:r>
        <w:rPr>
          <w:szCs w:val="24"/>
          <w:lang w:val="en-US"/>
        </w:rPr>
        <w:t>imaginery</w:t>
      </w:r>
      <w:proofErr w:type="spellEnd"/>
      <w:r>
        <w:rPr>
          <w:szCs w:val="24"/>
          <w:lang w:val="en-US"/>
        </w:rPr>
        <w:t xml:space="preserve"> capability in males. </w:t>
      </w:r>
    </w:p>
    <w:p w14:paraId="31BD0E5E" w14:textId="77777777" w:rsidR="001D74B7" w:rsidRDefault="001D74B7" w:rsidP="001D74B7">
      <w:pPr>
        <w:spacing w:line="240" w:lineRule="auto"/>
        <w:rPr>
          <w:b/>
          <w:szCs w:val="24"/>
          <w:lang w:val="en-US"/>
        </w:rPr>
      </w:pPr>
    </w:p>
    <w:p w14:paraId="3CDCF1FB" w14:textId="77777777" w:rsidR="001D74B7" w:rsidRPr="008F41A0" w:rsidRDefault="001D74B7" w:rsidP="001D74B7">
      <w:pPr>
        <w:spacing w:line="240" w:lineRule="auto"/>
        <w:rPr>
          <w:b/>
          <w:szCs w:val="24"/>
          <w:lang w:val="en-US"/>
        </w:rPr>
      </w:pPr>
      <w:r w:rsidRPr="008F41A0">
        <w:rPr>
          <w:b/>
          <w:szCs w:val="24"/>
          <w:lang w:val="en-US"/>
        </w:rPr>
        <w:t xml:space="preserve">Key words: </w:t>
      </w:r>
      <w:r w:rsidRPr="008F41A0">
        <w:rPr>
          <w:bCs/>
          <w:szCs w:val="24"/>
          <w:lang w:val="en-US"/>
        </w:rPr>
        <w:t>Psychological skills, Coach interpersonal styles, Autonomy support, Coaches, Gender.</w:t>
      </w:r>
      <w:r w:rsidRPr="008F41A0">
        <w:rPr>
          <w:b/>
          <w:szCs w:val="24"/>
          <w:lang w:val="en-US"/>
        </w:rPr>
        <w:t xml:space="preserve"> </w:t>
      </w:r>
    </w:p>
    <w:p w14:paraId="3A72B1EB" w14:textId="321C98B6" w:rsidR="001D74B7" w:rsidRDefault="001D74B7">
      <w:pPr>
        <w:spacing w:after="160" w:line="259" w:lineRule="auto"/>
        <w:jc w:val="left"/>
        <w:rPr>
          <w:rFonts w:eastAsia="Times New Roman"/>
          <w:szCs w:val="24"/>
          <w:lang w:val="en-US"/>
        </w:rPr>
      </w:pPr>
      <w:r>
        <w:rPr>
          <w:rFonts w:eastAsia="Times New Roman"/>
          <w:szCs w:val="24"/>
          <w:lang w:val="en-US"/>
        </w:rPr>
        <w:br w:type="page"/>
      </w:r>
    </w:p>
    <w:p w14:paraId="4A8E74BB" w14:textId="77777777" w:rsidR="001D74B7" w:rsidRDefault="001D74B7" w:rsidP="001D74B7">
      <w:pPr>
        <w:spacing w:line="240" w:lineRule="auto"/>
        <w:jc w:val="center"/>
        <w:rPr>
          <w:rFonts w:eastAsia="Times New Roman"/>
          <w:b/>
          <w:color w:val="000000"/>
          <w:lang w:val="es-ES" w:eastAsia="es-ES"/>
        </w:rPr>
      </w:pPr>
      <w:r>
        <w:rPr>
          <w:rFonts w:eastAsia="Times New Roman"/>
          <w:b/>
          <w:color w:val="000000"/>
          <w:lang w:val="es-ES" w:eastAsia="es-ES"/>
        </w:rPr>
        <w:lastRenderedPageBreak/>
        <w:t>H</w:t>
      </w:r>
      <w:r w:rsidRPr="000240E0">
        <w:rPr>
          <w:rFonts w:eastAsia="Times New Roman"/>
          <w:b/>
          <w:color w:val="000000"/>
          <w:lang w:val="es-ES" w:eastAsia="es-ES"/>
        </w:rPr>
        <w:t>abilidades psicológicas de deportistas jóvenes</w:t>
      </w:r>
      <w:r>
        <w:rPr>
          <w:rFonts w:eastAsia="Times New Roman"/>
          <w:b/>
          <w:color w:val="000000"/>
          <w:lang w:val="es-ES" w:eastAsia="es-ES"/>
        </w:rPr>
        <w:t xml:space="preserve"> y su relación con los e</w:t>
      </w:r>
      <w:r w:rsidRPr="000240E0">
        <w:rPr>
          <w:rFonts w:eastAsia="Times New Roman"/>
          <w:b/>
          <w:color w:val="000000"/>
          <w:lang w:val="es-ES" w:eastAsia="es-ES"/>
        </w:rPr>
        <w:t xml:space="preserve">stilos interpersonales </w:t>
      </w:r>
      <w:r>
        <w:rPr>
          <w:rFonts w:eastAsia="Times New Roman"/>
          <w:b/>
          <w:color w:val="000000"/>
          <w:lang w:val="es-ES" w:eastAsia="es-ES"/>
        </w:rPr>
        <w:t>percibidos de sus</w:t>
      </w:r>
      <w:r w:rsidRPr="000240E0">
        <w:rPr>
          <w:rFonts w:eastAsia="Times New Roman"/>
          <w:b/>
          <w:color w:val="000000"/>
          <w:lang w:val="es-ES" w:eastAsia="es-ES"/>
        </w:rPr>
        <w:t xml:space="preserve"> entrenadores</w:t>
      </w:r>
    </w:p>
    <w:p w14:paraId="0E1B5B69" w14:textId="77777777" w:rsidR="001D74B7" w:rsidRPr="001D74B7" w:rsidRDefault="001D74B7" w:rsidP="006C5610">
      <w:pPr>
        <w:spacing w:line="240" w:lineRule="auto"/>
        <w:rPr>
          <w:rFonts w:eastAsia="Times New Roman"/>
          <w:szCs w:val="24"/>
          <w:lang w:val="es-ES"/>
        </w:rPr>
      </w:pPr>
    </w:p>
    <w:p w14:paraId="5FD6369D" w14:textId="40DCCE4C" w:rsidR="00854A09" w:rsidRPr="00B23793" w:rsidRDefault="0007003F" w:rsidP="006C5610">
      <w:pPr>
        <w:spacing w:line="240" w:lineRule="auto"/>
        <w:rPr>
          <w:rFonts w:eastAsia="Times New Roman"/>
          <w:szCs w:val="24"/>
          <w:lang w:val="es-ES"/>
        </w:rPr>
      </w:pPr>
      <w:r w:rsidRPr="00B23793">
        <w:rPr>
          <w:rFonts w:eastAsia="Times New Roman"/>
          <w:szCs w:val="24"/>
          <w:lang w:val="es-ES"/>
        </w:rPr>
        <w:t xml:space="preserve">Para que un deportista pueda desempeñarse de forma óptima en su rendimiento, es necesario un estado </w:t>
      </w:r>
      <w:r w:rsidR="00B23793" w:rsidRPr="00B23793">
        <w:rPr>
          <w:rFonts w:eastAsia="Times New Roman"/>
          <w:szCs w:val="24"/>
          <w:lang w:val="es-ES"/>
        </w:rPr>
        <w:t xml:space="preserve">interno </w:t>
      </w:r>
      <w:r w:rsidRPr="00B23793">
        <w:rPr>
          <w:rFonts w:eastAsia="Times New Roman"/>
          <w:szCs w:val="24"/>
          <w:lang w:val="es-ES"/>
        </w:rPr>
        <w:t xml:space="preserve">ideal que otorgue estabilidad a su práctica </w:t>
      </w:r>
      <w:r w:rsidRPr="00B23793">
        <w:rPr>
          <w:rFonts w:eastAsia="Times New Roman"/>
          <w:szCs w:val="24"/>
          <w:lang w:val="es-ES"/>
        </w:rPr>
        <w:fldChar w:fldCharType="begin" w:fldLock="1"/>
      </w:r>
      <w:r w:rsidR="00B624C4" w:rsidRPr="00B23793">
        <w:rPr>
          <w:rFonts w:eastAsia="Times New Roman"/>
          <w:szCs w:val="24"/>
          <w:lang w:val="es-ES"/>
        </w:rPr>
        <w:instrText>ADDIN CSL_CITATION {"citationItems":[{"id":"ITEM-1","itemData":{"author":[{"dropping-particle":"","family":"Loehr","given":"J","non-dropping-particle":"","parse-names":false,"suffix":""}],"id":"ITEM-1","issued":{"date-parts":[["1986"]]},"publisher":"Stephen Greene Press","publisher-place":"Lexington, MA","title":"Mental toughness training for sports. Achieving athletic excellence","type":"book"},"uris":["http://www.mendeley.com/documents/?uuid=a76547a0-7339-4a72-aead-1ef92c3a4a00","http://www.mendeley.com/documents/?uuid=9dd318af-8731-44fe-b487-5ebe275c59d8"]},{"id":"ITEM-2","itemData":{"DOI":"10.1080/00223891.2012.660292","ISSN":"0022-3891","PMID":"22369040","abstract":"Touted as a multidimensional measure of mental toughness in sport, this study explored the psychometric properties of the Psychological Performance Inventory (PPI; Loehr, 1986 ) and its successor the Psychological Performance Inventory-A (PPI-A; Golby, Sheard, &amp; Van Wersch, 2007 ). Confirmatory factor analysis was employed to examine the extent to which data collected with 333 Australian footballers aged between 15 and 18 years (M = 16.88, SD = .71) fitted the a priori measurement models of both inventories. The results did not support the psychometric properties of the PPI both in terms of model fit and internal consistency. Although model fit data for the PPI-A were encouraging, inadequate levels of internal consistency were evidenced. Convergent validity analyses involving measures of achievement goals and global mental toughness generally supported the validity of the PPI and PPI-A subscales. Taken together with previous research (e.g., Middleton et al., 2004 ), caution is urged when considering the use of the PPI as a measure of mental toughness in sport. Although the empirical data were generally supportive of the psychometric properties of the PPI-A, conceptual (e.g., lack of conceptual underpinnings) and methodological (i.e., revalidated a flawed inventory) concerns become important factors when considering the PPI-A as a measure of mental toughness.","author":[{"dropping-particle":"","family":"Gucciardi","given":"D","non-dropping-particle":"","parse-names":false,"suffix":""}],"container-title":"Journal of Personality Assessment","id":"ITEM-2","issue":"4","issued":{"date-parts":[["2012","7"]]},"page":"393-403","title":"Measuring mental toughness in sport: A psychometric examination of the Psychological Performance Inventory–A and its predecessor","type":"article-journal","volume":"94"},"uris":["http://www.mendeley.com/documents/?uuid=31189263-f5f1-4856-b91f-5fd9a2c00ca5","http://www.mendeley.com/documents/?uuid=09e78c8d-6c8c-48a3-b8f1-a841ef34feef"]}],"mendeley":{"formattedCitation":"(Gucciardi, 2012; Loehr, 1986)","plainTextFormattedCitation":"(Gucciardi, 2012; Loehr, 1986)","previouslyFormattedCitation":"(Gucciardi, 2012; Loehr, 1986)"},"properties":{"noteIndex":0},"schema":"https://github.com/citation-style-language/schema/raw/master/csl-citation.json"}</w:instrText>
      </w:r>
      <w:r w:rsidRPr="00B23793">
        <w:rPr>
          <w:rFonts w:eastAsia="Times New Roman"/>
          <w:szCs w:val="24"/>
          <w:lang w:val="es-ES"/>
        </w:rPr>
        <w:fldChar w:fldCharType="separate"/>
      </w:r>
      <w:r w:rsidRPr="00B23793">
        <w:rPr>
          <w:rFonts w:eastAsia="Times New Roman"/>
          <w:noProof/>
          <w:szCs w:val="24"/>
          <w:lang w:val="es-ES"/>
        </w:rPr>
        <w:t>(Gucciardi, 2012; Loehr, 1986)</w:t>
      </w:r>
      <w:r w:rsidRPr="00B23793">
        <w:rPr>
          <w:rFonts w:eastAsia="Times New Roman"/>
          <w:szCs w:val="24"/>
          <w:lang w:val="es-ES"/>
        </w:rPr>
        <w:fldChar w:fldCharType="end"/>
      </w:r>
      <w:r w:rsidRPr="00B23793">
        <w:rPr>
          <w:rFonts w:eastAsia="Times New Roman"/>
          <w:szCs w:val="24"/>
          <w:lang w:val="es-ES"/>
        </w:rPr>
        <w:t xml:space="preserve">. </w:t>
      </w:r>
      <w:r w:rsidR="00135DB5" w:rsidRPr="00B23793">
        <w:rPr>
          <w:rFonts w:eastAsia="Times New Roman"/>
          <w:szCs w:val="24"/>
          <w:lang w:val="es-ES"/>
        </w:rPr>
        <w:t xml:space="preserve">Aquellos atletas que lo </w:t>
      </w:r>
      <w:r w:rsidR="00D06637" w:rsidRPr="00B23793">
        <w:rPr>
          <w:rFonts w:eastAsia="Times New Roman"/>
          <w:szCs w:val="24"/>
          <w:lang w:val="es-ES"/>
        </w:rPr>
        <w:t>alcanza</w:t>
      </w:r>
      <w:r w:rsidR="00135DB5" w:rsidRPr="00B23793">
        <w:rPr>
          <w:rFonts w:eastAsia="Times New Roman"/>
          <w:szCs w:val="24"/>
          <w:lang w:val="es-ES"/>
        </w:rPr>
        <w:t>n</w:t>
      </w:r>
      <w:r w:rsidRPr="00B23793">
        <w:rPr>
          <w:rFonts w:eastAsia="Times New Roman"/>
          <w:szCs w:val="24"/>
          <w:lang w:val="es-ES"/>
        </w:rPr>
        <w:t xml:space="preserve"> se caracterizan </w:t>
      </w:r>
      <w:r w:rsidRPr="00B23793">
        <w:rPr>
          <w:szCs w:val="24"/>
        </w:rPr>
        <w:t>por estar automotivados y autodirigidos, mostrando confianza en sí mismos y una actitud positiva ante los retos, controlando sus emociones y</w:t>
      </w:r>
      <w:r w:rsidR="00B23793" w:rsidRPr="00B23793">
        <w:rPr>
          <w:szCs w:val="24"/>
        </w:rPr>
        <w:t xml:space="preserve"> </w:t>
      </w:r>
      <w:r w:rsidRPr="00B23793">
        <w:rPr>
          <w:szCs w:val="24"/>
        </w:rPr>
        <w:t>siendo capaces de mantener la calma y relajarse, pero también estimularse y energizarse</w:t>
      </w:r>
      <w:r w:rsidR="00B23793" w:rsidRPr="00B23793">
        <w:rPr>
          <w:szCs w:val="24"/>
        </w:rPr>
        <w:t>,</w:t>
      </w:r>
      <w:r w:rsidRPr="00B23793">
        <w:rPr>
          <w:szCs w:val="24"/>
        </w:rPr>
        <w:t xml:space="preserve"> si la demanda externa lo requiere. Asimismo, este “estado ideal de rendimiento</w:t>
      </w:r>
      <w:r w:rsidR="00B23793" w:rsidRPr="00B23793">
        <w:rPr>
          <w:szCs w:val="24"/>
        </w:rPr>
        <w:t>”</w:t>
      </w:r>
      <w:r w:rsidRPr="00B23793">
        <w:rPr>
          <w:szCs w:val="24"/>
        </w:rPr>
        <w:t xml:space="preserve"> implica el control de la atención ante los diversos estímulos que presenta la actividad deportiva. </w:t>
      </w:r>
      <w:r w:rsidRPr="00B23793">
        <w:rPr>
          <w:rFonts w:eastAsia="Times New Roman"/>
          <w:szCs w:val="24"/>
          <w:lang w:val="es-ES"/>
        </w:rPr>
        <w:t xml:space="preserve">El desarrollo adecuado de </w:t>
      </w:r>
      <w:r w:rsidRPr="00700410">
        <w:rPr>
          <w:rFonts w:eastAsia="Times New Roman"/>
          <w:szCs w:val="24"/>
          <w:lang w:val="es-ES"/>
        </w:rPr>
        <w:t xml:space="preserve">tales condiciones </w:t>
      </w:r>
      <w:r w:rsidRPr="00B23793">
        <w:rPr>
          <w:rFonts w:eastAsia="Times New Roman"/>
          <w:szCs w:val="24"/>
          <w:lang w:val="es-ES"/>
        </w:rPr>
        <w:t xml:space="preserve">internas, es decir las habilidades psicológicas, favorece el rendimiento deportivo, e incluso puede </w:t>
      </w:r>
      <w:r w:rsidRPr="00700410">
        <w:rPr>
          <w:rFonts w:eastAsia="Times New Roman"/>
          <w:szCs w:val="24"/>
          <w:lang w:val="es-ES"/>
        </w:rPr>
        <w:t>ser decisivo respecto a los resultados de una compet</w:t>
      </w:r>
      <w:r w:rsidR="00700410">
        <w:rPr>
          <w:rFonts w:eastAsia="Times New Roman"/>
          <w:szCs w:val="24"/>
          <w:lang w:val="es-ES"/>
        </w:rPr>
        <w:t>ición</w:t>
      </w:r>
      <w:r w:rsidRPr="00B23793">
        <w:rPr>
          <w:rFonts w:eastAsia="Times New Roman"/>
          <w:szCs w:val="24"/>
          <w:lang w:val="es-ES"/>
        </w:rPr>
        <w:t xml:space="preserve"> </w:t>
      </w:r>
      <w:r w:rsidRPr="00B23793">
        <w:rPr>
          <w:rFonts w:eastAsia="Times New Roman"/>
          <w:szCs w:val="24"/>
          <w:lang w:val="es-ES"/>
        </w:rPr>
        <w:fldChar w:fldCharType="begin" w:fldLock="1"/>
      </w:r>
      <w:r w:rsidR="00B624C4" w:rsidRPr="00B23793">
        <w:rPr>
          <w:rFonts w:eastAsia="Times New Roman"/>
          <w:szCs w:val="24"/>
          <w:lang w:val="es-ES"/>
        </w:rPr>
        <w:instrText>ADDIN CSL_CITATION {"citationItems":[{"id":"ITEM-1","itemData":{"author":[{"dropping-particle":"","family":"Weinberg","given":"R","non-dropping-particle":"","parse-names":false,"suffix":""},{"dropping-particle":"","family":"Gould","given":"D","non-dropping-particle":"","parse-names":false,"suffix":""}],"edition":"4ta","id":"ITEM-1","issued":{"date-parts":[["2010"]]},"publisher":"Editorial Médica Panamericana","publisher-place":"Madrid","title":"Fundamentos de Psicología del deporte y el ejercicio físico","type":"book"},"uris":["http://www.mendeley.com/documents/?uuid=c187f53e-0d11-4c58-963d-9403e4958a2e","http://www.mendeley.com/documents/?uuid=17e9ea47-776a-4a34-8e3c-87054a21bc95"]}],"mendeley":{"formattedCitation":"(Weinberg &amp; Gould, 2010)","plainTextFormattedCitation":"(Weinberg &amp; Gould, 2010)","previouslyFormattedCitation":"(Weinberg &amp; Gould, 2010)"},"properties":{"noteIndex":0},"schema":"https://github.com/citation-style-language/schema/raw/master/csl-citation.json"}</w:instrText>
      </w:r>
      <w:r w:rsidRPr="00B23793">
        <w:rPr>
          <w:rFonts w:eastAsia="Times New Roman"/>
          <w:szCs w:val="24"/>
          <w:lang w:val="es-ES"/>
        </w:rPr>
        <w:fldChar w:fldCharType="separate"/>
      </w:r>
      <w:r w:rsidRPr="00B23793">
        <w:rPr>
          <w:rFonts w:eastAsia="Times New Roman"/>
          <w:noProof/>
          <w:szCs w:val="24"/>
          <w:lang w:val="es-ES"/>
        </w:rPr>
        <w:t>(Weinberg &amp; Gould, 2010)</w:t>
      </w:r>
      <w:r w:rsidRPr="00B23793">
        <w:rPr>
          <w:rFonts w:eastAsia="Times New Roman"/>
          <w:szCs w:val="24"/>
          <w:lang w:val="es-ES"/>
        </w:rPr>
        <w:fldChar w:fldCharType="end"/>
      </w:r>
      <w:r w:rsidRPr="00B23793">
        <w:rPr>
          <w:rFonts w:eastAsia="Times New Roman"/>
          <w:szCs w:val="24"/>
          <w:lang w:val="es-ES"/>
        </w:rPr>
        <w:t>.</w:t>
      </w:r>
      <w:r w:rsidR="00B23793" w:rsidRPr="00B23793">
        <w:rPr>
          <w:rFonts w:eastAsia="Times New Roman"/>
          <w:szCs w:val="24"/>
          <w:lang w:val="es-ES"/>
        </w:rPr>
        <w:t xml:space="preserve"> Por lo tanto, e</w:t>
      </w:r>
      <w:r w:rsidR="00854A09" w:rsidRPr="00B23793">
        <w:rPr>
          <w:rFonts w:eastAsia="Times New Roman"/>
          <w:szCs w:val="24"/>
          <w:lang w:val="es-ES"/>
        </w:rPr>
        <w:t xml:space="preserve">l estudio y evaluación de las habilidades del perfil de rendimiento psicológico de </w:t>
      </w:r>
      <w:proofErr w:type="spellStart"/>
      <w:r w:rsidR="00854A09" w:rsidRPr="00B23793">
        <w:rPr>
          <w:rFonts w:eastAsia="Times New Roman"/>
          <w:szCs w:val="24"/>
          <w:lang w:val="es-ES"/>
        </w:rPr>
        <w:t>Loehr</w:t>
      </w:r>
      <w:proofErr w:type="spellEnd"/>
      <w:r w:rsidR="00854A09" w:rsidRPr="00B23793">
        <w:rPr>
          <w:rFonts w:eastAsia="Times New Roman"/>
          <w:szCs w:val="24"/>
          <w:lang w:val="es-ES"/>
        </w:rPr>
        <w:t xml:space="preserve"> ha tenido una gran relevancia en los últimos años, dada la importancia para el entrenamiento psicológico en el deporte </w:t>
      </w:r>
      <w:r w:rsidR="00854A09" w:rsidRPr="00B23793">
        <w:rPr>
          <w:rFonts w:eastAsia="Times New Roman"/>
          <w:szCs w:val="24"/>
          <w:lang w:val="es-ES"/>
        </w:rPr>
        <w:fldChar w:fldCharType="begin" w:fldLock="1"/>
      </w:r>
      <w:r w:rsidR="00B624C4" w:rsidRPr="00B23793">
        <w:rPr>
          <w:rFonts w:eastAsia="Times New Roman"/>
          <w:szCs w:val="24"/>
          <w:lang w:val="es-ES"/>
        </w:rPr>
        <w:instrText>ADDIN CSL_CITATION {"citationItems":[{"id":"ITEM-1","itemData":{"ISSN":"15788423","author":[{"dropping-particle":"","family":"Raimundi","given":"M J","non-dropping-particle":"","parse-names":false,"suffix":""},{"dropping-particle":"","family":"Reigal","given":"R","non-dropping-particle":"","parse-names":false,"suffix":""},{"dropping-particle":"","family":"Hernández-Mendo","given":"A","non-dropping-particle":"","parse-names":false,"suffix":""}],"container-title":"Cuadernos de Psicología del Deporte","id":"ITEM-1","issue":"1","issued":{"date-parts":[["2016"]]},"page":"211-222","title":"Adaptación argentina del Inventario Psicológico de Ejecución Deportiva (IPED): Validez, fiabilidad y precisión","type":"article-journal","volume":"16"},"uris":["http://www.mendeley.com/documents/?uuid=5b873381-79ea-4952-a4c0-6b99d12c596e","http://www.mendeley.com/documents/?uuid=f536157e-69db-4f4a-b549-18a1cf9f4650"]}],"mendeley":{"formattedCitation":"(Raimundi et al., 2016)","plainTextFormattedCitation":"(Raimundi et al., 2016)","previouslyFormattedCitation":"(Raimundi et al., 2016)"},"properties":{"noteIndex":0},"schema":"https://github.com/citation-style-language/schema/raw/master/csl-citation.json"}</w:instrText>
      </w:r>
      <w:r w:rsidR="00854A09" w:rsidRPr="00B23793">
        <w:rPr>
          <w:rFonts w:eastAsia="Times New Roman"/>
          <w:szCs w:val="24"/>
          <w:lang w:val="es-ES"/>
        </w:rPr>
        <w:fldChar w:fldCharType="separate"/>
      </w:r>
      <w:r w:rsidR="00B624C4" w:rsidRPr="00B23793">
        <w:rPr>
          <w:rFonts w:eastAsia="Times New Roman"/>
          <w:noProof/>
          <w:szCs w:val="24"/>
          <w:lang w:val="es-ES"/>
        </w:rPr>
        <w:t>(Raimundi et al., 2016)</w:t>
      </w:r>
      <w:r w:rsidR="00854A09" w:rsidRPr="00B23793">
        <w:rPr>
          <w:rFonts w:eastAsia="Times New Roman"/>
          <w:szCs w:val="24"/>
          <w:lang w:val="es-ES"/>
        </w:rPr>
        <w:fldChar w:fldCharType="end"/>
      </w:r>
      <w:r w:rsidR="00854A09" w:rsidRPr="00B23793">
        <w:rPr>
          <w:rFonts w:eastAsia="Times New Roman"/>
          <w:szCs w:val="24"/>
          <w:lang w:val="es-ES"/>
        </w:rPr>
        <w:t xml:space="preserve">. Desde este modelo, se evalúan siete </w:t>
      </w:r>
      <w:r w:rsidR="009709D6" w:rsidRPr="00B23793">
        <w:rPr>
          <w:rFonts w:eastAsia="Times New Roman"/>
          <w:szCs w:val="24"/>
          <w:lang w:val="es-ES"/>
        </w:rPr>
        <w:t xml:space="preserve">habilidades: la autoconfianza, el control de afrontamiento negativo, el control atencional, el control </w:t>
      </w:r>
      <w:proofErr w:type="spellStart"/>
      <w:r w:rsidR="009709D6" w:rsidRPr="00B23793">
        <w:rPr>
          <w:rFonts w:eastAsia="Times New Roman"/>
          <w:szCs w:val="24"/>
          <w:lang w:val="es-ES"/>
        </w:rPr>
        <w:t>visuo</w:t>
      </w:r>
      <w:proofErr w:type="spellEnd"/>
      <w:r w:rsidR="009709D6" w:rsidRPr="00B23793">
        <w:rPr>
          <w:rFonts w:eastAsia="Times New Roman"/>
          <w:szCs w:val="24"/>
          <w:lang w:val="es-ES"/>
        </w:rPr>
        <w:t>-imaginativo, el nivel motivacional, el control de afrontamiento positivo, y el control de la actitud.</w:t>
      </w:r>
    </w:p>
    <w:p w14:paraId="3AB8FD5C" w14:textId="459DFC52" w:rsidR="004F79AB" w:rsidRDefault="169C9361" w:rsidP="006C5610">
      <w:pPr>
        <w:spacing w:line="240" w:lineRule="auto"/>
        <w:rPr>
          <w:rFonts w:eastAsia="Times New Roman"/>
          <w:lang w:val="es-ES"/>
        </w:rPr>
      </w:pPr>
      <w:r w:rsidRPr="169C9361">
        <w:rPr>
          <w:rFonts w:eastAsia="Times New Roman"/>
          <w:lang w:val="es-ES"/>
        </w:rPr>
        <w:t xml:space="preserve">Al hablar de participación y calidad de la experiencia deportiva en las etapas formativas, es necesario considerar la importancia del rol de los entrenadores, padres y compañeros </w:t>
      </w:r>
      <w:r w:rsidRPr="00B23793">
        <w:rPr>
          <w:rFonts w:eastAsia="Times New Roman"/>
          <w:lang w:val="es-ES"/>
        </w:rPr>
        <w:t xml:space="preserve">(triángulo deportivo) en todo este proceso </w:t>
      </w:r>
      <w:r w:rsidR="23D32BD4" w:rsidRPr="00B23793">
        <w:rPr>
          <w:rFonts w:eastAsia="Times New Roman"/>
          <w:lang w:val="es-ES"/>
        </w:rPr>
        <w:fldChar w:fldCharType="begin" w:fldLock="1"/>
      </w:r>
      <w:r w:rsidR="00B624C4" w:rsidRPr="00B23793">
        <w:rPr>
          <w:rFonts w:eastAsia="Times New Roman"/>
          <w:lang w:val="es-ES"/>
        </w:rPr>
        <w:instrText>ADDIN CSL_CITATION {"citationItems":[{"id":"ITEM-1","itemData":{"DOI":"10.6018/analesps.29.1.124011","ISSN":"02129728","abstract":"El objetivo de este estudio fue conocer la influencia relativa de los agentes de socialización en el deporte de iniciación sobre la motivación autodeterminada de los jóvenes deportistas. Utilizamos una metodología transversal y evaluamos, mediante cuestionarios, la capacidad predictiva de la percepción de apoyo a la autonomía generado por entrenadores, compa-ñeros de equipo y padres sobre la regulación autónoma, la regulación controlada y la amotivación de 269 deportistas de entre 11 y 17 años, mediante análisis de regresión. Los resultados señalaron que la percepción de apoyo a la autonomía generada por los entrenadores en primer lugar, y en menor medida la de los padres y los compañeros, predecía la regulación autónoma de los deportistas. La percepción de apoyo a la autonomía generado por los entrenadores, a su vez, actuaba como factor protector de la amotivación de sus jugadores. La discusión, en la línea del modelo jerárquico de Vallerand, apunta a que en un contexto específico como es el ámbito deportivo, el apoyo a la autonomía de mayor influencia es el de la figura de más autoridad en dicho ámbito, en este caso el entrenador(AU)","author":[{"dropping-particle":"","family":"Ramis","given":"Y","non-dropping-particle":"","parse-names":false,"suffix":""},{"dropping-particle":"","family":"Torregrossa","given":"M","non-dropping-particle":"","parse-names":false,"suffix":""},{"dropping-particle":"","family":"Viladrich","given":"C","non-dropping-particle":"","parse-names":false,"suffix":""},{"dropping-particle":"","family":"Cruz","given":"J","non-dropping-particle":"","parse-names":false,"suffix":""}],"container-title":"Anales de Psicología","id":"ITEM-1","issue":"1","issued":{"date-parts":[["2013"]]},"page":"243-248","title":"El apoyo a la autonomía generado por entrenadores, compañeros y padres y su efecto sobre la motivación autodeterminada de deportistas de iniciación","type":"article-journal","volume":"29"},"uris":["http://www.mendeley.com/documents/?uuid=f08bb454-ae46-41f1-88b8-dd9fbb407685","http://www.mendeley.com/documents/?uuid=514a67b4-d685-44c0-a305-eaecdd4d2d00"]}],"mendeley":{"formattedCitation":"(Ramis et al., 2013)","plainTextFormattedCitation":"(Ramis et al., 2013)","previouslyFormattedCitation":"(Ramis et al., 2013)"},"properties":{"noteIndex":0},"schema":"https://github.com/citation-style-language/schema/raw/master/csl-citation.json"}</w:instrText>
      </w:r>
      <w:r w:rsidR="23D32BD4" w:rsidRPr="00B23793">
        <w:rPr>
          <w:rFonts w:eastAsia="Times New Roman"/>
          <w:lang w:val="es-ES"/>
        </w:rPr>
        <w:fldChar w:fldCharType="separate"/>
      </w:r>
      <w:r w:rsidR="00B624C4" w:rsidRPr="00B23793">
        <w:rPr>
          <w:rFonts w:eastAsia="Times New Roman"/>
          <w:noProof/>
          <w:lang w:val="es-ES"/>
        </w:rPr>
        <w:t>(Ramis et al., 2013)</w:t>
      </w:r>
      <w:r w:rsidR="23D32BD4" w:rsidRPr="00B23793">
        <w:rPr>
          <w:rFonts w:eastAsia="Times New Roman"/>
          <w:lang w:val="es-ES"/>
        </w:rPr>
        <w:fldChar w:fldCharType="end"/>
      </w:r>
      <w:r w:rsidRPr="00B23793">
        <w:rPr>
          <w:rFonts w:eastAsia="Times New Roman"/>
          <w:lang w:val="es-ES"/>
        </w:rPr>
        <w:t xml:space="preserve">. Fundamentalmente, el papel de los entrenadores </w:t>
      </w:r>
      <w:r w:rsidR="0007003F" w:rsidRPr="00B23793">
        <w:rPr>
          <w:rFonts w:eastAsia="Times New Roman"/>
          <w:lang w:val="es-ES"/>
        </w:rPr>
        <w:t xml:space="preserve">es el que adquiere </w:t>
      </w:r>
      <w:r w:rsidRPr="00B23793">
        <w:rPr>
          <w:rFonts w:eastAsia="Times New Roman"/>
          <w:lang w:val="es-ES"/>
        </w:rPr>
        <w:t xml:space="preserve">mayor relevancia </w:t>
      </w:r>
      <w:r w:rsidR="0007003F" w:rsidRPr="00B23793">
        <w:rPr>
          <w:rFonts w:eastAsia="Times New Roman"/>
          <w:lang w:val="es-ES"/>
        </w:rPr>
        <w:t xml:space="preserve">debido al impacto de </w:t>
      </w:r>
      <w:r w:rsidR="0065371C" w:rsidRPr="00B23793">
        <w:rPr>
          <w:rFonts w:eastAsia="Times New Roman"/>
          <w:lang w:val="es-ES"/>
        </w:rPr>
        <w:t>su</w:t>
      </w:r>
      <w:r w:rsidR="0007003F" w:rsidRPr="00B23793">
        <w:rPr>
          <w:rFonts w:eastAsia="Times New Roman"/>
          <w:lang w:val="es-ES"/>
        </w:rPr>
        <w:t>s conductas sobre la implicación con la práctica deportiva y el</w:t>
      </w:r>
      <w:r w:rsidR="00D06637" w:rsidRPr="00B23793">
        <w:rPr>
          <w:rFonts w:eastAsia="Times New Roman"/>
          <w:lang w:val="es-ES"/>
        </w:rPr>
        <w:t xml:space="preserve"> rendimiento y</w:t>
      </w:r>
      <w:r w:rsidR="0007003F" w:rsidRPr="00B23793">
        <w:rPr>
          <w:rFonts w:eastAsia="Times New Roman"/>
          <w:lang w:val="es-ES"/>
        </w:rPr>
        <w:t xml:space="preserve"> bienestar de los jóvenes</w:t>
      </w:r>
      <w:r w:rsidRPr="00B23793">
        <w:rPr>
          <w:rFonts w:eastAsia="Times New Roman"/>
          <w:lang w:val="es-ES"/>
        </w:rPr>
        <w:t xml:space="preserve"> </w:t>
      </w:r>
      <w:r w:rsidR="23D32BD4" w:rsidRPr="00B23793">
        <w:rPr>
          <w:rFonts w:eastAsia="Times New Roman"/>
          <w:lang w:val="es-ES"/>
        </w:rPr>
        <w:fldChar w:fldCharType="begin" w:fldLock="1"/>
      </w:r>
      <w:r w:rsidR="00B624C4" w:rsidRPr="00B23793">
        <w:rPr>
          <w:rFonts w:eastAsia="Times New Roman"/>
          <w:lang w:val="es-ES"/>
        </w:rPr>
        <w:instrText>ADDIN CSL_CITATION {"citationItems":[{"id":"ITEM-1","itemData":{"ISSN":"1132239X","abstract":"This study describes the perception of the motivational climate created by coaches and teammates in a sample of young athletes; gender differences and the effect of motivational climates on enjoyment and commitment were analysed. 121 athletes with a mean age of 14.39 years (Mage= 14.39; SD= .96, 39 girls and 82 boys) completed the Spanish versions of the motivational climate instruments promoted by the coach, motivational climate promoted by teammates and commitment to sport The results showed that girls perceived a significantly higher motivational climate related to task involvement and a significantly lower ego involvement than boys both in the case of the climate created by the coach as well as the climate created by teammates. Female athletes enjoyed themselves significantly more and were also significandy more committed to sports than boys. The main predictor of commitment was the creation of a climate of task involvement by coaches and teammates. As a result, it would be advisable for intervention programmes to lay particularly emphasis on creating motivational climates related to task involvement.","author":[{"dropping-particle":"","family":"Torregrossa","given":"M","non-dropping-particle":"","parse-names":false,"suffix":""},{"dropping-particle":"","family":"Viladrich","given":"C","non-dropping-particle":"","parse-names":false,"suffix":""},{"dropping-particle":"","family":"Ramis","given":"Y","non-dropping-particle":"","parse-names":false,"suffix":""},{"dropping-particle":"","family":"Azócar","given":"F","non-dropping-particle":"","parse-names":false,"suffix":""},{"dropping-particle":"","family":"Latinjak","given":"A","non-dropping-particle":"","parse-names":false,"suffix":""},{"dropping-particle":"","family":"Cruz","given":"J","non-dropping-particle":"","parse-names":false,"suffix":""}],"container-title":"Revista de Psicología del Deporte","id":"ITEM-1","issue":"1","issued":{"date-parts":[["2011"]]},"page":"243-255","title":"Efectos en la percepción del clima motivacional generado por los entrenadores y compañeros sobre la diversión y el compromiso. Diferencias en función de género","type":"article-journal","volume":"20"},"uris":["http://www.mendeley.com/documents/?uuid=9f849e28-a47c-4ec9-b51c-d7422839758e","http://www.mendeley.com/documents/?uuid=a5607564-49e6-446d-89a0-82e05c93dd10"]},{"id":"ITEM-2","itemData":{"DOI":"10.1080/1612197X.2013.839413","author":[{"dropping-particle":"","family":"Duda","given":"J","non-dropping-particle":"","parse-names":false,"suffix":""},{"dropping-particle":"","family":"Quested","given":"E","non-dropping-particle":"","parse-names":false,"suffix":""},{"dropping-particle":"","family":"Haug","given":"E","non-dropping-particle":"","parse-names":false,"suffix":""},{"dropping-particle":"","family":"Samdal","given":"O","non-dropping-particle":"","parse-names":false,"suffix":""},{"dropping-particle":"","family":"Wold","given":"B","non-dropping-particle":"","parse-names":false,"suffix":""},{"dropping-particle":"","family":"Balaguer","given":"I","non-dropping-particle":"","parse-names":false,"suffix":""},{"dropping-particle":"","family":"Castillo","given":"I","non-dropping-particle":"","parse-names":false,"suffix":""},{"dropping-particle":"","family":"Sarrazin","given":"P","non-dropping-particle":"","parse-names":false,"suffix":""},{"dropping-particle":"","family":"Papaioannou","given":"A","non-dropping-particle":"","parse-names":false,"suffix":""},{"dropping-particle":"","family":"Ronglan","given":"L","non-dropping-particle":"","parse-names":false,"suffix":""},{"dropping-particle":"","family":"Hall","given":"H","non-dropping-particle":"","parse-names":false,"suffix":""},{"dropping-particle":"","family":"Cruz","given":"J","non-dropping-particle":"","parse-names":false,"suffix":""}],"container-title":"International Journal of Sport and Exercise Psycchology","id":"ITEM-2","issue":"4","issued":{"date-parts":[["2013"]]},"page":"319-327","title":"Promoting adolescent health through an intervention aimed at improving the quality of their participation in physical activity (PAPA): Background to the project and main trial protocol","type":"article-journal","volume":"11"},"prefix":"e.g.","uris":["http://www.mendeley.com/documents/?uuid=3128375d-ab67-48dd-a019-80a8edcf2a62","http://www.mendeley.com/documents/?uuid=9e5af98c-8aa3-4427-836c-b3fea5997f52"]}],"mendeley":{"formattedCitation":"(e.g. Duda et al., 2013; Torregrossa et al., 2011)","plainTextFormattedCitation":"(e.g. Duda et al., 2013; Torregrossa et al., 2011)","previouslyFormattedCitation":"(e.g. Duda et al., 2013; Torregrossa et al., 2011)"},"properties":{"noteIndex":0},"schema":"https://github.com/citation-style-language/schema/raw/master/csl-citation.json"}</w:instrText>
      </w:r>
      <w:r w:rsidR="23D32BD4" w:rsidRPr="00B23793">
        <w:rPr>
          <w:rFonts w:eastAsia="Times New Roman"/>
          <w:lang w:val="es-ES"/>
        </w:rPr>
        <w:fldChar w:fldCharType="separate"/>
      </w:r>
      <w:r w:rsidRPr="00B23793">
        <w:rPr>
          <w:rFonts w:eastAsia="Times New Roman"/>
          <w:noProof/>
          <w:lang w:val="es-ES"/>
        </w:rPr>
        <w:t>(e.g. Duda et al., 2013; Torregrossa et al., 2011)</w:t>
      </w:r>
      <w:r w:rsidR="23D32BD4" w:rsidRPr="00B23793">
        <w:rPr>
          <w:rFonts w:eastAsia="Times New Roman"/>
          <w:lang w:val="es-ES"/>
        </w:rPr>
        <w:fldChar w:fldCharType="end"/>
      </w:r>
      <w:r w:rsidRPr="00B23793">
        <w:rPr>
          <w:rFonts w:eastAsia="Times New Roman"/>
          <w:lang w:val="es-ES"/>
        </w:rPr>
        <w:t xml:space="preserve">. La Teoría de la Autodeterminación </w:t>
      </w:r>
      <w:r w:rsidR="23D32BD4" w:rsidRPr="00B23793">
        <w:rPr>
          <w:rFonts w:eastAsia="Times New Roman"/>
          <w:lang w:val="es-ES"/>
        </w:rPr>
        <w:fldChar w:fldCharType="begin" w:fldLock="1"/>
      </w:r>
      <w:r w:rsidR="008E3931" w:rsidRPr="00B23793">
        <w:rPr>
          <w:rFonts w:eastAsia="Times New Roman"/>
          <w:lang w:val="es-ES"/>
        </w:rPr>
        <w:instrText>ADDIN CSL_CITATION {"citationItems":[{"id":"ITEM-1","itemData":{"DOI":"10.1207/S15327965PLI1104_01","ISBN":"1580461565","ISSN":"1047-840X","PMID":"15687255","abstract":"Self-determination theory (SDT) maintains that an understanding of human motiva-tion requires a consideration of innate psychological needs for competence, auton-omy, and relatedness. We discuss the SDT concept of needs as it relates to previous need theories, emphasizing that needs specify the necessary conditions for psycholog-ical growth, integrity, and well-being. This concept of needs leads to the hypotheses that different regulatory processes underlying goal pursuits are differentially associ-ated with effective functioning and well-being and also that different goal contents have different relations to the quality of behavior and mental health, specifically be-cause different regulatory processes and different goal contents are associated with differing degrees of need satisfaction. Social contexts and individual differences that support satisfaction of the basic needs facilitate natural growth processes including intrinsically motivated behavior and integration of extrinsic motivations, whereas those that forestall autonomy, competence, or relatedness are associated with poorer motivation, performance, and well-being. We also discuss the relation of the psycho-logical needs to cultural values, evolutionary processes, and other contemporary mo-tivation theories.","author":[{"dropping-particle":"","family":"Deci","given":"Edward L.","non-dropping-particle":"","parse-names":false,"suffix":""},{"dropping-particle":"","family":"Ryan","given":"Richard M.","non-dropping-particle":"","parse-names":false,"suffix":""}],"container-title":"Psychological Inquiry","id":"ITEM-1","issue":"4","issued":{"date-parts":[["2000"]]},"page":"227-268","title":"The \"What\" and \"Why\" of Goal Pursuits: Human Needs and the Self-Determination of Behavior","type":"article-journal","volume":"11"},"uris":["http://www.mendeley.com/documents/?uuid=91155342-e31f-48c6-8161-dd600123f71f"]}],"mendeley":{"formattedCitation":"(E. L. Deci &amp; Ryan, 2000)","manualFormatting":"(Deci &amp; Ryan, 2000)","plainTextFormattedCitation":"(E. L. Deci &amp; Ryan, 2000)","previouslyFormattedCitation":"(E. L. Deci &amp; Ryan, 2000)"},"properties":{"noteIndex":0},"schema":"https://github.com/citation-style-language/schema/raw/master/csl-citation.json"}</w:instrText>
      </w:r>
      <w:r w:rsidR="23D32BD4" w:rsidRPr="00B23793">
        <w:rPr>
          <w:rFonts w:eastAsia="Times New Roman"/>
          <w:lang w:val="es-ES"/>
        </w:rPr>
        <w:fldChar w:fldCharType="separate"/>
      </w:r>
      <w:r w:rsidR="00B624C4" w:rsidRPr="00B23793">
        <w:rPr>
          <w:rFonts w:eastAsia="Times New Roman"/>
          <w:noProof/>
          <w:lang w:val="es-ES"/>
        </w:rPr>
        <w:t>(Deci &amp; Ryan, 2000)</w:t>
      </w:r>
      <w:r w:rsidR="23D32BD4" w:rsidRPr="00B23793">
        <w:rPr>
          <w:rFonts w:eastAsia="Times New Roman"/>
          <w:lang w:val="es-ES"/>
        </w:rPr>
        <w:fldChar w:fldCharType="end"/>
      </w:r>
      <w:r w:rsidRPr="00B23793">
        <w:rPr>
          <w:rFonts w:eastAsia="Times New Roman"/>
          <w:lang w:val="es-ES"/>
        </w:rPr>
        <w:t xml:space="preserve"> se ha ocupado de estudiar las condiciones del </w:t>
      </w:r>
      <w:r w:rsidRPr="169C9361">
        <w:rPr>
          <w:rFonts w:eastAsia="Times New Roman"/>
          <w:lang w:val="es-ES"/>
        </w:rPr>
        <w:t xml:space="preserve">contexto social que contribuyen al mantenimiento de la motivación a través de la satisfacción o frustración de las necesidades de autonomía, relación y competencia. </w:t>
      </w:r>
    </w:p>
    <w:p w14:paraId="24EB0612" w14:textId="144D7F24" w:rsidR="169C9361" w:rsidRDefault="697F2C6F" w:rsidP="006C5610">
      <w:pPr>
        <w:spacing w:line="240" w:lineRule="auto"/>
        <w:rPr>
          <w:rFonts w:eastAsia="Times New Roman"/>
          <w:lang w:val="es-ES"/>
        </w:rPr>
      </w:pPr>
      <w:r w:rsidRPr="697F2C6F">
        <w:rPr>
          <w:rFonts w:eastAsia="Times New Roman"/>
          <w:lang w:val="es-ES"/>
        </w:rPr>
        <w:t xml:space="preserve">Los </w:t>
      </w:r>
      <w:r w:rsidRPr="00B23793">
        <w:rPr>
          <w:rFonts w:eastAsia="Times New Roman"/>
          <w:lang w:val="es-ES"/>
        </w:rPr>
        <w:t xml:space="preserve">estudios empíricos evidencian que </w:t>
      </w:r>
      <w:r w:rsidR="00B23793" w:rsidRPr="00B23793">
        <w:rPr>
          <w:rFonts w:eastAsia="Times New Roman"/>
          <w:lang w:val="es-ES"/>
        </w:rPr>
        <w:t>un</w:t>
      </w:r>
      <w:r w:rsidRPr="00B23793">
        <w:rPr>
          <w:rFonts w:eastAsia="Times New Roman"/>
          <w:lang w:val="es-ES"/>
        </w:rPr>
        <w:t xml:space="preserve"> clima </w:t>
      </w:r>
      <w:r w:rsidR="00B23793" w:rsidRPr="00B23793">
        <w:rPr>
          <w:rFonts w:eastAsia="Times New Roman"/>
          <w:lang w:val="es-ES"/>
        </w:rPr>
        <w:t xml:space="preserve">de apoyo a la autonomía </w:t>
      </w:r>
      <w:r w:rsidRPr="00B23793">
        <w:rPr>
          <w:rFonts w:eastAsia="Times New Roman"/>
          <w:lang w:val="es-ES"/>
        </w:rPr>
        <w:t xml:space="preserve">creado por </w:t>
      </w:r>
      <w:r w:rsidR="00B23793" w:rsidRPr="00B23793">
        <w:rPr>
          <w:rFonts w:eastAsia="Times New Roman"/>
          <w:lang w:val="es-ES"/>
        </w:rPr>
        <w:t>los</w:t>
      </w:r>
      <w:r w:rsidRPr="00B23793">
        <w:rPr>
          <w:rFonts w:eastAsia="Times New Roman"/>
          <w:lang w:val="es-ES"/>
        </w:rPr>
        <w:t xml:space="preserve"> entrenador</w:t>
      </w:r>
      <w:r w:rsidR="00B23793" w:rsidRPr="00B23793">
        <w:rPr>
          <w:rFonts w:eastAsia="Times New Roman"/>
          <w:lang w:val="es-ES"/>
        </w:rPr>
        <w:t>es</w:t>
      </w:r>
      <w:r w:rsidRPr="00B23793">
        <w:rPr>
          <w:rFonts w:eastAsia="Times New Roman"/>
          <w:lang w:val="es-ES"/>
        </w:rPr>
        <w:t>, es decir, cuando se valora la perspectiva del deportista, se ofrece oportunidades de elección</w:t>
      </w:r>
      <w:r w:rsidR="0065371C" w:rsidRPr="00B23793">
        <w:rPr>
          <w:rFonts w:eastAsia="Times New Roman"/>
          <w:lang w:val="es-ES"/>
        </w:rPr>
        <w:t xml:space="preserve"> y</w:t>
      </w:r>
      <w:r w:rsidRPr="00B23793">
        <w:rPr>
          <w:rFonts w:eastAsia="Times New Roman"/>
          <w:lang w:val="es-ES"/>
        </w:rPr>
        <w:t xml:space="preserve"> se realizan devoluciones significativas en cuanto al desempeño, </w:t>
      </w:r>
      <w:r w:rsidR="0007003F" w:rsidRPr="00B23793">
        <w:rPr>
          <w:rFonts w:eastAsia="Times New Roman"/>
          <w:lang w:val="es-ES"/>
        </w:rPr>
        <w:t xml:space="preserve">minimizando </w:t>
      </w:r>
      <w:r w:rsidRPr="00B23793">
        <w:rPr>
          <w:rFonts w:eastAsia="Times New Roman"/>
          <w:lang w:val="es-ES"/>
        </w:rPr>
        <w:t xml:space="preserve">las demandas extrínsecas y las presiones, </w:t>
      </w:r>
      <w:r w:rsidR="00B23793" w:rsidRPr="00B23793">
        <w:rPr>
          <w:rFonts w:eastAsia="Times New Roman"/>
          <w:lang w:val="es-ES"/>
        </w:rPr>
        <w:t>favorece</w:t>
      </w:r>
      <w:r w:rsidRPr="00B23793">
        <w:rPr>
          <w:rFonts w:eastAsia="Times New Roman"/>
          <w:lang w:val="es-ES"/>
        </w:rPr>
        <w:t xml:space="preserve"> niveles alto</w:t>
      </w:r>
      <w:r w:rsidR="0007003F" w:rsidRPr="00B23793">
        <w:rPr>
          <w:rFonts w:eastAsia="Times New Roman"/>
          <w:lang w:val="es-ES"/>
        </w:rPr>
        <w:t>s</w:t>
      </w:r>
      <w:r w:rsidRPr="00B23793">
        <w:rPr>
          <w:rFonts w:eastAsia="Times New Roman"/>
          <w:lang w:val="es-ES"/>
        </w:rPr>
        <w:t xml:space="preserve"> de motivación intrínseca</w:t>
      </w:r>
      <w:r w:rsidR="0007003F" w:rsidRPr="00B23793">
        <w:rPr>
          <w:rFonts w:eastAsia="Times New Roman"/>
          <w:lang w:val="es-ES"/>
        </w:rPr>
        <w:t>. A su vez,</w:t>
      </w:r>
      <w:r w:rsidRPr="00B23793">
        <w:rPr>
          <w:rFonts w:eastAsia="Times New Roman"/>
          <w:lang w:val="es-ES"/>
        </w:rPr>
        <w:t xml:space="preserve"> </w:t>
      </w:r>
      <w:r w:rsidR="00B624C4" w:rsidRPr="00B23793">
        <w:rPr>
          <w:rFonts w:eastAsia="Times New Roman"/>
          <w:lang w:val="es-ES"/>
        </w:rPr>
        <w:t xml:space="preserve">este tipo de clima </w:t>
      </w:r>
      <w:r w:rsidR="00B23793">
        <w:rPr>
          <w:rFonts w:eastAsia="Times New Roman"/>
          <w:lang w:val="es-ES"/>
        </w:rPr>
        <w:t>se relaciona con</w:t>
      </w:r>
      <w:r w:rsidR="00B624C4" w:rsidRPr="00B23793">
        <w:rPr>
          <w:rFonts w:eastAsia="Times New Roman"/>
          <w:lang w:val="es-ES"/>
        </w:rPr>
        <w:t xml:space="preserve"> el disfrute por la práctica en los jóvenes, quienes </w:t>
      </w:r>
      <w:r w:rsidRPr="00B23793">
        <w:rPr>
          <w:rFonts w:eastAsia="Times New Roman"/>
          <w:lang w:val="es-ES"/>
        </w:rPr>
        <w:t xml:space="preserve">perciben mayor autoestima y vitalidad, trabajan en equipo y </w:t>
      </w:r>
      <w:r w:rsidR="00B624C4" w:rsidRPr="00B23793">
        <w:rPr>
          <w:rFonts w:eastAsia="Times New Roman"/>
          <w:lang w:val="es-ES"/>
        </w:rPr>
        <w:t>presentan</w:t>
      </w:r>
      <w:r w:rsidRPr="00B23793">
        <w:rPr>
          <w:rFonts w:eastAsia="Times New Roman"/>
          <w:lang w:val="es-ES"/>
        </w:rPr>
        <w:t xml:space="preserve"> menor probabilidad de abandonar la actividad. En cambio, cuando prima un clima motivacional con características controladora</w:t>
      </w:r>
      <w:r w:rsidR="006A3C21" w:rsidRPr="00B23793">
        <w:rPr>
          <w:rFonts w:eastAsia="Times New Roman"/>
          <w:lang w:val="es-ES"/>
        </w:rPr>
        <w:t>s</w:t>
      </w:r>
      <w:r w:rsidR="0007003F" w:rsidRPr="00B23793">
        <w:rPr>
          <w:rFonts w:eastAsia="Times New Roman"/>
          <w:lang w:val="es-ES"/>
        </w:rPr>
        <w:t xml:space="preserve"> </w:t>
      </w:r>
      <w:r w:rsidRPr="00B23793">
        <w:rPr>
          <w:rFonts w:eastAsia="Times New Roman"/>
          <w:lang w:val="es-ES"/>
        </w:rPr>
        <w:t>de presión</w:t>
      </w:r>
      <w:r w:rsidR="006A3C21" w:rsidRPr="00B23793">
        <w:rPr>
          <w:rFonts w:eastAsia="Times New Roman"/>
          <w:lang w:val="es-ES"/>
        </w:rPr>
        <w:t xml:space="preserve"> y</w:t>
      </w:r>
      <w:r w:rsidRPr="00B23793">
        <w:rPr>
          <w:rFonts w:eastAsia="Times New Roman"/>
          <w:lang w:val="es-ES"/>
        </w:rPr>
        <w:t xml:space="preserve"> coerción</w:t>
      </w:r>
      <w:r w:rsidR="006A3C21" w:rsidRPr="00B23793">
        <w:rPr>
          <w:rFonts w:eastAsia="Times New Roman"/>
          <w:lang w:val="es-ES"/>
        </w:rPr>
        <w:t xml:space="preserve">, donde la participación </w:t>
      </w:r>
      <w:r w:rsidR="00B624C4" w:rsidRPr="00B23793">
        <w:rPr>
          <w:rFonts w:eastAsia="Times New Roman"/>
          <w:lang w:val="es-ES"/>
        </w:rPr>
        <w:t xml:space="preserve">e involucramiento </w:t>
      </w:r>
      <w:r w:rsidR="006A3C21" w:rsidRPr="00B23793">
        <w:rPr>
          <w:rFonts w:eastAsia="Times New Roman"/>
          <w:lang w:val="es-ES"/>
        </w:rPr>
        <w:t>de los jóvenes es</w:t>
      </w:r>
      <w:r w:rsidR="0065371C" w:rsidRPr="00B23793">
        <w:rPr>
          <w:rFonts w:eastAsia="Times New Roman"/>
          <w:lang w:val="es-ES"/>
        </w:rPr>
        <w:t xml:space="preserve"> restringido</w:t>
      </w:r>
      <w:r w:rsidR="006A3C21" w:rsidRPr="00B23793">
        <w:rPr>
          <w:rFonts w:eastAsia="Times New Roman"/>
          <w:lang w:val="es-ES"/>
        </w:rPr>
        <w:t>,</w:t>
      </w:r>
      <w:r w:rsidR="00B23793" w:rsidRPr="00B23793">
        <w:rPr>
          <w:rFonts w:eastAsia="Times New Roman"/>
          <w:lang w:val="es-ES"/>
        </w:rPr>
        <w:t xml:space="preserve"> </w:t>
      </w:r>
      <w:r w:rsidRPr="00B23793">
        <w:rPr>
          <w:rFonts w:eastAsia="Times New Roman"/>
          <w:lang w:val="es-ES"/>
        </w:rPr>
        <w:t xml:space="preserve">los deportistas perciben niveles bajos de motivación </w:t>
      </w:r>
      <w:r w:rsidR="00B23793" w:rsidRPr="00B23793">
        <w:rPr>
          <w:rFonts w:eastAsia="Times New Roman"/>
          <w:lang w:val="es-ES"/>
        </w:rPr>
        <w:t>autodeterminada</w:t>
      </w:r>
      <w:r w:rsidRPr="00B23793">
        <w:rPr>
          <w:rFonts w:eastAsia="Times New Roman"/>
          <w:lang w:val="es-ES"/>
        </w:rPr>
        <w:t xml:space="preserve">, </w:t>
      </w:r>
      <w:r w:rsidR="00B624C4" w:rsidRPr="00B23793">
        <w:rPr>
          <w:rFonts w:eastAsia="Times New Roman"/>
          <w:lang w:val="es-ES"/>
        </w:rPr>
        <w:t>manifestando</w:t>
      </w:r>
      <w:r w:rsidR="006A3C21" w:rsidRPr="00B23793">
        <w:rPr>
          <w:rFonts w:eastAsia="Times New Roman"/>
          <w:lang w:val="es-ES"/>
        </w:rPr>
        <w:t xml:space="preserve"> con frecuencia </w:t>
      </w:r>
      <w:r w:rsidRPr="00B23793">
        <w:rPr>
          <w:rFonts w:eastAsia="Times New Roman"/>
          <w:lang w:val="es-ES"/>
        </w:rPr>
        <w:t xml:space="preserve">conductas negativas o desadaptativas, tales como, mayor ansiedad y miedo al fracaso, </w:t>
      </w:r>
      <w:r w:rsidRPr="697F2C6F">
        <w:rPr>
          <w:rFonts w:eastAsia="Times New Roman"/>
          <w:lang w:val="es-ES"/>
        </w:rPr>
        <w:t>menor autoestima, menor deportividad (</w:t>
      </w:r>
      <w:proofErr w:type="spellStart"/>
      <w:r w:rsidRPr="697F2C6F">
        <w:rPr>
          <w:rFonts w:eastAsia="Times New Roman"/>
          <w:i/>
          <w:iCs/>
          <w:lang w:val="es-ES"/>
        </w:rPr>
        <w:t>fair</w:t>
      </w:r>
      <w:proofErr w:type="spellEnd"/>
      <w:r w:rsidRPr="697F2C6F">
        <w:rPr>
          <w:rFonts w:eastAsia="Times New Roman"/>
          <w:i/>
          <w:iCs/>
          <w:lang w:val="es-ES"/>
        </w:rPr>
        <w:t xml:space="preserve"> </w:t>
      </w:r>
      <w:proofErr w:type="spellStart"/>
      <w:r w:rsidRPr="697F2C6F">
        <w:rPr>
          <w:rFonts w:eastAsia="Times New Roman"/>
          <w:i/>
          <w:iCs/>
          <w:lang w:val="es-ES"/>
        </w:rPr>
        <w:t>play</w:t>
      </w:r>
      <w:proofErr w:type="spellEnd"/>
      <w:r w:rsidRPr="697F2C6F">
        <w:rPr>
          <w:rFonts w:eastAsia="Times New Roman"/>
          <w:lang w:val="es-ES"/>
        </w:rPr>
        <w:t xml:space="preserve">), niveles altos de </w:t>
      </w:r>
      <w:r w:rsidRPr="697F2C6F">
        <w:rPr>
          <w:rFonts w:eastAsia="Times New Roman"/>
          <w:i/>
          <w:iCs/>
          <w:lang w:val="es-ES"/>
        </w:rPr>
        <w:t>burnout</w:t>
      </w:r>
      <w:r w:rsidRPr="697F2C6F">
        <w:rPr>
          <w:rFonts w:eastAsia="Times New Roman"/>
          <w:lang w:val="es-ES"/>
        </w:rPr>
        <w:t xml:space="preserve"> y mayor probabilidad de abandonar la práctica</w:t>
      </w:r>
      <w:r w:rsidR="00B624C4">
        <w:rPr>
          <w:rFonts w:eastAsia="Times New Roman"/>
          <w:lang w:val="es-ES"/>
        </w:rPr>
        <w:t xml:space="preserve"> </w:t>
      </w:r>
      <w:r w:rsidR="00B624C4">
        <w:rPr>
          <w:rFonts w:eastAsia="Times New Roman"/>
          <w:lang w:val="es-ES"/>
        </w:rPr>
        <w:fldChar w:fldCharType="begin" w:fldLock="1"/>
      </w:r>
      <w:r w:rsidR="00E135D3">
        <w:rPr>
          <w:rFonts w:eastAsia="Times New Roman"/>
          <w:lang w:val="es-ES"/>
        </w:rPr>
        <w:instrText>ADDIN CSL_CITATION {"citationItems":[{"id":"ITEM-1","itemData":{"DOI":"10.1080/02640414.2012.731517","ISSN":"0264-0414","PMID":"23062028","abstract":"This study entailed a longitudinal test of basic psychological needs theory, a sub-theory in the self-determination framework (Deci &amp; Ryan, 2000), in young soccer players. We examined whether changes in soccer players’ perceptions of the coaches’ interpersonal style (autonomy supportive and controlling) predicted changes in the players’ need satisfaction/need thwarting, and in turn, variability in their reported subjective vitality and burnout over the course of a season. Young male soccer players (M¼12.58+0.54 years) completed a questionnaire at two time points in the season [n(T1)¼725; n(T2)¼597]. Changes in the players’ perceptions of an autonomy supportive environment significantly predicted changes in psychological need satisfaction (positively) and in psychological need thwarting (negatively). Changes in psychological need satisfaction positively predicted changes in subjective vitality and negatively related to cross-time variation in global burnout scores. In contrast, changes in the players’ perceptions of a controlling coach-created environment were positively associated with changes in psychological need thwarting that corresponded to increases in player burnout. Finally, results provided support for the assumed mediational roles of psychological need satisfaction and need thwarting in the social environment to well- and ill-being relationships.","author":[{"dropping-particle":"","family":"Balaguer","given":"I","non-dropping-particle":"","parse-names":false,"suffix":""},{"dropping-particle":"","family":"González","given":"L","non-dropping-particle":"","parse-names":false,"suffix":""},{"dropping-particle":"","family":"Fabra","given":"P","non-dropping-particle":"","parse-names":false,"suffix":""},{"dropping-particle":"","family":"Castillo","given":"I","non-dropping-particle":"","parse-names":false,"suffix":""},{"dropping-particle":"","family":"Mercé","given":"J","non-dropping-particle":"","parse-names":false,"suffix":""},{"dropping-particle":"","family":"Duda","given":"J","non-dropping-particle":"","parse-names":false,"suffix":""}],"container-title":"Journal of Sports Sciences","id":"ITEM-1","issue":"15","issued":{"date-parts":[["2012"]]},"page":"1619-1629","title":"Coaches' interpersonal style, basic psychological needs and the well- and ill-being of young soccer players: A longitudinal analysis","type":"article-journal","volume":"30"},"uris":["http://www.mendeley.com/documents/?uuid=68611fc1-3b80-4a27-b0d1-3c2b6a9b5e21"]},{"id":"ITEM-2","itemData":{"DOI":"10.1016/j.psychsport.2011.07.008","ISBN":"1469-0292","ISSN":"14690292","PMID":"66663330","abstract":"Objectives: Drawing from the basic needs theory [BNT; Ryan, R. M., &amp; Deci, E. L. (2002). An overview of self-determination theory. In E. L. Deci, &amp; R. M. Ryan (Eds.), Handbook of self-determination research (pp. 3-33). Rochester, NY: University of Rochester Press], the major purpose of the present study was to test a hypothesized sequence of temporal relationships between perceptions of coach-autonomy support, basic need satisfaction and indices of well- and ill-being. A subsidiary aim was to ascertain the assumed mediational role of basic need satisfaction in explicating the perceived autonomy support and well-/ill-being relationships over time. Design: A field-based longitudinal design was employed. Methods: Participants (N=54 males) from an elite youth soccer academy in the UK completed a multi-section questionnaire tapping the targeted variables on six occasions across two competitive seasons. Results: Multi-level regression analyses revealed that perceptions of coach-autonomy support positively predicted within-person changes and between-person mean differences in basic need satisfaction and well-being over time. Satisfaction scores for the needs for competence and relatedness were found to predict within-person changes in subjective vitality. These same needs partially mediated the coach-autonomy support-subjective vitality link over the two seasons. Conclusions: The findings partially support the tenets of BNT, and are discussed in terms of their practical application to participants involved in an elite youth sport setting. ?? 2011 Elsevier Ltd.","author":[{"dropping-particle":"","family":"Adie","given":"James W.","non-dropping-particle":"","parse-names":false,"suffix":""},{"dropping-particle":"","family":"Duda","given":"Joan L.","non-dropping-particle":"","parse-names":false,"suffix":""},{"dropping-particle":"","family":"Ntoumanis","given":"Nikos","non-dropping-particle":"","parse-names":false,"suffix":""}],"container-title":"Psychology of Sport and Exercise","id":"ITEM-2","issue":"1","issued":{"date-parts":[["2012"]]},"page":"51-59","publisher":"Elsevier Ltd","title":"Perceived coach-autonomy support, basic need satisfaction and the well- and ill-being of elite youth soccer players: A longitudinal investigation","type":"article-journal","volume":"13"},"uris":["http://www.mendeley.com/documents/?uuid=55cabbcb-2510-493f-87ff-212a5d4875c4"]},{"id":"ITEM-3","itemData":{"DOI":"10.1519/jsc.0000000000001170","author":[{"dropping-particle":"","family":"González","given":"L","non-dropping-particle":"","parse-names":false,"suffix":""},{"dropping-particle":"","family":"García-Merita","given":"M","non-dropping-particle":"","parse-names":false,"suffix":""},{"dropping-particle":"","family":"Castillo","given":"I","non-dropping-particle":"","parse-names":false,"suffix":""},{"dropping-particle":"","family":"Balaguer","given":"I","non-dropping-particle":"","parse-names":false,"suffix":""}],"container-title":"Journal of Strenght and Conditioning Research","id":"ITEM-3","issue":"4","issued":{"date-parts":[["2016"]]},"page":"1147-1154","title":"Young athletes' perceptions of coach behaviors and their implications on their well and ill-being over time","type":"article-journal","volume":"30"},"uris":["http://www.mendeley.com/documents/?uuid=53c465ef-fe0a-4467-b4fa-60e83193c029"]},{"id":"ITEM-4","itemData":{"DOI":"10.1111/sms.12778","ISSN":"16000838","abstract":"Within the framework of basic psychological needs theory (Deci &amp; Ryan, 2000), multilevel structural equation modeling (MSEM) with a time-lagged design was used to test a mediation model examining the relationship between perceptions of coaches’ interpersonal styles (autonomy supportive and controlling), athletes’ basic psychological needs (satisfaction and thwarting), and indicators of well-being (subjective vitality) and ill-being (burnout), estimating separately between and within effects. The participants were 597 Spanish male soccer players aged between 11 and 14 years (M = 12.57, SD = 0.54) from 40 teams who completed a questionnaire package at two time points in a competitive season. Results revealed that at the individual level, athletes’ perceptions of autonomy support positively predicted athletes’ need satisfaction (autonomy, competence, and relatedness), whereas athletes’ perceptions of controlling style positively predicted athletes’ need thwarting (autonomy, competence, and relatedness). In turn, all three athletes’ need satisfaction dimensions predicted athletes’ subjective vitality and burnout (positively and negatively, respectively), whereas competence thwarting negatively predicted subjective vitality and competence and relatedness positively predicted burnout. At the team level, team perceptions of autonomy supportive style positively predicted team autonomy and relatedness satisfaction. Mediation effects only appeared at the individual level.","author":[{"dropping-particle":"","family":"González","given":"L.","non-dropping-particle":"","parse-names":false,"suffix":""},{"dropping-particle":"","family":"Tomás","given":"I.","non-dropping-particle":"","parse-names":false,"suffix":""},{"dropping-particle":"","family":"Castillo","given":"I.","non-dropping-particle":"","parse-names":false,"suffix":""},{"dropping-particle":"","family":"Duda","given":"J. L.","non-dropping-particle":"","parse-names":false,"suffix":""},{"dropping-particle":"","family":"Balaguer","given":"I.","non-dropping-particle":"","parse-names":false,"suffix":""}],"container-title":"Scandinavian Journal of Medicine and Science in Sports","id":"ITEM-4","issue":"11","issued":{"date-parts":[["2017"]]},"page":"1511-1522","title":"A test of basic psychological needs theory in young soccer players: time-lagged design at the individual and team levels","type":"article-journal","volume":"27"},"uris":["http://www.mendeley.com/documents/?uuid=1008d853-0c14-4c4e-b834-e823ef13c7ce"]},{"id":"ITEM-5","itemData":{"author":[{"dropping-particle":"","family":"Fabra","given":"P","non-dropping-particle":"","parse-names":false,"suffix":""}],"id":"ITEM-5","issued":{"date-parts":[["2017"]]},"publisher":"(Tesis doctoral) Universidad de Valencia","title":"Predicción de la intención de abandono en futbolistas adolescentes desde la Teoría de las Metas de Logro y la Teoría de la Autodeterminación","type":"thesis"},"uris":["http://www.mendeley.com/documents/?uuid=04f8b3d5-cd4b-4604-af6a-7370e2b1fc9f"]},{"id":"ITEM-6","itemData":{"DOI":"10.4321/s1578-84232012000100014","author":[{"dropping-particle":"","family":"Cantú-Berrueto","given":"A","non-dropping-particle":"","parse-names":false,"suffix":""},{"dropping-particle":"","family":"Castillo","given":"I","non-dropping-particle":"","parse-names":false,"suffix":""},{"dropping-particle":"","family":"López-Walle","given":"J","non-dropping-particle":"","parse-names":false,"suffix":""},{"dropping-particle":"","family":"Tristán","given":"J","non-dropping-particle":"","parse-names":false,"suffix":""},{"dropping-particle":"","family":"Balaguer","given":"I","non-dropping-particle":"","parse-names":false,"suffix":""}],"container-title":"Revista Iberoamericana de Psicología del Ejercicio y el Deporte","id":"ITEM-6","issue":"2","issued":{"date-parts":[["2016"]]},"page":"263-270","title":"Estilo interpersonal del entrenador, necesidades psicológicas básicas y motivación: Un estudio en futbolistas universitarios mexicanos","type":"article-journal","volume":"11"},"uris":["http://www.mendeley.com/documents/?uuid=728c9e65-6109-4eb0-afd0-acf7554e9b49"]}],"mendeley":{"formattedCitation":"(Adie et al., 2012; Balaguer et al., 2012; Cantú-Berrueto et al., 2016; Fabra, 2017; González et al., 2016, 2017)","plainTextFormattedCitation":"(Adie et al., 2012; Balaguer et al., 2012; Cantú-Berrueto et al., 2016; Fabra, 2017; González et al., 2016, 2017)","previouslyFormattedCitation":"(Adie et al., 2012; Balaguer et al., 2012; Cantú-Berrueto et al., 2016; Fabra, 2017; González et al., 2016, 2017)"},"properties":{"noteIndex":0},"schema":"https://github.com/citation-style-language/schema/raw/master/csl-citation.json"}</w:instrText>
      </w:r>
      <w:r w:rsidR="00B624C4">
        <w:rPr>
          <w:rFonts w:eastAsia="Times New Roman"/>
          <w:lang w:val="es-ES"/>
        </w:rPr>
        <w:fldChar w:fldCharType="separate"/>
      </w:r>
      <w:r w:rsidR="00E135D3" w:rsidRPr="00E135D3">
        <w:rPr>
          <w:rFonts w:eastAsia="Times New Roman"/>
          <w:noProof/>
          <w:lang w:val="es-ES"/>
        </w:rPr>
        <w:t>(Adie et al., 2012; Balaguer et al., 2012; Cantú-Berrueto et al., 2016; Fabra, 2017; González et al., 2016, 2017)</w:t>
      </w:r>
      <w:r w:rsidR="00B624C4">
        <w:rPr>
          <w:rFonts w:eastAsia="Times New Roman"/>
          <w:lang w:val="es-ES"/>
        </w:rPr>
        <w:fldChar w:fldCharType="end"/>
      </w:r>
      <w:r w:rsidRPr="697F2C6F">
        <w:rPr>
          <w:rFonts w:eastAsia="Times New Roman"/>
          <w:lang w:val="es-ES"/>
        </w:rPr>
        <w:t xml:space="preserve"> </w:t>
      </w:r>
    </w:p>
    <w:p w14:paraId="2F318578" w14:textId="556F1035" w:rsidR="000D4D71" w:rsidRDefault="00B23793" w:rsidP="006C5610">
      <w:pPr>
        <w:spacing w:line="240" w:lineRule="auto"/>
        <w:rPr>
          <w:rFonts w:eastAsia="Times New Roman"/>
          <w:szCs w:val="24"/>
          <w:lang w:val="es"/>
        </w:rPr>
      </w:pPr>
      <w:r w:rsidRPr="00B23793">
        <w:rPr>
          <w:rFonts w:eastAsia="Times New Roman"/>
          <w:szCs w:val="24"/>
          <w:lang w:val="es"/>
        </w:rPr>
        <w:t>E</w:t>
      </w:r>
      <w:r w:rsidR="0065371C" w:rsidRPr="00B23793">
        <w:rPr>
          <w:rFonts w:eastAsia="Times New Roman"/>
          <w:szCs w:val="24"/>
          <w:lang w:val="es"/>
        </w:rPr>
        <w:t>l I</w:t>
      </w:r>
      <w:r w:rsidR="00135DB5" w:rsidRPr="00B23793">
        <w:rPr>
          <w:rFonts w:eastAsia="Times New Roman"/>
          <w:szCs w:val="24"/>
          <w:lang w:val="es"/>
        </w:rPr>
        <w:t>nventario Psicológico de Ejecución Deportiva (IPED)</w:t>
      </w:r>
      <w:r w:rsidR="0065371C" w:rsidRPr="00B23793">
        <w:rPr>
          <w:rFonts w:eastAsia="Times New Roman"/>
          <w:szCs w:val="24"/>
          <w:lang w:val="es"/>
        </w:rPr>
        <w:t xml:space="preserve"> ha sido utilizado como instrumento para describir el </w:t>
      </w:r>
      <w:r w:rsidRPr="00B23793">
        <w:rPr>
          <w:rFonts w:eastAsia="Times New Roman"/>
          <w:szCs w:val="24"/>
          <w:lang w:val="es"/>
        </w:rPr>
        <w:t>perfil</w:t>
      </w:r>
      <w:r w:rsidR="0065371C" w:rsidRPr="00B23793">
        <w:rPr>
          <w:rFonts w:eastAsia="Times New Roman"/>
          <w:szCs w:val="24"/>
          <w:lang w:val="es"/>
        </w:rPr>
        <w:t xml:space="preserve"> de habilidades psicológicas en diferentes disciplinas deportivas</w:t>
      </w:r>
      <w:r w:rsidRPr="00B23793">
        <w:rPr>
          <w:rFonts w:eastAsia="Times New Roman"/>
          <w:szCs w:val="24"/>
          <w:lang w:val="es"/>
        </w:rPr>
        <w:t xml:space="preserve">: </w:t>
      </w:r>
      <w:r w:rsidR="2D4F690C" w:rsidRPr="00B23793">
        <w:rPr>
          <w:rFonts w:eastAsia="Times New Roman"/>
          <w:szCs w:val="24"/>
          <w:lang w:val="es"/>
        </w:rPr>
        <w:t xml:space="preserve">triatletas amateurs </w:t>
      </w:r>
      <w:r w:rsidR="00E135D3" w:rsidRPr="00B23793">
        <w:rPr>
          <w:rFonts w:eastAsia="Times New Roman"/>
          <w:szCs w:val="24"/>
          <w:lang w:val="es"/>
        </w:rPr>
        <w:fldChar w:fldCharType="begin" w:fldLock="1"/>
      </w:r>
      <w:r w:rsidR="00107C4C">
        <w:rPr>
          <w:rFonts w:eastAsia="Times New Roman"/>
          <w:szCs w:val="24"/>
          <w:lang w:val="es"/>
        </w:rPr>
        <w:instrText>ADDIN CSL_CITATION {"citationItems":[{"id":"ITEM-1","itemData":{"DOI":"10.4321/S1578-84232015000200011","author":[{"dropping-particle":"","family":"López-Cazorla","given":"R","non-dropping-particle":"","parse-names":false,"suffix":""},{"dropping-particle":"","family":"Reigal","given":"R","non-dropping-particle":"","parse-names":false,"suffix":""},{"dropping-particle":"","family":"Hernández-Mendo","given":"A","non-dropping-particle":"","parse-names":false,"suffix":""},{"dropping-particle":"","family":"Morales-Sánchez","given":"V","non-dropping-particle":"","parse-names":false,"suffix":""}],"container-title":"Cuadernos de Psicología del Deporte","id":"ITEM-1","issue":"2","issued":{"date-parts":[["2015"]]},"page":"95-102","title":"Relaciones entre el autoconcepto y el perfil psicológico deportivo en triatletas","type":"article-journal","volume":"15"},"uris":["http://www.mendeley.com/documents/?uuid=08abe047-d750-4a5c-a17e-a242a3e9f129"]},{"id":"ITEM-2","itemData":{"ISSN":"15788423","abstract":"The purpose of this work was to evaluate the psychological profile of a sample of amateur triathletes and compare it with athletes of other modalities: athletics, soccer and golf. 520 athletes participated in the study: 72 triathletes with ages between 19 and 45 years (M = 34.90, SD = 6.97), 109 athletes aged between 18 and 41 years (M = 27.71, DT = 6.25), 252 players with ages between 18 and 42 (M = 30.62; SD = 6.92) and 87 golfers with ages between 18 and 44 years (M = 27.21; SD = 7.55). The Psychological Inventory of Sports Performance (IPED) was used to perform the psychological profile of the participants. The analyzes showed that the group of triathletes had higher scores than the athletes in control of negative and positive coping, attentional control, motivational level and attitudinal control. They also showed higher scores than the players in control of negative and positive coping. Regarding the golfers, they scored more in all the factors of the IPED less in motivational level. In general, higher scores are seen in triathletes than in the other sports analyzed.","author":[{"dropping-particle":"","family":"Reigal","given":"R. E.","non-dropping-particle":"","parse-names":false,"suffix":""},{"dropping-particle":"","family":"Delgado-Giralt","given":"J. E.","non-dropping-particle":"","parse-names":false,"suffix":""},{"dropping-particle":"","family":"Raimundi","given":"M. J.","non-dropping-particle":"","parse-names":false,"suffix":""},{"dropping-particle":"","family":"Hernández-Mendo","given":"Antonio","non-dropping-particle":"","parse-names":false,"suffix":""}],"container-title":"Cuadernos de Psicologia del Deporte","id":"ITEM-2","issue":"1","issued":{"date-parts":[["2018"]]},"page":"55-62","title":"Perfil psicológico deportivo en una muestra de triatletas amateurs y diferencias con otros deportes","type":"article-journal","volume":"18"},"uris":["http://www.mendeley.com/documents/?uuid=40280e70-8fc5-409b-8e2d-3549fa518ba7"]}],"mendeley":{"formattedCitation":"(López-Cazorla et al., 2015; R. E. Reigal et al., 2018)","manualFormatting":"(López-Cazorla et al., 2015; Reigal et al., 2018)","plainTextFormattedCitation":"(López-Cazorla et al., 2015; R. E. Reigal et al., 2018)","previouslyFormattedCitation":"(López-Cazorla et al., 2015; R. E. Reigal et al., 2018)"},"properties":{"noteIndex":0},"schema":"https://github.com/citation-style-language/schema/raw/master/csl-citation.json"}</w:instrText>
      </w:r>
      <w:r w:rsidR="00E135D3" w:rsidRPr="00B23793">
        <w:rPr>
          <w:rFonts w:eastAsia="Times New Roman"/>
          <w:szCs w:val="24"/>
          <w:lang w:val="es"/>
        </w:rPr>
        <w:fldChar w:fldCharType="separate"/>
      </w:r>
      <w:r w:rsidR="00C830AE" w:rsidRPr="00B23793">
        <w:rPr>
          <w:rFonts w:eastAsia="Times New Roman"/>
          <w:noProof/>
          <w:szCs w:val="24"/>
          <w:lang w:val="es"/>
        </w:rPr>
        <w:t>(López-Cazorla et al., 2015; Reigal et al., 2018)</w:t>
      </w:r>
      <w:r w:rsidR="00E135D3" w:rsidRPr="00B23793">
        <w:rPr>
          <w:rFonts w:eastAsia="Times New Roman"/>
          <w:szCs w:val="24"/>
          <w:lang w:val="es"/>
        </w:rPr>
        <w:fldChar w:fldCharType="end"/>
      </w:r>
      <w:r w:rsidR="2D4F690C" w:rsidRPr="00B23793">
        <w:rPr>
          <w:rFonts w:eastAsia="Times New Roman"/>
          <w:szCs w:val="24"/>
          <w:lang w:val="es"/>
        </w:rPr>
        <w:t xml:space="preserve">, </w:t>
      </w:r>
      <w:proofErr w:type="spellStart"/>
      <w:r w:rsidR="2D4F690C" w:rsidRPr="00B23793">
        <w:rPr>
          <w:rFonts w:eastAsia="Times New Roman"/>
          <w:szCs w:val="24"/>
          <w:lang w:val="es"/>
        </w:rPr>
        <w:t>taekwondistas</w:t>
      </w:r>
      <w:proofErr w:type="spellEnd"/>
      <w:r w:rsidR="2D4F690C" w:rsidRPr="00B23793">
        <w:rPr>
          <w:rFonts w:eastAsia="Times New Roman"/>
          <w:szCs w:val="24"/>
          <w:lang w:val="es"/>
        </w:rPr>
        <w:t xml:space="preserve"> </w:t>
      </w:r>
      <w:r w:rsidR="00C830AE" w:rsidRPr="00B23793">
        <w:rPr>
          <w:rFonts w:eastAsia="Times New Roman"/>
          <w:szCs w:val="24"/>
          <w:lang w:val="es"/>
        </w:rPr>
        <w:fldChar w:fldCharType="begin" w:fldLock="1"/>
      </w:r>
      <w:r w:rsidR="0068599A">
        <w:rPr>
          <w:rFonts w:eastAsia="Times New Roman"/>
          <w:szCs w:val="24"/>
          <w:lang w:val="es"/>
        </w:rPr>
        <w:instrText>ADDIN CSL_CITATION {"citationItems":[{"id":"ITEM-1","itemData":{"DOI":"10.4321/S1578-84232014000300002","author":[{"dropping-particle":"","family":"Álvarez","given":"O","non-dropping-particle":"","parse-names":false,"suffix":""},{"dropping-particle":"","family":"Estevan","given":"I","non-dropping-particle":"","parse-names":false,"suffix":""},{"dropping-particle":"","family":"Falcó","given":"C","non-dropping-particle":"","parse-names":false,"suffix":""},{"dropping-particle":"","family":"Hernández-Mendo","given":"A","non-dropping-particle":"","parse-names":false,"suffix":""},{"dropping-particle":"","family":"Castillo","given":"I","non-dropping-particle":"","parse-names":false,"suffix":""}],"container-title":"Cuadernos de Psicología del Deporte","id":"ITEM-1","issue":"3","issued":{"date-parts":[["2014"]]},"page":"13-20","title":"Perfil de habilidades psicológicas en taekwondistas universitarios y su relación con el éxito en competición","type":"article-journal","volume":"14"},"uris":["http://www.mendeley.com/documents/?uuid=85205a7d-52ce-45ac-85df-6843d6e900ec"]}],"mendeley":{"formattedCitation":"(Álvarez et al., 2014)","plainTextFormattedCitation":"(Álvarez et al., 2014)","previouslyFormattedCitation":"(Álvarez et al., 2014)"},"properties":{"noteIndex":0},"schema":"https://github.com/citation-style-language/schema/raw/master/csl-citation.json"}</w:instrText>
      </w:r>
      <w:r w:rsidR="00C830AE" w:rsidRPr="00B23793">
        <w:rPr>
          <w:rFonts w:eastAsia="Times New Roman"/>
          <w:szCs w:val="24"/>
          <w:lang w:val="es"/>
        </w:rPr>
        <w:fldChar w:fldCharType="separate"/>
      </w:r>
      <w:r w:rsidR="00C830AE" w:rsidRPr="00B23793">
        <w:rPr>
          <w:rFonts w:eastAsia="Times New Roman"/>
          <w:noProof/>
          <w:szCs w:val="24"/>
          <w:lang w:val="es"/>
        </w:rPr>
        <w:t>(Álvarez et al., 2014)</w:t>
      </w:r>
      <w:r w:rsidR="00C830AE" w:rsidRPr="00B23793">
        <w:rPr>
          <w:rFonts w:eastAsia="Times New Roman"/>
          <w:szCs w:val="24"/>
          <w:lang w:val="es"/>
        </w:rPr>
        <w:fldChar w:fldCharType="end"/>
      </w:r>
      <w:r w:rsidR="2D4F690C" w:rsidRPr="00B23793">
        <w:rPr>
          <w:rFonts w:eastAsia="Times New Roman"/>
          <w:szCs w:val="24"/>
          <w:lang w:val="es"/>
        </w:rPr>
        <w:t>, lucha olímpica</w:t>
      </w:r>
      <w:r w:rsidR="00C830AE" w:rsidRPr="00B23793">
        <w:rPr>
          <w:rFonts w:eastAsia="Times New Roman"/>
          <w:szCs w:val="24"/>
          <w:lang w:val="es"/>
        </w:rPr>
        <w:t xml:space="preserve"> </w:t>
      </w:r>
      <w:r w:rsidR="00C830AE" w:rsidRPr="00B23793">
        <w:rPr>
          <w:rFonts w:eastAsia="Times New Roman"/>
          <w:szCs w:val="24"/>
          <w:lang w:val="es"/>
        </w:rPr>
        <w:fldChar w:fldCharType="begin" w:fldLock="1"/>
      </w:r>
      <w:r w:rsidR="009603C8">
        <w:rPr>
          <w:rFonts w:eastAsia="Times New Roman"/>
          <w:szCs w:val="24"/>
          <w:lang w:val="es"/>
        </w:rPr>
        <w:instrText>ADDIN CSL_CITATION {"citationItems":[{"id":"ITEM-1","itemData":{"ISSN":"1578-8423","abstract":"Resumen El presente estudio tiene como objetivo analizar las posibles diferencias en determinadas habilidades psicológicas fundamentales para el rendimiento deportivo en practicantes de luchas olímpicas a nivel competitivo (96 lucha-dores/as del programa nacional de tecnificación deportiva en las categorías cadete y juvenil de la Federación Española de Luchas Olímpicas). El estudio examina igualmente la relevancia de las variables sexo del deportista y su nivel competitivo (Élite o Amateur) en dichas diferencias. A través de la aplicación del Inventario Psicológico de Ejecución Deportiva (IPED), adap-tación del PPI de Loehr, se obtienen diferencias estadísticamente significati-vas en Nivel Motivacional, con puntuaciones superiores de las mujeres, y en Autoconfianza donde los luchadores de nivel Élite promedian puntuaciones superiores a los Amateur, tanto en hombres como en mujeres. Palabras Clave: Habilidades psicológicas; Luchas Olímpicas; rendimiento deportivo. Abstract This study was undertaken to determine differences in certain psychological skills critical to the sport performance in competitive Olympic wrestling athletes (96 male and female wrestlers within the youth national program in cadet and junior categories of the Spanish Wrestling Federation. This study also analyzes the possible effects of the sex and the competitive level (elite or amateur) in these differences. Through the implementation of the Sport Psychological Performance Inventory, adaptation of the Loehr questionnaire , women showed significantly higher values in motivational and self-confidence levels compared to male wrestlers, as well as significantly higher values in self-confidence for male and female elite wrestlers compared to their respective amateurs groups.","author":[{"dropping-particle":"","family":"Berengüí Gil","given":"Rosendo","non-dropping-particle":"","parse-names":false,"suffix":""},{"dropping-particle":"","family":"García-Pallarés","given":"Jesús","non-dropping-particle":"","parse-names":false,"suffix":""},{"dropping-particle":"","family":"López-Gullón","given":"José María","non-dropping-particle":"","parse-names":false,"suffix":""},{"dropping-particle":"","family":"Fayos Ruiz","given":"Enrique Javier Garcés de Los","non-dropping-particle":"","parse-names":false,"suffix":""},{"dropping-particle":"","family":"Cuevas-Caravaca","given":"Elena","non-dropping-particle":"","parse-names":false,"suffix":""},{"dropping-particle":"","family":"Martínez-Abellán","given":"Alberto","non-dropping-particle":"","parse-names":false,"suffix":""}],"container-title":"Cuadernos de Psicologia del Deporte","id":"ITEM-1","issue":"2","issued":{"date-parts":[["2012"]]},"page":"19-22","title":"Habilidades psicológicas fundamentales en las Luchas Olímpicas","type":"article-journal","volume":"12"},"uris":["http://www.mendeley.com/documents/?uuid=ac7daefc-c644-492c-bbde-5393590127c7"]},{"id":"ITEM-2","itemData":{"ISSN":"1132239X","abstract":"This study was undertaken to analyse differences in physical, psychological and anthropometric markers related to success in Olympic wrestling. Thirty seven male Freestyle and Greco-Roman wresders were assigned to two groups according to their competitive level: Elite (n = 18) and Amateur (n = 19). All the subjects underwent an anthropometric assessment, a complete physical fitness test battery (maximal dynamic and isometric strength, muscle power output, crank-arm Wingate test, running speed and hamstring extensibility) as well as a psychological characteristics assessment associated with sport performance through the Psychological Performance Inventory. The elite wrestlers were older, had more training experience, a fat free mass, maximal dynamic and isometric strength, muscle power, mean and peak power during Wingate testing and significandy higher self-perceptions of self-control, attitude control and the total average of the sum of all the scales. These results suggest that the optimisation of neuromuscular and anaerobic metabolism and several psychological performance markers are conditional and thus predictive of success in wrestling.","author":[{"dropping-particle":"","family":"López-Gullón","given":"José María","non-dropping-particle":"","parse-names":false,"suffix":""},{"dropping-particle":"","family":"García-Pallarés","given":"Jesús","non-dropping-particle":"","parse-names":false,"suffix":""},{"dropping-particle":"","family":"Gil","given":"Rosendo Berengüi","non-dropping-particle":"","parse-names":false,"suffix":""},{"dropping-particle":"","family":"Martínez-Moreno","given":"Alfonso","non-dropping-particle":"","parse-names":false,"suffix":""},{"dropping-particle":"","family":"Baños","given":"Vicente Morales","non-dropping-particle":"","parse-names":false,"suffix":""},{"dropping-particle":"","family":"Torres-Bonete","given":"María Dolores","non-dropping-particle":"","parse-names":false,"suffix":""},{"dropping-particle":"","family":"Díaz","given":"Arturo","non-dropping-particle":"","parse-names":false,"suffix":""}],"container-title":"Revista de Psicologia del Deporte","id":"ITEM-2","issue":"2","issued":{"date-parts":[["2011"]]},"page":"573-588","title":"Factores físicos y psicológicos predictores del éxito en lucha olímpica","type":"article-journal","volume":"20"},"uris":["http://www.mendeley.com/documents/?uuid=e6f25ffd-9219-4fd0-b129-1eac4c4eeb04"]},{"id":"ITEM-3","itemData":{"author":[{"dropping-particle":"","family":"López-Gullón","given":"J","non-dropping-particle":"","parse-names":false,"suffix":""},{"dropping-particle":"","family":"Torres-Bonete","given":"M","non-dropping-particle":"","parse-names":false,"suffix":""}],"container-title":"Anales de Psicología","id":"ITEM-3","issue":"1","issued":{"date-parts":[["2012"]]},"page":"215-222","title":"Rendimiento físico y psicológico en lucha olímpica: Predictores del éxito en lucha femenina","type":"article-journal","volume":"28"},"suppress-author":1,"uris":["http://www.mendeley.com/documents/?uuid=1ac576cd-4f6f-4a40-b19e-9ddff589c25d"]}],"mendeley":{"formattedCitation":"(Berengüí Gil et al., 2012; J. M. López-Gullón et al., 2011; 2012)","manualFormatting":"(Berengüí Gil et al., 2012; López-Gullón et al., 2011; 2012)","plainTextFormattedCitation":"(Berengüí Gil et al., 2012; J. M. López-Gullón et al., 2011; 2012)","previouslyFormattedCitation":"(Berengüí Gil et al., 2012; J. M. López-Gullón et al., 2011; 2012)"},"properties":{"noteIndex":0},"schema":"https://github.com/citation-style-language/schema/raw/master/csl-citation.json"}</w:instrText>
      </w:r>
      <w:r w:rsidR="00C830AE" w:rsidRPr="00B23793">
        <w:rPr>
          <w:rFonts w:eastAsia="Times New Roman"/>
          <w:szCs w:val="24"/>
          <w:lang w:val="es"/>
        </w:rPr>
        <w:fldChar w:fldCharType="separate"/>
      </w:r>
      <w:r w:rsidR="00C830AE" w:rsidRPr="00B23793">
        <w:rPr>
          <w:rFonts w:eastAsia="Times New Roman"/>
          <w:noProof/>
          <w:szCs w:val="24"/>
          <w:lang w:val="es"/>
        </w:rPr>
        <w:t>(Berengüí Gil et al., 2012; López-Gullón et al., 2011; 2012)</w:t>
      </w:r>
      <w:r w:rsidR="00C830AE" w:rsidRPr="00B23793">
        <w:rPr>
          <w:rFonts w:eastAsia="Times New Roman"/>
          <w:szCs w:val="24"/>
          <w:lang w:val="es"/>
        </w:rPr>
        <w:fldChar w:fldCharType="end"/>
      </w:r>
      <w:r w:rsidR="008E3931">
        <w:rPr>
          <w:rFonts w:eastAsia="Times New Roman"/>
          <w:szCs w:val="24"/>
          <w:lang w:val="es"/>
        </w:rPr>
        <w:t xml:space="preserve">, </w:t>
      </w:r>
      <w:r w:rsidR="2D4F690C" w:rsidRPr="2D4F690C">
        <w:rPr>
          <w:rFonts w:eastAsia="Times New Roman"/>
          <w:szCs w:val="24"/>
          <w:lang w:val="es"/>
        </w:rPr>
        <w:t>piragüistas</w:t>
      </w:r>
      <w:r w:rsidR="008E3931">
        <w:rPr>
          <w:rFonts w:eastAsia="Times New Roman"/>
          <w:szCs w:val="24"/>
          <w:lang w:val="es"/>
        </w:rPr>
        <w:t xml:space="preserve"> </w:t>
      </w:r>
      <w:r w:rsidR="008E3931">
        <w:rPr>
          <w:rFonts w:eastAsia="Times New Roman"/>
          <w:szCs w:val="24"/>
          <w:lang w:val="es"/>
        </w:rPr>
        <w:fldChar w:fldCharType="begin" w:fldLock="1"/>
      </w:r>
      <w:r w:rsidR="008E3931">
        <w:rPr>
          <w:rFonts w:eastAsia="Times New Roman"/>
          <w:szCs w:val="24"/>
          <w:lang w:val="es"/>
        </w:rPr>
        <w:instrText>ADDIN CSL_CITATION {"citationItems":[{"id":"ITEM-1","itemData":{"author":[{"dropping-particle":"","family":"Gómez López","given":"Manuel","non-dropping-particle":"","parse-names":false,"suffix":""},{"dropping-particle":"","family":"Granero Gallegos","given":"Antonio","non-dropping-particle":"","parse-names":false,"suffix":""},{"dropping-particle":"","family":"Isorna Folgar","given":"Manuel","non-dropping-particle":"","parse-names":false,"suffix":""}],"container-title":"Revista Iberoamericana de Evaluación Psicológica","id":"ITEM-1","issue":"1","issued":{"date-parts":[["2013"]]},"page":"57-76","title":"Análisis de los factores psicológicos que afectan a los piragüistas en el alto rendimiento","type":"article-journal","volume":"35"},"uris":["http://www.mendeley.com/documents/?uuid=ea22811a-2ae9-4c8c-a388-0013e6050d20"]}],"mendeley":{"formattedCitation":"(Gómez López et al., 2013)","plainTextFormattedCitation":"(Gómez López et al., 2013)","previouslyFormattedCitation":"(Gómez López et al., 2013)"},"properties":{"noteIndex":0},"schema":"https://github.com/citation-style-language/schema/raw/master/csl-citation.json"}</w:instrText>
      </w:r>
      <w:r w:rsidR="008E3931">
        <w:rPr>
          <w:rFonts w:eastAsia="Times New Roman"/>
          <w:szCs w:val="24"/>
          <w:lang w:val="es"/>
        </w:rPr>
        <w:fldChar w:fldCharType="separate"/>
      </w:r>
      <w:r w:rsidR="008E3931" w:rsidRPr="008E3931">
        <w:rPr>
          <w:rFonts w:eastAsia="Times New Roman"/>
          <w:noProof/>
          <w:szCs w:val="24"/>
          <w:lang w:val="es"/>
        </w:rPr>
        <w:t>(Gómez López et al., 2013)</w:t>
      </w:r>
      <w:r w:rsidR="008E3931">
        <w:rPr>
          <w:rFonts w:eastAsia="Times New Roman"/>
          <w:szCs w:val="24"/>
          <w:lang w:val="es"/>
        </w:rPr>
        <w:fldChar w:fldCharType="end"/>
      </w:r>
      <w:r w:rsidR="2D4F690C" w:rsidRPr="2D4F690C">
        <w:rPr>
          <w:rFonts w:eastAsia="Times New Roman"/>
          <w:szCs w:val="24"/>
          <w:lang w:val="es"/>
        </w:rPr>
        <w:t xml:space="preserve">, entre otros. Incluso en lo que respecta al trabajo con árbitros, figura imprescindible en cualquier modalidad deportiva, su preparación y entrenamiento suele ser similar al de cualquier deportista, incluyendo </w:t>
      </w:r>
      <w:r w:rsidR="00CD3BBF">
        <w:rPr>
          <w:rFonts w:eastAsia="Times New Roman"/>
          <w:szCs w:val="24"/>
          <w:lang w:val="es"/>
        </w:rPr>
        <w:t>e</w:t>
      </w:r>
      <w:r w:rsidR="2D4F690C" w:rsidRPr="2D4F690C">
        <w:rPr>
          <w:rFonts w:eastAsia="Times New Roman"/>
          <w:szCs w:val="24"/>
          <w:lang w:val="es"/>
        </w:rPr>
        <w:t xml:space="preserve">l desarrollo de las habilidades psicológicas </w:t>
      </w:r>
      <w:r w:rsidR="008E3931">
        <w:rPr>
          <w:rFonts w:eastAsia="Times New Roman"/>
          <w:szCs w:val="24"/>
          <w:lang w:val="es"/>
        </w:rPr>
        <w:fldChar w:fldCharType="begin" w:fldLock="1"/>
      </w:r>
      <w:r w:rsidR="008E3931">
        <w:rPr>
          <w:rFonts w:eastAsia="Times New Roman"/>
          <w:szCs w:val="24"/>
          <w:lang w:val="es"/>
        </w:rPr>
        <w:instrText>ADDIN CSL_CITATION {"citationItems":[{"id":"ITEM-1","itemData":{"DOI":"10.21865/ridep53.4.11","ISSN":"11353848","author":[{"dropping-particle":"","family":"Campos-Salinas","given":"Juan","non-dropping-particle":"","parse-names":false,"suffix":""},{"dropping-particle":"","family":"Berengüí","given":"Rosendo","non-dropping-particle":"","parse-names":false,"suffix":""},{"dropping-particle":"","family":"Hernández-Mendo","given":"Antonio","non-dropping-particle":"","parse-names":false,"suffix":""}],"container-title":"Revista Iberoamericana de Diagnóstico y Evaluación Psicológica","id":"ITEM-1","issue":"4","issued":{"date-parts":[["2019"]]},"page":"141-152","title":"Inventario Psicológico de Ejecución Deportiva para Árbitros (IPEDA): Adaptación y Propiedades de Medida","type":"article-journal","volume":"53"},"uris":["http://www.mendeley.com/documents/?uuid=bb24ce4f-c1bd-4bdc-bfd6-bda637aa53e9"]}],"mendeley":{"formattedCitation":"(Campos-Salinas et al., 2019)","plainTextFormattedCitation":"(Campos-Salinas et al., 2019)","previouslyFormattedCitation":"(Campos-Salinas et al., 2019)"},"properties":{"noteIndex":0},"schema":"https://github.com/citation-style-language/schema/raw/master/csl-citation.json"}</w:instrText>
      </w:r>
      <w:r w:rsidR="008E3931">
        <w:rPr>
          <w:rFonts w:eastAsia="Times New Roman"/>
          <w:szCs w:val="24"/>
          <w:lang w:val="es"/>
        </w:rPr>
        <w:fldChar w:fldCharType="separate"/>
      </w:r>
      <w:r w:rsidR="008E3931" w:rsidRPr="008E3931">
        <w:rPr>
          <w:rFonts w:eastAsia="Times New Roman"/>
          <w:noProof/>
          <w:szCs w:val="24"/>
          <w:lang w:val="es"/>
        </w:rPr>
        <w:t>(Campos-Salinas et al., 2019)</w:t>
      </w:r>
      <w:r w:rsidR="008E3931">
        <w:rPr>
          <w:rFonts w:eastAsia="Times New Roman"/>
          <w:szCs w:val="24"/>
          <w:lang w:val="es"/>
        </w:rPr>
        <w:fldChar w:fldCharType="end"/>
      </w:r>
      <w:r w:rsidR="2D4F690C" w:rsidRPr="2D4F690C">
        <w:rPr>
          <w:rFonts w:eastAsia="Times New Roman"/>
          <w:szCs w:val="24"/>
          <w:lang w:val="es"/>
        </w:rPr>
        <w:t>.</w:t>
      </w:r>
    </w:p>
    <w:p w14:paraId="07198D0E" w14:textId="4BF5A73A" w:rsidR="000D4D71" w:rsidRPr="00E055F7" w:rsidRDefault="00135DB5" w:rsidP="006C5610">
      <w:pPr>
        <w:spacing w:line="240" w:lineRule="auto"/>
      </w:pPr>
      <w:r w:rsidRPr="00E055F7">
        <w:rPr>
          <w:rFonts w:eastAsia="Times New Roman"/>
          <w:szCs w:val="24"/>
          <w:lang w:val="es"/>
        </w:rPr>
        <w:lastRenderedPageBreak/>
        <w:t>Por otra parte</w:t>
      </w:r>
      <w:r w:rsidR="56F64D43" w:rsidRPr="00E055F7">
        <w:rPr>
          <w:rFonts w:eastAsia="Times New Roman"/>
          <w:szCs w:val="24"/>
          <w:lang w:val="es"/>
        </w:rPr>
        <w:t xml:space="preserve">, la percepción de los climas de apoyo a la autonomía e implicación a la tarea creado por los entrenadores, se </w:t>
      </w:r>
      <w:r w:rsidRPr="00E055F7">
        <w:rPr>
          <w:rFonts w:eastAsia="Times New Roman"/>
          <w:szCs w:val="24"/>
          <w:lang w:val="es"/>
        </w:rPr>
        <w:t xml:space="preserve">ha asociado </w:t>
      </w:r>
      <w:r w:rsidR="56F64D43" w:rsidRPr="00E055F7">
        <w:rPr>
          <w:rFonts w:eastAsia="Times New Roman"/>
          <w:szCs w:val="24"/>
          <w:lang w:val="es"/>
        </w:rPr>
        <w:t>de forma positiva con las siete habilidades psicológica</w:t>
      </w:r>
      <w:r w:rsidR="00CD3BBF" w:rsidRPr="00E055F7">
        <w:rPr>
          <w:rFonts w:eastAsia="Times New Roman"/>
          <w:szCs w:val="24"/>
          <w:lang w:val="es"/>
        </w:rPr>
        <w:t>s vinculadas al rendimiento deportivo</w:t>
      </w:r>
      <w:r w:rsidR="00B23793" w:rsidRPr="00E055F7">
        <w:rPr>
          <w:rFonts w:eastAsia="Times New Roman"/>
          <w:szCs w:val="24"/>
          <w:lang w:val="es"/>
        </w:rPr>
        <w:t xml:space="preserve">, mientras que </w:t>
      </w:r>
      <w:r w:rsidRPr="00E055F7">
        <w:rPr>
          <w:rFonts w:eastAsia="Times New Roman"/>
          <w:szCs w:val="24"/>
          <w:lang w:val="es"/>
        </w:rPr>
        <w:t>los</w:t>
      </w:r>
      <w:r w:rsidR="56F64D43" w:rsidRPr="00E055F7">
        <w:rPr>
          <w:rFonts w:eastAsia="Times New Roman"/>
          <w:szCs w:val="24"/>
          <w:lang w:val="es"/>
        </w:rPr>
        <w:t xml:space="preserve"> climas de implicación en el ego, es decir</w:t>
      </w:r>
      <w:r w:rsidR="00E055F7" w:rsidRPr="00E055F7">
        <w:rPr>
          <w:rFonts w:eastAsia="Times New Roman"/>
          <w:szCs w:val="24"/>
          <w:lang w:val="es"/>
        </w:rPr>
        <w:t xml:space="preserve">, </w:t>
      </w:r>
      <w:r w:rsidRPr="00E055F7">
        <w:rPr>
          <w:rFonts w:eastAsia="Times New Roman"/>
          <w:szCs w:val="24"/>
          <w:lang w:val="es"/>
        </w:rPr>
        <w:t xml:space="preserve">aquellos que </w:t>
      </w:r>
      <w:r w:rsidR="56F64D43" w:rsidRPr="00E055F7">
        <w:rPr>
          <w:rFonts w:eastAsia="Times New Roman"/>
          <w:szCs w:val="24"/>
          <w:lang w:val="es"/>
        </w:rPr>
        <w:t>fomenta</w:t>
      </w:r>
      <w:r w:rsidRPr="00E055F7">
        <w:rPr>
          <w:rFonts w:eastAsia="Times New Roman"/>
          <w:szCs w:val="24"/>
          <w:lang w:val="es"/>
        </w:rPr>
        <w:t>n</w:t>
      </w:r>
      <w:r w:rsidR="56F64D43" w:rsidRPr="00E055F7">
        <w:rPr>
          <w:rFonts w:eastAsia="Times New Roman"/>
          <w:szCs w:val="24"/>
          <w:lang w:val="es"/>
        </w:rPr>
        <w:t xml:space="preserve"> la competencia en base a</w:t>
      </w:r>
      <w:r w:rsidRPr="00E055F7">
        <w:rPr>
          <w:rFonts w:eastAsia="Times New Roman"/>
          <w:szCs w:val="24"/>
          <w:lang w:val="es"/>
        </w:rPr>
        <w:t xml:space="preserve"> los</w:t>
      </w:r>
      <w:r w:rsidR="56F64D43" w:rsidRPr="00E055F7">
        <w:rPr>
          <w:rFonts w:eastAsia="Times New Roman"/>
          <w:szCs w:val="24"/>
          <w:lang w:val="es"/>
        </w:rPr>
        <w:t xml:space="preserve"> resultado</w:t>
      </w:r>
      <w:r w:rsidRPr="00E055F7">
        <w:rPr>
          <w:rFonts w:eastAsia="Times New Roman"/>
          <w:szCs w:val="24"/>
          <w:lang w:val="es"/>
        </w:rPr>
        <w:t>s</w:t>
      </w:r>
      <w:r w:rsidR="56F64D43" w:rsidRPr="00E055F7">
        <w:rPr>
          <w:rFonts w:eastAsia="Times New Roman"/>
          <w:szCs w:val="24"/>
          <w:lang w:val="es"/>
        </w:rPr>
        <w:t xml:space="preserve"> o la comparación con los otros, se relacionan de manera negativa con seis de ellas, siendo el control de afrontamiento negativo la excepción </w:t>
      </w:r>
      <w:r w:rsidR="008E3931" w:rsidRPr="00E055F7">
        <w:rPr>
          <w:rFonts w:eastAsia="Times New Roman"/>
          <w:szCs w:val="24"/>
          <w:lang w:val="es"/>
        </w:rPr>
        <w:fldChar w:fldCharType="begin" w:fldLock="1"/>
      </w:r>
      <w:r w:rsidR="008E3931" w:rsidRPr="00E055F7">
        <w:rPr>
          <w:rFonts w:eastAsia="Times New Roman"/>
          <w:szCs w:val="24"/>
          <w:lang w:val="es"/>
        </w:rPr>
        <w:instrText>ADDIN CSL_CITATION {"citationItems":[{"id":"ITEM-1","itemData":{"abstract":"Title from content provider.","author":[{"dropping-particle":"","family":"Reigal","given":"R","non-dropping-particle":"","parse-names":false,"suffix":""},{"dropping-particle":"","family":"Crespillo-Jurado","given":"M","non-dropping-particle":"","parse-names":false,"suffix":""},{"dropping-particle":"","family":"Morillo-Baro","given":"J P","non-dropping-particle":"","parse-names":false,"suffix":""},{"dropping-particle":"","family":"Hernández-Mendo","given":"A.","non-dropping-particle":"","parse-names":false,"suffix":""}],"container-title":"Cuadernos de Psicología del Deporte","id":"ITEM-1","issue":"3","issued":{"date-parts":[["2018"]]},"page":"108-117","title":"Apoyo a la autonomía, clima motivacional percibido y perfil psicológico deportivo en jugadores de balonmano playa","type":"article-journal","volume":"18"},"uris":["http://www.mendeley.com/documents/?uuid=d72465b6-8fdb-4513-a7e5-fc7fa7267175"]}],"mendeley":{"formattedCitation":"(R. Reigal et al., 2018)","manualFormatting":"(Reigal et al., 2018)","plainTextFormattedCitation":"(R. Reigal et al., 2018)","previouslyFormattedCitation":"(R. Reigal et al., 2018)"},"properties":{"noteIndex":0},"schema":"https://github.com/citation-style-language/schema/raw/master/csl-citation.json"}</w:instrText>
      </w:r>
      <w:r w:rsidR="008E3931" w:rsidRPr="00E055F7">
        <w:rPr>
          <w:rFonts w:eastAsia="Times New Roman"/>
          <w:szCs w:val="24"/>
          <w:lang w:val="es"/>
        </w:rPr>
        <w:fldChar w:fldCharType="separate"/>
      </w:r>
      <w:r w:rsidR="008E3931" w:rsidRPr="00E055F7">
        <w:rPr>
          <w:rFonts w:eastAsia="Times New Roman"/>
          <w:noProof/>
          <w:szCs w:val="24"/>
          <w:lang w:val="es"/>
        </w:rPr>
        <w:t>(Reigal et al., 2018)</w:t>
      </w:r>
      <w:r w:rsidR="008E3931" w:rsidRPr="00E055F7">
        <w:rPr>
          <w:rFonts w:eastAsia="Times New Roman"/>
          <w:szCs w:val="24"/>
          <w:lang w:val="es"/>
        </w:rPr>
        <w:fldChar w:fldCharType="end"/>
      </w:r>
      <w:r w:rsidR="008E3931" w:rsidRPr="00E055F7">
        <w:rPr>
          <w:rFonts w:eastAsia="Times New Roman"/>
          <w:szCs w:val="24"/>
        </w:rPr>
        <w:t>.</w:t>
      </w:r>
      <w:r w:rsidR="56F64D43" w:rsidRPr="00E055F7">
        <w:rPr>
          <w:rFonts w:eastAsia="Times New Roman"/>
          <w:szCs w:val="24"/>
          <w:lang w:val="es"/>
        </w:rPr>
        <w:t xml:space="preserve"> </w:t>
      </w:r>
    </w:p>
    <w:p w14:paraId="44E2974D" w14:textId="08E04BBB" w:rsidR="00CD3BBF" w:rsidRDefault="2D4F690C" w:rsidP="006C5610">
      <w:pPr>
        <w:spacing w:line="240" w:lineRule="auto"/>
        <w:rPr>
          <w:rFonts w:eastAsia="Times New Roman"/>
          <w:szCs w:val="24"/>
          <w:lang w:val="es"/>
        </w:rPr>
      </w:pPr>
      <w:r w:rsidRPr="2D4F690C">
        <w:rPr>
          <w:rFonts w:eastAsia="Times New Roman"/>
          <w:szCs w:val="24"/>
          <w:lang w:val="es"/>
        </w:rPr>
        <w:t xml:space="preserve">En el caso de los padres, </w:t>
      </w:r>
      <w:r w:rsidR="00E055F7">
        <w:rPr>
          <w:rFonts w:eastAsia="Times New Roman"/>
          <w:szCs w:val="24"/>
          <w:lang w:val="es"/>
        </w:rPr>
        <w:t xml:space="preserve">también </w:t>
      </w:r>
      <w:r w:rsidRPr="2D4F690C">
        <w:rPr>
          <w:rFonts w:eastAsia="Times New Roman"/>
          <w:szCs w:val="24"/>
          <w:lang w:val="es"/>
        </w:rPr>
        <w:t xml:space="preserve">figuras </w:t>
      </w:r>
      <w:r w:rsidR="00E055F7">
        <w:rPr>
          <w:rFonts w:eastAsia="Times New Roman"/>
          <w:szCs w:val="24"/>
          <w:lang w:val="es"/>
        </w:rPr>
        <w:t>d</w:t>
      </w:r>
      <w:r w:rsidR="00CD3BBF">
        <w:rPr>
          <w:rFonts w:eastAsia="Times New Roman"/>
          <w:szCs w:val="24"/>
          <w:lang w:val="es"/>
        </w:rPr>
        <w:t xml:space="preserve">e </w:t>
      </w:r>
      <w:r w:rsidR="00E055F7">
        <w:rPr>
          <w:rFonts w:eastAsia="Times New Roman"/>
          <w:szCs w:val="24"/>
          <w:lang w:val="es"/>
        </w:rPr>
        <w:t>gran</w:t>
      </w:r>
      <w:r w:rsidR="00CD3BBF">
        <w:rPr>
          <w:rFonts w:eastAsia="Times New Roman"/>
          <w:szCs w:val="24"/>
          <w:lang w:val="es"/>
        </w:rPr>
        <w:t xml:space="preserve"> importancia </w:t>
      </w:r>
      <w:r w:rsidR="00E055F7">
        <w:rPr>
          <w:rFonts w:eastAsia="Times New Roman"/>
          <w:szCs w:val="24"/>
          <w:lang w:val="es"/>
        </w:rPr>
        <w:t>e</w:t>
      </w:r>
      <w:r w:rsidRPr="2D4F690C">
        <w:rPr>
          <w:rFonts w:eastAsia="Times New Roman"/>
          <w:szCs w:val="24"/>
          <w:lang w:val="es"/>
        </w:rPr>
        <w:t>n el desarrollo deportivo</w:t>
      </w:r>
      <w:r w:rsidR="00E055F7">
        <w:rPr>
          <w:rFonts w:eastAsia="Times New Roman"/>
          <w:szCs w:val="24"/>
          <w:lang w:val="es"/>
        </w:rPr>
        <w:t>,</w:t>
      </w:r>
      <w:r w:rsidRPr="2D4F690C">
        <w:rPr>
          <w:rFonts w:eastAsia="Times New Roman"/>
          <w:szCs w:val="24"/>
          <w:lang w:val="es"/>
        </w:rPr>
        <w:t xml:space="preserve"> el clima que induce la preocupación tiende a disminuir la autoconfianza y el control de afrontamiento positivo</w:t>
      </w:r>
      <w:r w:rsidR="00E055F7">
        <w:rPr>
          <w:rFonts w:eastAsia="Times New Roman"/>
          <w:szCs w:val="24"/>
          <w:lang w:val="es"/>
        </w:rPr>
        <w:t xml:space="preserve"> en los jóvenes deportistas</w:t>
      </w:r>
      <w:r w:rsidR="008E3931">
        <w:rPr>
          <w:rFonts w:eastAsia="Times New Roman"/>
          <w:szCs w:val="24"/>
          <w:lang w:val="es"/>
        </w:rPr>
        <w:t xml:space="preserve"> </w:t>
      </w:r>
      <w:r w:rsidR="008E3931">
        <w:rPr>
          <w:rFonts w:eastAsia="Times New Roman"/>
          <w:szCs w:val="24"/>
          <w:lang w:val="es"/>
        </w:rPr>
        <w:fldChar w:fldCharType="begin" w:fldLock="1"/>
      </w:r>
      <w:r w:rsidR="00A028FB">
        <w:rPr>
          <w:rFonts w:eastAsia="Times New Roman"/>
          <w:szCs w:val="24"/>
          <w:lang w:val="es"/>
        </w:rPr>
        <w:instrText>ADDIN CSL_CITATION {"citationItems":[{"id":"ITEM-1","itemData":{"author":[{"dropping-particle":"","family":"Peñaloza Gómez","given":"Rafael","non-dropping-particle":"","parse-names":false,"suffix":""},{"dropping-particle":"","family":"Méndez-Sánchez","given":"María Pilar","non-dropping-particle":"","parse-names":false,"suffix":""},{"dropping-particle":"","family":"García-Méndez","given":"Mirna","non-dropping-particle":"","parse-names":false,"suffix":""},{"dropping-particle":"","family":"López-Walle","given":"Jeanette","non-dropping-particle":"","parse-names":false,"suffix":""},{"dropping-particle":"","family":"Velázquez","given":"Rafael","non-dropping-particle":"","parse-names":false,"suffix":""}],"chapter-number":"IV","container-title":"Aportaciones a la Psicología Social","editor":[{"dropping-particle":"","family":"Díaz Loving","given":"R.","non-dropping-particle":"","parse-names":false,"suffix":""},{"dropping-particle":"","family":"Reyes Lagunes","given":"L.","non-dropping-particle":"","parse-names":false,"suffix":""},{"dropping-particle":"","family":"López Rosales","given":"F.","non-dropping-particle":"","parse-names":false,"suffix":""}],"id":"ITEM-1","issued":{"date-parts":[["2018"]]},"page":"2579-2596","publisher":"Asociación Mexicana de Psicología Social","title":"La influencia de los padres en el perfil psicológico de jóvenes deportistas","type":"chapter"},"uris":["http://www.mendeley.com/documents/?uuid=3bca2d7e-09fe-41e3-b004-33b942c6c874"]}],"mendeley":{"formattedCitation":"(Peñaloza Gómez et al., 2018)","plainTextFormattedCitation":"(Peñaloza Gómez et al., 2018)","previouslyFormattedCitation":"(Peñaloza Gómez et al., 2018)"},"properties":{"noteIndex":0},"schema":"https://github.com/citation-style-language/schema/raw/master/csl-citation.json"}</w:instrText>
      </w:r>
      <w:r w:rsidR="008E3931">
        <w:rPr>
          <w:rFonts w:eastAsia="Times New Roman"/>
          <w:szCs w:val="24"/>
          <w:lang w:val="es"/>
        </w:rPr>
        <w:fldChar w:fldCharType="separate"/>
      </w:r>
      <w:r w:rsidR="00A028FB" w:rsidRPr="00A028FB">
        <w:rPr>
          <w:rFonts w:eastAsia="Times New Roman"/>
          <w:noProof/>
          <w:szCs w:val="24"/>
          <w:lang w:val="es"/>
        </w:rPr>
        <w:t>(Peñaloza Gómez et al., 2018)</w:t>
      </w:r>
      <w:r w:rsidR="008E3931">
        <w:rPr>
          <w:rFonts w:eastAsia="Times New Roman"/>
          <w:szCs w:val="24"/>
          <w:lang w:val="es"/>
        </w:rPr>
        <w:fldChar w:fldCharType="end"/>
      </w:r>
      <w:r w:rsidR="00A028FB">
        <w:rPr>
          <w:rFonts w:eastAsia="Times New Roman"/>
          <w:szCs w:val="24"/>
          <w:lang w:val="es"/>
        </w:rPr>
        <w:t xml:space="preserve">. </w:t>
      </w:r>
    </w:p>
    <w:p w14:paraId="4E0966A0" w14:textId="3D24EB5D" w:rsidR="23D32BD4" w:rsidRPr="00B5672B" w:rsidRDefault="00A028FB" w:rsidP="006C5610">
      <w:pPr>
        <w:spacing w:line="240" w:lineRule="auto"/>
      </w:pPr>
      <w:r>
        <w:rPr>
          <w:rFonts w:eastAsia="Times New Roman"/>
          <w:szCs w:val="24"/>
          <w:lang w:val="es"/>
        </w:rPr>
        <w:t>Siendo</w:t>
      </w:r>
      <w:r w:rsidR="2D4F690C" w:rsidRPr="2D4F690C">
        <w:rPr>
          <w:rFonts w:eastAsia="Times New Roman"/>
          <w:szCs w:val="24"/>
          <w:lang w:val="es"/>
        </w:rPr>
        <w:t xml:space="preserve"> que los estilos interpersonales de los entrenadores son los predictores más potentes en comparación con</w:t>
      </w:r>
      <w:r w:rsidR="00B5672B">
        <w:rPr>
          <w:rFonts w:eastAsia="Times New Roman"/>
          <w:szCs w:val="24"/>
          <w:lang w:val="es"/>
        </w:rPr>
        <w:t xml:space="preserve"> los de</w:t>
      </w:r>
      <w:r w:rsidR="2D4F690C" w:rsidRPr="2D4F690C">
        <w:rPr>
          <w:rFonts w:eastAsia="Times New Roman"/>
          <w:szCs w:val="24"/>
          <w:lang w:val="es"/>
        </w:rPr>
        <w:t xml:space="preserve"> los padres, en el caso del compromiso de los jóvenes deportistas y </w:t>
      </w:r>
      <w:r w:rsidR="00B5672B">
        <w:rPr>
          <w:rFonts w:eastAsia="Times New Roman"/>
          <w:szCs w:val="24"/>
          <w:lang w:val="es"/>
        </w:rPr>
        <w:t>su</w:t>
      </w:r>
      <w:r w:rsidR="2D4F690C" w:rsidRPr="2D4F690C">
        <w:rPr>
          <w:rFonts w:eastAsia="Times New Roman"/>
          <w:szCs w:val="24"/>
          <w:lang w:val="es"/>
        </w:rPr>
        <w:t xml:space="preserve"> intención de abandono </w:t>
      </w:r>
      <w:r>
        <w:rPr>
          <w:rFonts w:eastAsia="Times New Roman"/>
          <w:szCs w:val="24"/>
          <w:lang w:val="es"/>
        </w:rPr>
        <w:fldChar w:fldCharType="begin" w:fldLock="1"/>
      </w:r>
      <w:r w:rsidR="00CD3BBF">
        <w:rPr>
          <w:rFonts w:eastAsia="Times New Roman"/>
          <w:szCs w:val="24"/>
          <w:lang w:val="es"/>
        </w:rPr>
        <w:instrText>ADDIN CSL_CITATION {"citationItems":[{"id":"ITEM-1","itemData":{"author":[{"dropping-particle":"","family":"Raimundi","given":"M.J.","non-dropping-particle":"","parse-names":false,"suffix":""},{"dropping-particle":"","family":"Celsi","given":"I.","non-dropping-particle":"","parse-names":false,"suffix":""},{"dropping-particle":"","family":"Otero","given":"C.","non-dropping-particle":"","parse-names":false,"suffix":""},{"dropping-particle":"","family":"Schmidt","given":"V.","non-dropping-particle":"","parse-names":false,"suffix":""},{"dropping-particle":"","family":"Castillo","given":"I.","non-dropping-particle":"","parse-names":false,"suffix":""}],"container-title":"Manuscrito en consideración para su publicación","id":"ITEM-1","issued":{"date-parts":[["2020"]]},"title":"Compromiso e intención de abandono en adolescentes de Selecciones Nacionales Argentinas: El papel de los entrenadores y padres.","type":"article-journal"},"uris":["http://www.mendeley.com/documents/?uuid=dc53d606-8900-4d1a-ad76-a8968ee36f44"]}],"mendeley":{"formattedCitation":"(Raimundi et al., 2020)","plainTextFormattedCitation":"(Raimundi et al., 2020)","previouslyFormattedCitation":"(Raimundi et al., 2020)"},"properties":{"noteIndex":0},"schema":"https://github.com/citation-style-language/schema/raw/master/csl-citation.json"}</w:instrText>
      </w:r>
      <w:r>
        <w:rPr>
          <w:rFonts w:eastAsia="Times New Roman"/>
          <w:szCs w:val="24"/>
          <w:lang w:val="es"/>
        </w:rPr>
        <w:fldChar w:fldCharType="separate"/>
      </w:r>
      <w:r w:rsidRPr="00A028FB">
        <w:rPr>
          <w:rFonts w:eastAsia="Times New Roman"/>
          <w:noProof/>
          <w:szCs w:val="24"/>
          <w:lang w:val="es"/>
        </w:rPr>
        <w:t>(Raimundi et al., 2020)</w:t>
      </w:r>
      <w:r>
        <w:rPr>
          <w:rFonts w:eastAsia="Times New Roman"/>
          <w:szCs w:val="24"/>
          <w:lang w:val="es"/>
        </w:rPr>
        <w:fldChar w:fldCharType="end"/>
      </w:r>
      <w:r w:rsidR="2D4F690C" w:rsidRPr="2D4F690C">
        <w:rPr>
          <w:rFonts w:eastAsia="Times New Roman"/>
          <w:szCs w:val="24"/>
          <w:lang w:val="es"/>
        </w:rPr>
        <w:t>, resulta relevante conocer cómo se relaciona</w:t>
      </w:r>
      <w:r w:rsidR="00CD3BBF">
        <w:rPr>
          <w:rFonts w:eastAsia="Times New Roman"/>
          <w:szCs w:val="24"/>
          <w:lang w:val="es"/>
        </w:rPr>
        <w:t>n</w:t>
      </w:r>
      <w:r w:rsidR="2D4F690C" w:rsidRPr="2D4F690C">
        <w:rPr>
          <w:rFonts w:eastAsia="Times New Roman"/>
          <w:szCs w:val="24"/>
          <w:lang w:val="es"/>
        </w:rPr>
        <w:t xml:space="preserve"> con el perfil psicológico de los deportistas</w:t>
      </w:r>
      <w:r w:rsidR="00B5672B">
        <w:rPr>
          <w:rFonts w:eastAsia="Times New Roman"/>
          <w:szCs w:val="24"/>
          <w:lang w:val="es"/>
        </w:rPr>
        <w:t xml:space="preserve">, </w:t>
      </w:r>
      <w:r w:rsidR="56F64D43" w:rsidRPr="56F64D43">
        <w:rPr>
          <w:rFonts w:eastAsia="Times New Roman"/>
          <w:lang w:val="es-ES"/>
        </w:rPr>
        <w:t xml:space="preserve">específicamente en jóvenes. Por lo tanto, el </w:t>
      </w:r>
      <w:r w:rsidR="56F64D43">
        <w:t xml:space="preserve">objetivo de este trabajo es estudiar las habilidades psicológicas para el rendimiento en deportistas jóvenes y el poder predictivo de los estilos interpersonales de los entrenadores sobre ellas. </w:t>
      </w:r>
    </w:p>
    <w:p w14:paraId="5C502089" w14:textId="77777777" w:rsidR="00A028FB" w:rsidRDefault="00A028FB" w:rsidP="006C5610">
      <w:pPr>
        <w:spacing w:line="240" w:lineRule="auto"/>
        <w:jc w:val="center"/>
        <w:rPr>
          <w:b/>
          <w:szCs w:val="24"/>
        </w:rPr>
      </w:pPr>
    </w:p>
    <w:p w14:paraId="6731F876" w14:textId="38BA40AE" w:rsidR="00413BFC" w:rsidRPr="00566E9B" w:rsidRDefault="00413BFC" w:rsidP="006C5610">
      <w:pPr>
        <w:spacing w:line="240" w:lineRule="auto"/>
        <w:jc w:val="center"/>
        <w:rPr>
          <w:b/>
          <w:szCs w:val="24"/>
        </w:rPr>
      </w:pPr>
      <w:r w:rsidRPr="00566E9B">
        <w:rPr>
          <w:b/>
          <w:szCs w:val="24"/>
        </w:rPr>
        <w:t>Método</w:t>
      </w:r>
    </w:p>
    <w:p w14:paraId="47343524" w14:textId="77777777" w:rsidR="006C5610" w:rsidRDefault="006C5610" w:rsidP="006C5610">
      <w:pPr>
        <w:spacing w:line="240" w:lineRule="auto"/>
        <w:rPr>
          <w:b/>
          <w:szCs w:val="24"/>
        </w:rPr>
      </w:pPr>
    </w:p>
    <w:p w14:paraId="0315C14E" w14:textId="31E20706" w:rsidR="00413BFC" w:rsidRPr="00566E9B" w:rsidRDefault="00413BFC" w:rsidP="006C5610">
      <w:pPr>
        <w:spacing w:line="240" w:lineRule="auto"/>
        <w:rPr>
          <w:b/>
          <w:szCs w:val="24"/>
        </w:rPr>
      </w:pPr>
      <w:r w:rsidRPr="00566E9B">
        <w:rPr>
          <w:b/>
          <w:szCs w:val="24"/>
        </w:rPr>
        <w:t>Participantes</w:t>
      </w:r>
    </w:p>
    <w:p w14:paraId="74A5792B" w14:textId="4D760F34" w:rsidR="00413BFC" w:rsidRDefault="00413BFC" w:rsidP="006C5610">
      <w:pPr>
        <w:spacing w:line="240" w:lineRule="auto"/>
        <w:rPr>
          <w:bCs/>
          <w:szCs w:val="24"/>
        </w:rPr>
      </w:pPr>
      <w:r w:rsidRPr="00566E9B">
        <w:rPr>
          <w:szCs w:val="24"/>
        </w:rPr>
        <w:t xml:space="preserve">La muestra estuvo compuesta por </w:t>
      </w:r>
      <w:r>
        <w:rPr>
          <w:szCs w:val="24"/>
        </w:rPr>
        <w:t>103 deportistas</w:t>
      </w:r>
      <w:r w:rsidR="008C7110">
        <w:rPr>
          <w:szCs w:val="24"/>
        </w:rPr>
        <w:t xml:space="preserve"> argentinos</w:t>
      </w:r>
      <w:r w:rsidRPr="00566E9B">
        <w:rPr>
          <w:szCs w:val="24"/>
        </w:rPr>
        <w:t xml:space="preserve"> (</w:t>
      </w:r>
      <w:r w:rsidR="00682D1F">
        <w:rPr>
          <w:szCs w:val="24"/>
        </w:rPr>
        <w:t>57</w:t>
      </w:r>
      <w:r w:rsidR="0070258C">
        <w:rPr>
          <w:szCs w:val="24"/>
        </w:rPr>
        <w:t>.</w:t>
      </w:r>
      <w:r w:rsidR="00682D1F">
        <w:rPr>
          <w:szCs w:val="24"/>
        </w:rPr>
        <w:t>3</w:t>
      </w:r>
      <w:r w:rsidR="0070258C">
        <w:rPr>
          <w:szCs w:val="24"/>
        </w:rPr>
        <w:t>0</w:t>
      </w:r>
      <w:r>
        <w:rPr>
          <w:szCs w:val="24"/>
        </w:rPr>
        <w:t xml:space="preserve">% de género masculino, </w:t>
      </w:r>
      <w:r w:rsidR="00682D1F">
        <w:rPr>
          <w:szCs w:val="24"/>
        </w:rPr>
        <w:t>42</w:t>
      </w:r>
      <w:r w:rsidR="0070258C">
        <w:rPr>
          <w:szCs w:val="24"/>
        </w:rPr>
        <w:t>.</w:t>
      </w:r>
      <w:r w:rsidR="00682D1F">
        <w:rPr>
          <w:szCs w:val="24"/>
        </w:rPr>
        <w:t>7</w:t>
      </w:r>
      <w:r w:rsidR="0070258C">
        <w:rPr>
          <w:szCs w:val="24"/>
        </w:rPr>
        <w:t>0</w:t>
      </w:r>
      <w:r w:rsidRPr="00566E9B">
        <w:rPr>
          <w:szCs w:val="24"/>
        </w:rPr>
        <w:t xml:space="preserve">% </w:t>
      </w:r>
      <w:r>
        <w:rPr>
          <w:szCs w:val="24"/>
        </w:rPr>
        <w:t>femenino</w:t>
      </w:r>
      <w:r w:rsidRPr="00566E9B">
        <w:rPr>
          <w:szCs w:val="24"/>
        </w:rPr>
        <w:t>) de entre 1</w:t>
      </w:r>
      <w:r>
        <w:rPr>
          <w:szCs w:val="24"/>
        </w:rPr>
        <w:t>5</w:t>
      </w:r>
      <w:r w:rsidRPr="00566E9B">
        <w:rPr>
          <w:szCs w:val="24"/>
        </w:rPr>
        <w:t xml:space="preserve"> y </w:t>
      </w:r>
      <w:r>
        <w:rPr>
          <w:szCs w:val="24"/>
        </w:rPr>
        <w:t>28</w:t>
      </w:r>
      <w:r w:rsidRPr="00566E9B">
        <w:rPr>
          <w:szCs w:val="24"/>
        </w:rPr>
        <w:t xml:space="preserve"> </w:t>
      </w:r>
      <w:r w:rsidR="00616F09" w:rsidRPr="00566E9B">
        <w:rPr>
          <w:szCs w:val="24"/>
        </w:rPr>
        <w:t>años</w:t>
      </w:r>
      <w:r w:rsidRPr="00566E9B">
        <w:rPr>
          <w:szCs w:val="24"/>
        </w:rPr>
        <w:t xml:space="preserve"> (</w:t>
      </w:r>
      <w:r w:rsidRPr="00566E9B">
        <w:rPr>
          <w:i/>
          <w:szCs w:val="24"/>
        </w:rPr>
        <w:t>M</w:t>
      </w:r>
      <w:r>
        <w:rPr>
          <w:szCs w:val="24"/>
        </w:rPr>
        <w:t xml:space="preserve"> = </w:t>
      </w:r>
      <w:r w:rsidR="00682D1F">
        <w:rPr>
          <w:szCs w:val="24"/>
        </w:rPr>
        <w:t>20</w:t>
      </w:r>
      <w:r w:rsidR="0070258C">
        <w:rPr>
          <w:szCs w:val="24"/>
        </w:rPr>
        <w:t>.</w:t>
      </w:r>
      <w:r w:rsidR="00682D1F">
        <w:rPr>
          <w:szCs w:val="24"/>
        </w:rPr>
        <w:t>4</w:t>
      </w:r>
      <w:r w:rsidR="0070258C">
        <w:rPr>
          <w:szCs w:val="24"/>
        </w:rPr>
        <w:t>0</w:t>
      </w:r>
      <w:r w:rsidRPr="00566E9B">
        <w:rPr>
          <w:szCs w:val="24"/>
        </w:rPr>
        <w:t xml:space="preserve">; </w:t>
      </w:r>
      <w:r w:rsidRPr="00566E9B">
        <w:rPr>
          <w:i/>
          <w:szCs w:val="24"/>
        </w:rPr>
        <w:t>DT</w:t>
      </w:r>
      <w:r>
        <w:rPr>
          <w:szCs w:val="24"/>
        </w:rPr>
        <w:t xml:space="preserve"> = </w:t>
      </w:r>
      <w:r w:rsidR="00682D1F">
        <w:rPr>
          <w:szCs w:val="24"/>
        </w:rPr>
        <w:t>3</w:t>
      </w:r>
      <w:r w:rsidR="0070258C">
        <w:rPr>
          <w:szCs w:val="24"/>
        </w:rPr>
        <w:t>.</w:t>
      </w:r>
      <w:r w:rsidR="00682D1F">
        <w:rPr>
          <w:szCs w:val="24"/>
        </w:rPr>
        <w:t>08</w:t>
      </w:r>
      <w:r w:rsidRPr="00566E9B">
        <w:rPr>
          <w:szCs w:val="24"/>
        </w:rPr>
        <w:t>)</w:t>
      </w:r>
      <w:r>
        <w:rPr>
          <w:szCs w:val="24"/>
        </w:rPr>
        <w:t xml:space="preserve">. </w:t>
      </w:r>
      <w:r>
        <w:rPr>
          <w:bCs/>
          <w:szCs w:val="24"/>
        </w:rPr>
        <w:t xml:space="preserve">En la Tabla 1 se presentan las características sociodemográficas y de situación deportiva. </w:t>
      </w:r>
      <w:r w:rsidRPr="00566E9B">
        <w:rPr>
          <w:bCs/>
          <w:szCs w:val="24"/>
        </w:rPr>
        <w:t xml:space="preserve"> </w:t>
      </w:r>
    </w:p>
    <w:p w14:paraId="5C656FAF" w14:textId="77777777" w:rsidR="00921F7E" w:rsidRDefault="00921F7E" w:rsidP="006C5610">
      <w:pPr>
        <w:spacing w:line="240" w:lineRule="auto"/>
        <w:rPr>
          <w:bCs/>
          <w:szCs w:val="24"/>
        </w:rPr>
      </w:pPr>
    </w:p>
    <w:p w14:paraId="3B11DD94" w14:textId="77777777" w:rsidR="006C5610" w:rsidRPr="008F41A0" w:rsidRDefault="006C5610" w:rsidP="006C5610">
      <w:pPr>
        <w:spacing w:line="240" w:lineRule="auto"/>
        <w:rPr>
          <w:bCs/>
          <w:szCs w:val="24"/>
        </w:rPr>
      </w:pPr>
      <w:r w:rsidRPr="008F41A0">
        <w:rPr>
          <w:bCs/>
          <w:szCs w:val="24"/>
        </w:rPr>
        <w:t>Tabla 1</w:t>
      </w:r>
    </w:p>
    <w:p w14:paraId="376E3927" w14:textId="77777777" w:rsidR="006C5610" w:rsidRPr="008F41A0" w:rsidRDefault="006C5610" w:rsidP="006C5610">
      <w:pPr>
        <w:spacing w:line="240" w:lineRule="auto"/>
        <w:rPr>
          <w:bCs/>
          <w:i/>
          <w:iCs/>
          <w:szCs w:val="24"/>
        </w:rPr>
      </w:pPr>
      <w:r w:rsidRPr="008F41A0">
        <w:rPr>
          <w:bCs/>
          <w:i/>
          <w:iCs/>
          <w:szCs w:val="24"/>
        </w:rPr>
        <w:t>Características sociodemográficas de los participantes</w:t>
      </w:r>
    </w:p>
    <w:tbl>
      <w:tblPr>
        <w:tblW w:w="6738" w:type="dxa"/>
        <w:jc w:val="center"/>
        <w:tblCellMar>
          <w:left w:w="70" w:type="dxa"/>
          <w:right w:w="70" w:type="dxa"/>
        </w:tblCellMar>
        <w:tblLook w:val="04A0" w:firstRow="1" w:lastRow="0" w:firstColumn="1" w:lastColumn="0" w:noHBand="0" w:noVBand="1"/>
      </w:tblPr>
      <w:tblGrid>
        <w:gridCol w:w="1919"/>
        <w:gridCol w:w="2460"/>
        <w:gridCol w:w="2359"/>
      </w:tblGrid>
      <w:tr w:rsidR="006C5610" w:rsidRPr="008F41A0" w14:paraId="45C0D729" w14:textId="77777777" w:rsidTr="001D74B7">
        <w:trPr>
          <w:trHeight w:val="289"/>
          <w:jc w:val="center"/>
        </w:trPr>
        <w:tc>
          <w:tcPr>
            <w:tcW w:w="4379" w:type="dxa"/>
            <w:gridSpan w:val="2"/>
            <w:tcBorders>
              <w:top w:val="single" w:sz="4" w:space="0" w:color="auto"/>
              <w:bottom w:val="single" w:sz="4" w:space="0" w:color="auto"/>
            </w:tcBorders>
          </w:tcPr>
          <w:p w14:paraId="1A936476" w14:textId="77777777" w:rsidR="006C5610" w:rsidRPr="008F41A0" w:rsidRDefault="006C5610" w:rsidP="001D74B7">
            <w:pPr>
              <w:spacing w:line="240" w:lineRule="auto"/>
              <w:jc w:val="center"/>
              <w:rPr>
                <w:rFonts w:eastAsia="Times New Roman"/>
                <w:color w:val="000000"/>
                <w:szCs w:val="24"/>
                <w:lang w:eastAsia="es-AR"/>
              </w:rPr>
            </w:pPr>
            <w:r w:rsidRPr="008F41A0">
              <w:rPr>
                <w:bCs/>
                <w:szCs w:val="24"/>
                <w:highlight w:val="cyan"/>
              </w:rPr>
              <w:t xml:space="preserve"> </w:t>
            </w:r>
          </w:p>
        </w:tc>
        <w:tc>
          <w:tcPr>
            <w:tcW w:w="2359" w:type="dxa"/>
            <w:tcBorders>
              <w:top w:val="single" w:sz="4" w:space="0" w:color="auto"/>
              <w:bottom w:val="single" w:sz="4" w:space="0" w:color="auto"/>
            </w:tcBorders>
          </w:tcPr>
          <w:p w14:paraId="2381CDCC" w14:textId="77777777" w:rsidR="006C5610" w:rsidRPr="008F41A0" w:rsidRDefault="006C5610" w:rsidP="001D74B7">
            <w:pPr>
              <w:spacing w:line="240" w:lineRule="auto"/>
              <w:jc w:val="center"/>
              <w:rPr>
                <w:rFonts w:eastAsia="Times New Roman"/>
                <w:color w:val="000000"/>
                <w:szCs w:val="24"/>
                <w:lang w:eastAsia="es-AR"/>
              </w:rPr>
            </w:pPr>
            <w:r w:rsidRPr="008F41A0">
              <w:rPr>
                <w:szCs w:val="24"/>
              </w:rPr>
              <w:t>% (</w:t>
            </w:r>
            <w:r w:rsidRPr="008F41A0">
              <w:rPr>
                <w:i/>
                <w:szCs w:val="24"/>
              </w:rPr>
              <w:t>n)</w:t>
            </w:r>
          </w:p>
        </w:tc>
      </w:tr>
      <w:tr w:rsidR="006C5610" w:rsidRPr="008F41A0" w14:paraId="4B323230" w14:textId="77777777" w:rsidTr="001D74B7">
        <w:trPr>
          <w:trHeight w:val="289"/>
          <w:jc w:val="center"/>
        </w:trPr>
        <w:tc>
          <w:tcPr>
            <w:tcW w:w="1919" w:type="dxa"/>
            <w:vMerge w:val="restart"/>
            <w:vAlign w:val="center"/>
          </w:tcPr>
          <w:p w14:paraId="120B27C0"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Deporte</w:t>
            </w:r>
          </w:p>
        </w:tc>
        <w:tc>
          <w:tcPr>
            <w:tcW w:w="2460" w:type="dxa"/>
            <w:shd w:val="clear" w:color="auto" w:fill="auto"/>
            <w:vAlign w:val="center"/>
          </w:tcPr>
          <w:p w14:paraId="51009AC9" w14:textId="77777777" w:rsidR="006C5610" w:rsidRPr="008F41A0" w:rsidRDefault="006C5610" w:rsidP="001D74B7">
            <w:pPr>
              <w:spacing w:line="240" w:lineRule="auto"/>
              <w:rPr>
                <w:rFonts w:eastAsia="Times New Roman"/>
                <w:iCs/>
                <w:color w:val="000000"/>
                <w:szCs w:val="24"/>
                <w:lang w:eastAsia="es-AR"/>
              </w:rPr>
            </w:pPr>
            <w:r w:rsidRPr="008F41A0">
              <w:rPr>
                <w:rFonts w:eastAsia="Times New Roman"/>
                <w:color w:val="000000"/>
                <w:szCs w:val="24"/>
                <w:lang w:eastAsia="es-AR"/>
              </w:rPr>
              <w:t>Voley</w:t>
            </w:r>
          </w:p>
        </w:tc>
        <w:tc>
          <w:tcPr>
            <w:tcW w:w="2359" w:type="dxa"/>
            <w:shd w:val="clear" w:color="auto" w:fill="auto"/>
            <w:vAlign w:val="center"/>
          </w:tcPr>
          <w:p w14:paraId="1F3EE70A"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58.3 (60)</w:t>
            </w:r>
          </w:p>
        </w:tc>
      </w:tr>
      <w:tr w:rsidR="006C5610" w:rsidRPr="008F41A0" w14:paraId="103D9E74" w14:textId="77777777" w:rsidTr="001D74B7">
        <w:trPr>
          <w:trHeight w:val="289"/>
          <w:jc w:val="center"/>
        </w:trPr>
        <w:tc>
          <w:tcPr>
            <w:tcW w:w="1919" w:type="dxa"/>
            <w:vMerge/>
          </w:tcPr>
          <w:p w14:paraId="5FBC472F" w14:textId="77777777" w:rsidR="006C5610" w:rsidRPr="008F41A0" w:rsidRDefault="006C5610" w:rsidP="001D74B7">
            <w:pPr>
              <w:spacing w:line="240" w:lineRule="auto"/>
              <w:jc w:val="left"/>
              <w:rPr>
                <w:rFonts w:eastAsia="Times New Roman"/>
                <w:color w:val="000000"/>
                <w:szCs w:val="24"/>
                <w:lang w:eastAsia="es-AR"/>
              </w:rPr>
            </w:pPr>
          </w:p>
        </w:tc>
        <w:tc>
          <w:tcPr>
            <w:tcW w:w="2460" w:type="dxa"/>
            <w:shd w:val="clear" w:color="auto" w:fill="auto"/>
            <w:vAlign w:val="center"/>
          </w:tcPr>
          <w:p w14:paraId="5503B78E"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Básquet</w:t>
            </w:r>
          </w:p>
        </w:tc>
        <w:tc>
          <w:tcPr>
            <w:tcW w:w="2359" w:type="dxa"/>
            <w:shd w:val="clear" w:color="auto" w:fill="auto"/>
            <w:vAlign w:val="center"/>
          </w:tcPr>
          <w:p w14:paraId="0AA5A87E"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26.2 (27)</w:t>
            </w:r>
          </w:p>
        </w:tc>
      </w:tr>
      <w:tr w:rsidR="006C5610" w:rsidRPr="008F41A0" w14:paraId="5EF3E5DA" w14:textId="77777777" w:rsidTr="001D74B7">
        <w:trPr>
          <w:trHeight w:val="289"/>
          <w:jc w:val="center"/>
        </w:trPr>
        <w:tc>
          <w:tcPr>
            <w:tcW w:w="1919" w:type="dxa"/>
            <w:vMerge/>
          </w:tcPr>
          <w:p w14:paraId="26F46FDB" w14:textId="77777777" w:rsidR="006C5610" w:rsidRPr="008F41A0" w:rsidRDefault="006C5610" w:rsidP="001D74B7">
            <w:pPr>
              <w:spacing w:line="240" w:lineRule="auto"/>
              <w:jc w:val="left"/>
              <w:rPr>
                <w:rFonts w:eastAsia="Times New Roman"/>
                <w:color w:val="000000"/>
                <w:szCs w:val="24"/>
                <w:lang w:eastAsia="es-AR"/>
              </w:rPr>
            </w:pPr>
          </w:p>
        </w:tc>
        <w:tc>
          <w:tcPr>
            <w:tcW w:w="2460" w:type="dxa"/>
            <w:shd w:val="clear" w:color="auto" w:fill="auto"/>
            <w:vAlign w:val="center"/>
          </w:tcPr>
          <w:p w14:paraId="0A73E261"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iCs/>
                <w:color w:val="000000"/>
                <w:szCs w:val="24"/>
                <w:lang w:eastAsia="es-AR"/>
              </w:rPr>
              <w:t>Fútbol sala</w:t>
            </w:r>
          </w:p>
        </w:tc>
        <w:tc>
          <w:tcPr>
            <w:tcW w:w="2359" w:type="dxa"/>
            <w:shd w:val="clear" w:color="auto" w:fill="auto"/>
            <w:vAlign w:val="center"/>
          </w:tcPr>
          <w:p w14:paraId="1AC05119"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13.6 (14)</w:t>
            </w:r>
          </w:p>
        </w:tc>
      </w:tr>
      <w:tr w:rsidR="006C5610" w:rsidRPr="008F41A0" w14:paraId="12870671" w14:textId="77777777" w:rsidTr="001D74B7">
        <w:trPr>
          <w:trHeight w:val="289"/>
          <w:jc w:val="center"/>
        </w:trPr>
        <w:tc>
          <w:tcPr>
            <w:tcW w:w="1919" w:type="dxa"/>
            <w:vMerge/>
          </w:tcPr>
          <w:p w14:paraId="4DC5B7C2" w14:textId="77777777" w:rsidR="006C5610" w:rsidRPr="008F41A0" w:rsidRDefault="006C5610" w:rsidP="001D74B7">
            <w:pPr>
              <w:spacing w:line="240" w:lineRule="auto"/>
              <w:jc w:val="left"/>
              <w:rPr>
                <w:rFonts w:eastAsia="Times New Roman"/>
                <w:color w:val="000000"/>
                <w:szCs w:val="24"/>
                <w:lang w:eastAsia="es-AR"/>
              </w:rPr>
            </w:pPr>
          </w:p>
        </w:tc>
        <w:tc>
          <w:tcPr>
            <w:tcW w:w="2460" w:type="dxa"/>
            <w:tcBorders>
              <w:bottom w:val="single" w:sz="4" w:space="0" w:color="auto"/>
            </w:tcBorders>
            <w:shd w:val="clear" w:color="auto" w:fill="auto"/>
            <w:vAlign w:val="center"/>
          </w:tcPr>
          <w:p w14:paraId="352765F8"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Rugby</w:t>
            </w:r>
          </w:p>
        </w:tc>
        <w:tc>
          <w:tcPr>
            <w:tcW w:w="2359" w:type="dxa"/>
            <w:tcBorders>
              <w:bottom w:val="single" w:sz="4" w:space="0" w:color="auto"/>
            </w:tcBorders>
            <w:shd w:val="clear" w:color="auto" w:fill="auto"/>
            <w:vAlign w:val="center"/>
          </w:tcPr>
          <w:p w14:paraId="437FA26D"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1.9 (2)</w:t>
            </w:r>
          </w:p>
        </w:tc>
      </w:tr>
      <w:tr w:rsidR="006C5610" w:rsidRPr="008F41A0" w14:paraId="723D6C5F" w14:textId="77777777" w:rsidTr="001D74B7">
        <w:trPr>
          <w:trHeight w:val="289"/>
          <w:jc w:val="center"/>
        </w:trPr>
        <w:tc>
          <w:tcPr>
            <w:tcW w:w="1919" w:type="dxa"/>
            <w:vMerge/>
            <w:tcBorders>
              <w:bottom w:val="single" w:sz="4" w:space="0" w:color="auto"/>
            </w:tcBorders>
          </w:tcPr>
          <w:p w14:paraId="610EE488" w14:textId="77777777" w:rsidR="006C5610" w:rsidRPr="008F41A0" w:rsidRDefault="006C5610" w:rsidP="001D74B7">
            <w:pPr>
              <w:spacing w:line="240" w:lineRule="auto"/>
              <w:jc w:val="left"/>
              <w:rPr>
                <w:rFonts w:eastAsia="Times New Roman"/>
                <w:color w:val="000000"/>
                <w:szCs w:val="24"/>
                <w:lang w:eastAsia="es-AR"/>
              </w:rPr>
            </w:pPr>
          </w:p>
        </w:tc>
        <w:tc>
          <w:tcPr>
            <w:tcW w:w="2460" w:type="dxa"/>
            <w:tcBorders>
              <w:top w:val="single" w:sz="4" w:space="0" w:color="auto"/>
              <w:bottom w:val="single" w:sz="4" w:space="0" w:color="auto"/>
            </w:tcBorders>
            <w:shd w:val="clear" w:color="auto" w:fill="auto"/>
            <w:vAlign w:val="center"/>
          </w:tcPr>
          <w:p w14:paraId="13621A30"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Total</w:t>
            </w:r>
          </w:p>
        </w:tc>
        <w:tc>
          <w:tcPr>
            <w:tcW w:w="2359" w:type="dxa"/>
            <w:tcBorders>
              <w:top w:val="single" w:sz="4" w:space="0" w:color="auto"/>
              <w:bottom w:val="single" w:sz="4" w:space="0" w:color="auto"/>
            </w:tcBorders>
            <w:shd w:val="clear" w:color="auto" w:fill="auto"/>
            <w:vAlign w:val="center"/>
          </w:tcPr>
          <w:p w14:paraId="359362AE"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100 (103)</w:t>
            </w:r>
          </w:p>
        </w:tc>
      </w:tr>
      <w:tr w:rsidR="006C5610" w:rsidRPr="008F41A0" w14:paraId="3FB91DD4" w14:textId="77777777" w:rsidTr="001D74B7">
        <w:trPr>
          <w:trHeight w:val="289"/>
          <w:jc w:val="center"/>
        </w:trPr>
        <w:tc>
          <w:tcPr>
            <w:tcW w:w="1919" w:type="dxa"/>
            <w:vMerge w:val="restart"/>
            <w:tcBorders>
              <w:top w:val="single" w:sz="4" w:space="0" w:color="auto"/>
              <w:bottom w:val="single" w:sz="4" w:space="0" w:color="auto"/>
            </w:tcBorders>
            <w:vAlign w:val="center"/>
          </w:tcPr>
          <w:p w14:paraId="39737D6F"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 xml:space="preserve">Años de práctica </w:t>
            </w:r>
          </w:p>
          <w:p w14:paraId="1E9FEE28"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del deporte</w:t>
            </w:r>
          </w:p>
        </w:tc>
        <w:tc>
          <w:tcPr>
            <w:tcW w:w="2460" w:type="dxa"/>
            <w:tcBorders>
              <w:top w:val="single" w:sz="4" w:space="0" w:color="auto"/>
            </w:tcBorders>
            <w:shd w:val="clear" w:color="auto" w:fill="auto"/>
            <w:vAlign w:val="center"/>
          </w:tcPr>
          <w:p w14:paraId="78803E68"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Hasta 2 años</w:t>
            </w:r>
          </w:p>
        </w:tc>
        <w:tc>
          <w:tcPr>
            <w:tcW w:w="2359" w:type="dxa"/>
            <w:tcBorders>
              <w:top w:val="single" w:sz="4" w:space="0" w:color="auto"/>
            </w:tcBorders>
            <w:vAlign w:val="center"/>
          </w:tcPr>
          <w:p w14:paraId="6AE71FBA"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2.0 (2)</w:t>
            </w:r>
          </w:p>
        </w:tc>
      </w:tr>
      <w:tr w:rsidR="006C5610" w:rsidRPr="008F41A0" w14:paraId="3D0C2645" w14:textId="77777777" w:rsidTr="001D74B7">
        <w:trPr>
          <w:trHeight w:val="289"/>
          <w:jc w:val="center"/>
        </w:trPr>
        <w:tc>
          <w:tcPr>
            <w:tcW w:w="1919" w:type="dxa"/>
            <w:vMerge/>
            <w:tcBorders>
              <w:bottom w:val="single" w:sz="4" w:space="0" w:color="auto"/>
            </w:tcBorders>
          </w:tcPr>
          <w:p w14:paraId="3BBA2036" w14:textId="77777777" w:rsidR="006C5610" w:rsidRPr="008F41A0" w:rsidRDefault="006C5610" w:rsidP="001D74B7">
            <w:pPr>
              <w:spacing w:line="240" w:lineRule="auto"/>
              <w:jc w:val="left"/>
              <w:rPr>
                <w:rFonts w:eastAsia="Times New Roman"/>
                <w:color w:val="000000"/>
                <w:szCs w:val="24"/>
                <w:lang w:eastAsia="es-AR"/>
              </w:rPr>
            </w:pPr>
          </w:p>
        </w:tc>
        <w:tc>
          <w:tcPr>
            <w:tcW w:w="2460" w:type="dxa"/>
            <w:shd w:val="clear" w:color="auto" w:fill="auto"/>
            <w:vAlign w:val="center"/>
          </w:tcPr>
          <w:p w14:paraId="6E729B6B"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Entre 2 y 5 años</w:t>
            </w:r>
          </w:p>
        </w:tc>
        <w:tc>
          <w:tcPr>
            <w:tcW w:w="2359" w:type="dxa"/>
            <w:vAlign w:val="center"/>
          </w:tcPr>
          <w:p w14:paraId="3DC155FA"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 xml:space="preserve"> 19.8 (20)</w:t>
            </w:r>
          </w:p>
        </w:tc>
      </w:tr>
      <w:tr w:rsidR="006C5610" w:rsidRPr="008F41A0" w14:paraId="5163F895" w14:textId="77777777" w:rsidTr="001D74B7">
        <w:trPr>
          <w:trHeight w:val="289"/>
          <w:jc w:val="center"/>
        </w:trPr>
        <w:tc>
          <w:tcPr>
            <w:tcW w:w="1919" w:type="dxa"/>
            <w:vMerge/>
            <w:tcBorders>
              <w:bottom w:val="single" w:sz="4" w:space="0" w:color="auto"/>
            </w:tcBorders>
          </w:tcPr>
          <w:p w14:paraId="162505BA" w14:textId="77777777" w:rsidR="006C5610" w:rsidRPr="008F41A0" w:rsidRDefault="006C5610" w:rsidP="001D74B7">
            <w:pPr>
              <w:spacing w:line="240" w:lineRule="auto"/>
              <w:jc w:val="left"/>
              <w:rPr>
                <w:rFonts w:eastAsia="Times New Roman"/>
                <w:color w:val="000000"/>
                <w:szCs w:val="24"/>
                <w:lang w:eastAsia="es-AR"/>
              </w:rPr>
            </w:pPr>
          </w:p>
        </w:tc>
        <w:tc>
          <w:tcPr>
            <w:tcW w:w="2460" w:type="dxa"/>
            <w:shd w:val="clear" w:color="auto" w:fill="auto"/>
            <w:vAlign w:val="center"/>
          </w:tcPr>
          <w:p w14:paraId="25597030"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Entre 6 y 10 años</w:t>
            </w:r>
          </w:p>
        </w:tc>
        <w:tc>
          <w:tcPr>
            <w:tcW w:w="2359" w:type="dxa"/>
            <w:vAlign w:val="center"/>
          </w:tcPr>
          <w:p w14:paraId="73319D14"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37.5 (38)</w:t>
            </w:r>
          </w:p>
        </w:tc>
      </w:tr>
      <w:tr w:rsidR="006C5610" w:rsidRPr="008F41A0" w14:paraId="63818DA5" w14:textId="77777777" w:rsidTr="001D74B7">
        <w:trPr>
          <w:trHeight w:val="289"/>
          <w:jc w:val="center"/>
        </w:trPr>
        <w:tc>
          <w:tcPr>
            <w:tcW w:w="1919" w:type="dxa"/>
            <w:vMerge/>
            <w:tcBorders>
              <w:bottom w:val="single" w:sz="4" w:space="0" w:color="auto"/>
            </w:tcBorders>
          </w:tcPr>
          <w:p w14:paraId="034450C3" w14:textId="77777777" w:rsidR="006C5610" w:rsidRPr="008F41A0" w:rsidRDefault="006C5610" w:rsidP="001D74B7">
            <w:pPr>
              <w:spacing w:line="240" w:lineRule="auto"/>
              <w:jc w:val="left"/>
              <w:rPr>
                <w:rFonts w:eastAsia="Times New Roman"/>
                <w:color w:val="000000"/>
                <w:szCs w:val="24"/>
                <w:lang w:eastAsia="es-AR"/>
              </w:rPr>
            </w:pPr>
          </w:p>
        </w:tc>
        <w:tc>
          <w:tcPr>
            <w:tcW w:w="2460" w:type="dxa"/>
            <w:tcBorders>
              <w:bottom w:val="single" w:sz="4" w:space="0" w:color="auto"/>
            </w:tcBorders>
            <w:shd w:val="clear" w:color="auto" w:fill="auto"/>
            <w:vAlign w:val="center"/>
          </w:tcPr>
          <w:p w14:paraId="6EDAFA24" w14:textId="77777777" w:rsidR="006C5610" w:rsidRPr="008F41A0" w:rsidRDefault="006C5610" w:rsidP="001D74B7">
            <w:pPr>
              <w:spacing w:line="240" w:lineRule="auto"/>
              <w:rPr>
                <w:rFonts w:eastAsia="Times New Roman"/>
                <w:color w:val="000000"/>
                <w:szCs w:val="24"/>
                <w:lang w:eastAsia="es-AR"/>
              </w:rPr>
            </w:pPr>
            <w:r w:rsidRPr="008F41A0">
              <w:rPr>
                <w:rFonts w:eastAsia="Times New Roman"/>
                <w:color w:val="000000"/>
                <w:szCs w:val="24"/>
                <w:lang w:eastAsia="es-AR"/>
              </w:rPr>
              <w:t>Más de 10 años</w:t>
            </w:r>
          </w:p>
        </w:tc>
        <w:tc>
          <w:tcPr>
            <w:tcW w:w="2359" w:type="dxa"/>
            <w:tcBorders>
              <w:bottom w:val="single" w:sz="4" w:space="0" w:color="auto"/>
            </w:tcBorders>
            <w:vAlign w:val="center"/>
          </w:tcPr>
          <w:p w14:paraId="61BB24D9"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40.7(41)</w:t>
            </w:r>
          </w:p>
        </w:tc>
      </w:tr>
      <w:tr w:rsidR="006C5610" w:rsidRPr="008F41A0" w14:paraId="0FD7DDD5" w14:textId="77777777" w:rsidTr="001D74B7">
        <w:trPr>
          <w:trHeight w:val="289"/>
          <w:jc w:val="center"/>
        </w:trPr>
        <w:tc>
          <w:tcPr>
            <w:tcW w:w="1919" w:type="dxa"/>
            <w:vMerge/>
            <w:tcBorders>
              <w:bottom w:val="single" w:sz="4" w:space="0" w:color="auto"/>
            </w:tcBorders>
            <w:vAlign w:val="center"/>
          </w:tcPr>
          <w:p w14:paraId="7C23D398" w14:textId="77777777" w:rsidR="006C5610" w:rsidRPr="008F41A0" w:rsidRDefault="006C5610" w:rsidP="001D74B7">
            <w:pPr>
              <w:spacing w:line="240" w:lineRule="auto"/>
              <w:jc w:val="left"/>
              <w:rPr>
                <w:rFonts w:eastAsia="Times New Roman"/>
                <w:color w:val="000000"/>
                <w:szCs w:val="24"/>
                <w:highlight w:val="yellow"/>
                <w:lang w:eastAsia="es-AR"/>
              </w:rPr>
            </w:pPr>
          </w:p>
        </w:tc>
        <w:tc>
          <w:tcPr>
            <w:tcW w:w="2460" w:type="dxa"/>
            <w:tcBorders>
              <w:top w:val="single" w:sz="4" w:space="0" w:color="auto"/>
              <w:bottom w:val="single" w:sz="4" w:space="0" w:color="auto"/>
            </w:tcBorders>
            <w:shd w:val="clear" w:color="auto" w:fill="auto"/>
          </w:tcPr>
          <w:p w14:paraId="05797A90" w14:textId="77777777" w:rsidR="006C5610" w:rsidRPr="008F41A0" w:rsidRDefault="006C5610" w:rsidP="001D74B7">
            <w:pPr>
              <w:spacing w:line="240" w:lineRule="auto"/>
              <w:rPr>
                <w:rFonts w:eastAsia="Times New Roman"/>
                <w:color w:val="000000"/>
                <w:szCs w:val="24"/>
                <w:lang w:eastAsia="es-AR"/>
              </w:rPr>
            </w:pPr>
            <w:r w:rsidRPr="008F41A0">
              <w:rPr>
                <w:i/>
                <w:szCs w:val="24"/>
              </w:rPr>
              <w:t>M (DT)</w:t>
            </w:r>
          </w:p>
        </w:tc>
        <w:tc>
          <w:tcPr>
            <w:tcW w:w="2359" w:type="dxa"/>
            <w:tcBorders>
              <w:top w:val="single" w:sz="4" w:space="0" w:color="auto"/>
              <w:bottom w:val="single" w:sz="4" w:space="0" w:color="auto"/>
            </w:tcBorders>
            <w:shd w:val="clear" w:color="auto" w:fill="auto"/>
            <w:vAlign w:val="center"/>
          </w:tcPr>
          <w:p w14:paraId="205FA208" w14:textId="77777777" w:rsidR="006C5610" w:rsidRPr="008F41A0" w:rsidRDefault="006C5610" w:rsidP="001D74B7">
            <w:pPr>
              <w:spacing w:line="240" w:lineRule="auto"/>
              <w:jc w:val="center"/>
              <w:rPr>
                <w:rFonts w:eastAsia="Times New Roman"/>
                <w:color w:val="000000"/>
                <w:szCs w:val="24"/>
                <w:lang w:eastAsia="es-AR"/>
              </w:rPr>
            </w:pPr>
            <w:r w:rsidRPr="008F41A0">
              <w:rPr>
                <w:szCs w:val="24"/>
              </w:rPr>
              <w:t>9.52 (4.65)</w:t>
            </w:r>
          </w:p>
        </w:tc>
      </w:tr>
      <w:tr w:rsidR="006C5610" w:rsidRPr="008F41A0" w14:paraId="42F9BDF6" w14:textId="77777777" w:rsidTr="001D74B7">
        <w:trPr>
          <w:trHeight w:val="289"/>
          <w:jc w:val="center"/>
        </w:trPr>
        <w:tc>
          <w:tcPr>
            <w:tcW w:w="1919" w:type="dxa"/>
            <w:vMerge w:val="restart"/>
            <w:tcBorders>
              <w:top w:val="single" w:sz="4" w:space="0" w:color="auto"/>
            </w:tcBorders>
            <w:vAlign w:val="center"/>
          </w:tcPr>
          <w:p w14:paraId="6765EE72" w14:textId="77777777" w:rsidR="006C5610" w:rsidRPr="008F41A0" w:rsidRDefault="006C5610" w:rsidP="001D74B7">
            <w:pPr>
              <w:spacing w:line="240" w:lineRule="auto"/>
              <w:jc w:val="center"/>
              <w:rPr>
                <w:szCs w:val="24"/>
              </w:rPr>
            </w:pPr>
            <w:r w:rsidRPr="008F41A0">
              <w:rPr>
                <w:szCs w:val="24"/>
              </w:rPr>
              <w:t xml:space="preserve">Horas diarias de </w:t>
            </w:r>
          </w:p>
          <w:p w14:paraId="4C7982D9" w14:textId="77777777" w:rsidR="006C5610" w:rsidRPr="008F41A0" w:rsidRDefault="006C5610" w:rsidP="001D74B7">
            <w:pPr>
              <w:spacing w:line="240" w:lineRule="auto"/>
              <w:jc w:val="center"/>
              <w:rPr>
                <w:rFonts w:eastAsia="Times New Roman"/>
                <w:color w:val="000000"/>
                <w:szCs w:val="24"/>
                <w:highlight w:val="yellow"/>
                <w:lang w:eastAsia="es-AR"/>
              </w:rPr>
            </w:pPr>
            <w:r w:rsidRPr="008F41A0">
              <w:rPr>
                <w:szCs w:val="24"/>
              </w:rPr>
              <w:t>práctica del deporte</w:t>
            </w:r>
          </w:p>
        </w:tc>
        <w:tc>
          <w:tcPr>
            <w:tcW w:w="2460" w:type="dxa"/>
            <w:tcBorders>
              <w:top w:val="single" w:sz="4" w:space="0" w:color="auto"/>
            </w:tcBorders>
          </w:tcPr>
          <w:p w14:paraId="6C9DAD33" w14:textId="77777777" w:rsidR="006C5610" w:rsidRPr="008F41A0" w:rsidRDefault="006C5610" w:rsidP="001D74B7">
            <w:pPr>
              <w:spacing w:line="240" w:lineRule="auto"/>
              <w:rPr>
                <w:szCs w:val="24"/>
              </w:rPr>
            </w:pPr>
            <w:r w:rsidRPr="008F41A0">
              <w:rPr>
                <w:szCs w:val="24"/>
              </w:rPr>
              <w:t>Hasta 2 horas</w:t>
            </w:r>
          </w:p>
        </w:tc>
        <w:tc>
          <w:tcPr>
            <w:tcW w:w="2359" w:type="dxa"/>
            <w:tcBorders>
              <w:top w:val="single" w:sz="4" w:space="0" w:color="auto"/>
            </w:tcBorders>
            <w:vAlign w:val="center"/>
          </w:tcPr>
          <w:p w14:paraId="780A6CB8"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28.2 (29)</w:t>
            </w:r>
          </w:p>
        </w:tc>
      </w:tr>
      <w:tr w:rsidR="006C5610" w:rsidRPr="008F41A0" w14:paraId="7420C291" w14:textId="77777777" w:rsidTr="001D74B7">
        <w:trPr>
          <w:trHeight w:val="289"/>
          <w:jc w:val="center"/>
        </w:trPr>
        <w:tc>
          <w:tcPr>
            <w:tcW w:w="1919" w:type="dxa"/>
            <w:vMerge/>
            <w:tcBorders>
              <w:top w:val="single" w:sz="4" w:space="0" w:color="auto"/>
            </w:tcBorders>
            <w:vAlign w:val="center"/>
          </w:tcPr>
          <w:p w14:paraId="01F96E99" w14:textId="77777777" w:rsidR="006C5610" w:rsidRPr="008F41A0" w:rsidRDefault="006C5610" w:rsidP="001D74B7">
            <w:pPr>
              <w:spacing w:line="240" w:lineRule="auto"/>
              <w:jc w:val="center"/>
              <w:rPr>
                <w:szCs w:val="24"/>
              </w:rPr>
            </w:pPr>
          </w:p>
        </w:tc>
        <w:tc>
          <w:tcPr>
            <w:tcW w:w="2460" w:type="dxa"/>
          </w:tcPr>
          <w:p w14:paraId="59148A18" w14:textId="77777777" w:rsidR="006C5610" w:rsidRPr="008F41A0" w:rsidRDefault="006C5610" w:rsidP="001D74B7">
            <w:pPr>
              <w:spacing w:line="240" w:lineRule="auto"/>
              <w:rPr>
                <w:szCs w:val="24"/>
              </w:rPr>
            </w:pPr>
            <w:r w:rsidRPr="008F41A0">
              <w:rPr>
                <w:szCs w:val="24"/>
              </w:rPr>
              <w:t>Entre 2 y 4 horas</w:t>
            </w:r>
          </w:p>
        </w:tc>
        <w:tc>
          <w:tcPr>
            <w:tcW w:w="2359" w:type="dxa"/>
            <w:vAlign w:val="center"/>
          </w:tcPr>
          <w:p w14:paraId="0402A280"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65.0 (67)</w:t>
            </w:r>
          </w:p>
        </w:tc>
      </w:tr>
      <w:tr w:rsidR="006C5610" w:rsidRPr="008F41A0" w14:paraId="2AC6380E" w14:textId="77777777" w:rsidTr="001D74B7">
        <w:trPr>
          <w:trHeight w:val="289"/>
          <w:jc w:val="center"/>
        </w:trPr>
        <w:tc>
          <w:tcPr>
            <w:tcW w:w="1919" w:type="dxa"/>
            <w:vMerge/>
            <w:tcBorders>
              <w:top w:val="single" w:sz="4" w:space="0" w:color="auto"/>
            </w:tcBorders>
            <w:vAlign w:val="center"/>
          </w:tcPr>
          <w:p w14:paraId="27D52C1D" w14:textId="77777777" w:rsidR="006C5610" w:rsidRPr="008F41A0" w:rsidRDefault="006C5610" w:rsidP="001D74B7">
            <w:pPr>
              <w:spacing w:line="240" w:lineRule="auto"/>
              <w:jc w:val="center"/>
              <w:rPr>
                <w:szCs w:val="24"/>
              </w:rPr>
            </w:pPr>
          </w:p>
        </w:tc>
        <w:tc>
          <w:tcPr>
            <w:tcW w:w="2460" w:type="dxa"/>
            <w:tcBorders>
              <w:bottom w:val="single" w:sz="4" w:space="0" w:color="auto"/>
            </w:tcBorders>
          </w:tcPr>
          <w:p w14:paraId="380A1CB1" w14:textId="77777777" w:rsidR="006C5610" w:rsidRPr="008F41A0" w:rsidRDefault="006C5610" w:rsidP="001D74B7">
            <w:pPr>
              <w:spacing w:line="240" w:lineRule="auto"/>
              <w:rPr>
                <w:szCs w:val="24"/>
              </w:rPr>
            </w:pPr>
            <w:r w:rsidRPr="008F41A0">
              <w:rPr>
                <w:szCs w:val="24"/>
              </w:rPr>
              <w:t>Más de 4 horas</w:t>
            </w:r>
          </w:p>
        </w:tc>
        <w:tc>
          <w:tcPr>
            <w:tcW w:w="2359" w:type="dxa"/>
            <w:tcBorders>
              <w:bottom w:val="single" w:sz="4" w:space="0" w:color="auto"/>
            </w:tcBorders>
            <w:vAlign w:val="center"/>
          </w:tcPr>
          <w:p w14:paraId="76FB8911"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6.8 (7)</w:t>
            </w:r>
          </w:p>
        </w:tc>
      </w:tr>
      <w:tr w:rsidR="006C5610" w:rsidRPr="008F41A0" w14:paraId="0E8ABB60" w14:textId="77777777" w:rsidTr="001D74B7">
        <w:trPr>
          <w:trHeight w:val="289"/>
          <w:jc w:val="center"/>
        </w:trPr>
        <w:tc>
          <w:tcPr>
            <w:tcW w:w="1919" w:type="dxa"/>
            <w:vMerge/>
            <w:tcBorders>
              <w:bottom w:val="single" w:sz="4" w:space="0" w:color="auto"/>
            </w:tcBorders>
            <w:vAlign w:val="center"/>
          </w:tcPr>
          <w:p w14:paraId="116133B3" w14:textId="77777777" w:rsidR="006C5610" w:rsidRPr="008F41A0" w:rsidRDefault="006C5610" w:rsidP="001D74B7">
            <w:pPr>
              <w:spacing w:line="240" w:lineRule="auto"/>
              <w:jc w:val="left"/>
              <w:rPr>
                <w:rFonts w:eastAsia="Times New Roman"/>
                <w:color w:val="000000"/>
                <w:szCs w:val="24"/>
                <w:highlight w:val="yellow"/>
                <w:lang w:eastAsia="es-AR"/>
              </w:rPr>
            </w:pPr>
          </w:p>
        </w:tc>
        <w:tc>
          <w:tcPr>
            <w:tcW w:w="2460" w:type="dxa"/>
            <w:tcBorders>
              <w:top w:val="single" w:sz="4" w:space="0" w:color="auto"/>
              <w:bottom w:val="single" w:sz="4" w:space="0" w:color="auto"/>
            </w:tcBorders>
          </w:tcPr>
          <w:p w14:paraId="59091FDC" w14:textId="77777777" w:rsidR="006C5610" w:rsidRPr="008F41A0" w:rsidRDefault="006C5610" w:rsidP="001D74B7">
            <w:pPr>
              <w:spacing w:line="240" w:lineRule="auto"/>
              <w:rPr>
                <w:rFonts w:eastAsia="Times New Roman"/>
                <w:color w:val="000000"/>
                <w:szCs w:val="24"/>
                <w:lang w:eastAsia="es-AR"/>
              </w:rPr>
            </w:pPr>
            <w:r w:rsidRPr="008F41A0">
              <w:rPr>
                <w:i/>
                <w:szCs w:val="24"/>
              </w:rPr>
              <w:t>M (DT)</w:t>
            </w:r>
          </w:p>
        </w:tc>
        <w:tc>
          <w:tcPr>
            <w:tcW w:w="2359" w:type="dxa"/>
            <w:tcBorders>
              <w:top w:val="single" w:sz="4" w:space="0" w:color="auto"/>
              <w:bottom w:val="single" w:sz="4" w:space="0" w:color="auto"/>
            </w:tcBorders>
            <w:vAlign w:val="center"/>
          </w:tcPr>
          <w:p w14:paraId="4E181FDA" w14:textId="77777777" w:rsidR="006C5610" w:rsidRPr="008F41A0" w:rsidRDefault="006C5610" w:rsidP="001D74B7">
            <w:pPr>
              <w:spacing w:line="240" w:lineRule="auto"/>
              <w:jc w:val="center"/>
              <w:rPr>
                <w:rFonts w:eastAsia="Times New Roman"/>
                <w:color w:val="000000"/>
                <w:szCs w:val="24"/>
                <w:lang w:eastAsia="es-AR"/>
              </w:rPr>
            </w:pPr>
            <w:r w:rsidRPr="008F41A0">
              <w:rPr>
                <w:rFonts w:eastAsia="Times New Roman"/>
                <w:color w:val="000000"/>
                <w:szCs w:val="24"/>
                <w:lang w:eastAsia="es-AR"/>
              </w:rPr>
              <w:t>2.90 (.94)</w:t>
            </w:r>
          </w:p>
        </w:tc>
      </w:tr>
    </w:tbl>
    <w:p w14:paraId="7B4308CB" w14:textId="77777777" w:rsidR="006C5610" w:rsidRPr="008F41A0" w:rsidRDefault="006C5610" w:rsidP="006C5610">
      <w:pPr>
        <w:spacing w:line="240" w:lineRule="auto"/>
        <w:rPr>
          <w:bCs/>
          <w:color w:val="000000" w:themeColor="text1"/>
          <w:szCs w:val="24"/>
        </w:rPr>
      </w:pPr>
    </w:p>
    <w:p w14:paraId="55B5596B" w14:textId="77777777" w:rsidR="006C5610" w:rsidRPr="008F41A0" w:rsidRDefault="006C5610" w:rsidP="006C5610">
      <w:pPr>
        <w:spacing w:line="240" w:lineRule="auto"/>
        <w:rPr>
          <w:szCs w:val="24"/>
        </w:rPr>
      </w:pPr>
    </w:p>
    <w:p w14:paraId="7CE7BF32" w14:textId="77777777" w:rsidR="00413BFC" w:rsidRPr="00566E9B" w:rsidRDefault="00413BFC" w:rsidP="006C5610">
      <w:pPr>
        <w:spacing w:line="240" w:lineRule="auto"/>
        <w:rPr>
          <w:b/>
          <w:szCs w:val="24"/>
        </w:rPr>
      </w:pPr>
      <w:r>
        <w:rPr>
          <w:b/>
          <w:szCs w:val="24"/>
        </w:rPr>
        <w:t>Instrumentos</w:t>
      </w:r>
    </w:p>
    <w:p w14:paraId="619ECB8F" w14:textId="77777777" w:rsidR="00413BFC" w:rsidRDefault="00413BFC" w:rsidP="006C5610">
      <w:pPr>
        <w:spacing w:line="240" w:lineRule="auto"/>
        <w:rPr>
          <w:bCs/>
          <w:szCs w:val="24"/>
        </w:rPr>
      </w:pPr>
      <w:r w:rsidRPr="00413BFC">
        <w:rPr>
          <w:bCs/>
          <w:szCs w:val="24"/>
        </w:rPr>
        <w:t xml:space="preserve">- </w:t>
      </w:r>
      <w:r w:rsidRPr="00413BFC">
        <w:rPr>
          <w:bCs/>
          <w:i/>
          <w:szCs w:val="24"/>
        </w:rPr>
        <w:t>Cuestionario sociodemográfico</w:t>
      </w:r>
      <w:r w:rsidRPr="00413BFC">
        <w:rPr>
          <w:bCs/>
          <w:szCs w:val="24"/>
        </w:rPr>
        <w:t xml:space="preserve">. </w:t>
      </w:r>
      <w:r>
        <w:rPr>
          <w:bCs/>
          <w:szCs w:val="24"/>
        </w:rPr>
        <w:t>Evalúa</w:t>
      </w:r>
      <w:r w:rsidRPr="00413BFC">
        <w:rPr>
          <w:bCs/>
          <w:szCs w:val="24"/>
        </w:rPr>
        <w:t>: g</w:t>
      </w:r>
      <w:r>
        <w:rPr>
          <w:bCs/>
          <w:szCs w:val="24"/>
        </w:rPr>
        <w:t>é</w:t>
      </w:r>
      <w:r w:rsidRPr="00413BFC">
        <w:rPr>
          <w:bCs/>
          <w:szCs w:val="24"/>
        </w:rPr>
        <w:t>nero, edad, deporte practicado,</w:t>
      </w:r>
      <w:r>
        <w:rPr>
          <w:bCs/>
          <w:szCs w:val="24"/>
        </w:rPr>
        <w:t xml:space="preserve"> </w:t>
      </w:r>
      <w:r w:rsidRPr="00413BFC">
        <w:rPr>
          <w:bCs/>
          <w:szCs w:val="24"/>
        </w:rPr>
        <w:t>cantidad de a</w:t>
      </w:r>
      <w:r>
        <w:rPr>
          <w:bCs/>
          <w:szCs w:val="24"/>
        </w:rPr>
        <w:t>ñ</w:t>
      </w:r>
      <w:r w:rsidRPr="00413BFC">
        <w:rPr>
          <w:bCs/>
          <w:szCs w:val="24"/>
        </w:rPr>
        <w:t>os de pr</w:t>
      </w:r>
      <w:r>
        <w:rPr>
          <w:bCs/>
          <w:szCs w:val="24"/>
        </w:rPr>
        <w:t>ác</w:t>
      </w:r>
      <w:r w:rsidRPr="00413BFC">
        <w:rPr>
          <w:bCs/>
          <w:szCs w:val="24"/>
        </w:rPr>
        <w:t>tica y participación en</w:t>
      </w:r>
      <w:r>
        <w:rPr>
          <w:bCs/>
          <w:szCs w:val="24"/>
        </w:rPr>
        <w:t xml:space="preserve"> </w:t>
      </w:r>
      <w:r w:rsidRPr="00413BFC">
        <w:rPr>
          <w:bCs/>
          <w:szCs w:val="24"/>
        </w:rPr>
        <w:t>Selección Nacional.</w:t>
      </w:r>
    </w:p>
    <w:p w14:paraId="23F42A75" w14:textId="1A685AC1" w:rsidR="00616F09" w:rsidRPr="00616F09" w:rsidRDefault="00616F09" w:rsidP="006C5610">
      <w:pPr>
        <w:autoSpaceDE w:val="0"/>
        <w:autoSpaceDN w:val="0"/>
        <w:adjustRightInd w:val="0"/>
        <w:spacing w:line="240" w:lineRule="auto"/>
        <w:rPr>
          <w:bCs/>
          <w:szCs w:val="24"/>
          <w:lang w:val="es-ES" w:eastAsia="es-ES"/>
        </w:rPr>
      </w:pPr>
      <w:r w:rsidRPr="006D57CA">
        <w:rPr>
          <w:bCs/>
          <w:szCs w:val="24"/>
          <w:lang w:val="es-ES" w:eastAsia="es-ES"/>
        </w:rPr>
        <w:t xml:space="preserve">- </w:t>
      </w:r>
      <w:r w:rsidRPr="006D57CA">
        <w:rPr>
          <w:bCs/>
          <w:i/>
          <w:szCs w:val="24"/>
          <w:lang w:val="es-ES" w:eastAsia="es-ES"/>
        </w:rPr>
        <w:t>Cuestionario de Clima en el Deporte</w:t>
      </w:r>
      <w:r w:rsidRPr="006D57CA">
        <w:rPr>
          <w:bCs/>
          <w:szCs w:val="24"/>
          <w:lang w:val="es-ES" w:eastAsia="es-ES"/>
        </w:rPr>
        <w:t xml:space="preserve"> </w:t>
      </w:r>
      <w:r w:rsidRPr="006D57CA">
        <w:rPr>
          <w:bCs/>
          <w:szCs w:val="24"/>
          <w:lang w:val="es-ES" w:eastAsia="es-ES"/>
        </w:rPr>
        <w:fldChar w:fldCharType="begin" w:fldLock="1"/>
      </w:r>
      <w:r w:rsidR="00B624C4">
        <w:rPr>
          <w:bCs/>
          <w:szCs w:val="24"/>
          <w:lang w:val="es-ES" w:eastAsia="es-ES"/>
        </w:rPr>
        <w:instrText>ADDIN CSL_CITATION {"citationItems":[{"id":"ITEM-1","itemData":{"author":[{"dropping-particle":"","family":"Balaguer","given":"I","non-dropping-particle":"","parse-names":false,"suffix":""},{"dropping-particle":"","family":"Castillo","given":"I","non-dropping-particle":"","parse-names":false,"suffix":""},{"dropping-particle":"","family":"Duda","given":"J","non-dropping-particle":"","parse-names":false,"suffix":""},{"dropping-particle":"","family":"Tomás","given":"I","non-dropping-particle":"","parse-names":false,"suffix":""}],"container-title":"Revista de Psicología del Deporte","id":"ITEM-1","issue":"1","issued":{"date-parts":[["2009"]]},"page":"73-83","title":"Análisis de las propiedades psicométricas de la versión española del Cuestionario de Clima en el deporte","type":"article-journal","volume":"18"},"prefix":"S-SCQ; ","uris":["http://www.mendeley.com/documents/?uuid=b1a01684-44a0-4616-847c-c06a5f934fb9","http://www.mendeley.com/documents/?uuid=54870480-fc7e-4272-9064-837f9ad60f39"]}],"mendeley":{"formattedCitation":"(S-SCQ; Balaguer et al., 2009)","plainTextFormattedCitation":"(S-SCQ; Balaguer et al., 2009)","previouslyFormattedCitation":"(S-SCQ; Balaguer et al., 2009)"},"properties":{"noteIndex":0},"schema":"https://github.com/citation-style-language/schema/raw/master/csl-citation.json"}</w:instrText>
      </w:r>
      <w:r w:rsidRPr="006D57CA">
        <w:rPr>
          <w:bCs/>
          <w:szCs w:val="24"/>
          <w:lang w:val="es-ES" w:eastAsia="es-ES"/>
        </w:rPr>
        <w:fldChar w:fldCharType="separate"/>
      </w:r>
      <w:r w:rsidR="00B624C4" w:rsidRPr="00B624C4">
        <w:rPr>
          <w:bCs/>
          <w:noProof/>
          <w:szCs w:val="24"/>
          <w:lang w:val="es-ES" w:eastAsia="es-ES"/>
        </w:rPr>
        <w:t>(S-SCQ; Balaguer et al., 2009)</w:t>
      </w:r>
      <w:r w:rsidRPr="006D57CA">
        <w:rPr>
          <w:bCs/>
          <w:szCs w:val="24"/>
          <w:lang w:val="es-ES" w:eastAsia="es-ES"/>
        </w:rPr>
        <w:fldChar w:fldCharType="end"/>
      </w:r>
      <w:r w:rsidRPr="006D57CA">
        <w:rPr>
          <w:bCs/>
          <w:szCs w:val="24"/>
          <w:lang w:val="es-ES" w:eastAsia="es-ES"/>
        </w:rPr>
        <w:t xml:space="preserve">. Compuesto por 15 ítems, evalúa el grado en el cual los deportistas perciben que sus entrenadores apoyan su autonomía. El formato de respuesta implica una escala tipo Likert de </w:t>
      </w:r>
      <w:r w:rsidR="004870B5">
        <w:rPr>
          <w:bCs/>
          <w:szCs w:val="24"/>
          <w:lang w:val="es-ES" w:eastAsia="es-ES"/>
        </w:rPr>
        <w:t>cinco</w:t>
      </w:r>
      <w:r w:rsidRPr="006D57CA">
        <w:rPr>
          <w:bCs/>
          <w:szCs w:val="24"/>
          <w:lang w:val="es-ES" w:eastAsia="es-ES"/>
        </w:rPr>
        <w:t xml:space="preserve"> puntos (desde </w:t>
      </w:r>
      <w:r w:rsidRPr="006D57CA">
        <w:rPr>
          <w:bCs/>
          <w:i/>
          <w:szCs w:val="24"/>
          <w:lang w:val="es-ES" w:eastAsia="es-ES"/>
        </w:rPr>
        <w:lastRenderedPageBreak/>
        <w:t>nada verdadero</w:t>
      </w:r>
      <w:r w:rsidRPr="006D57CA">
        <w:rPr>
          <w:bCs/>
          <w:szCs w:val="24"/>
          <w:lang w:val="es-ES" w:eastAsia="es-ES"/>
        </w:rPr>
        <w:t xml:space="preserve"> a </w:t>
      </w:r>
      <w:r w:rsidRPr="006D57CA">
        <w:rPr>
          <w:bCs/>
          <w:i/>
          <w:szCs w:val="24"/>
          <w:lang w:val="es-ES" w:eastAsia="es-ES"/>
        </w:rPr>
        <w:t>muy verdadero</w:t>
      </w:r>
      <w:r w:rsidRPr="006D57CA">
        <w:rPr>
          <w:bCs/>
          <w:szCs w:val="24"/>
          <w:lang w:val="es-ES" w:eastAsia="es-ES"/>
        </w:rPr>
        <w:t>). Posee adecuados indicadores de validez y confiabilidad</w:t>
      </w:r>
      <w:r w:rsidR="006D57CA" w:rsidRPr="006D57CA">
        <w:rPr>
          <w:bCs/>
          <w:szCs w:val="24"/>
          <w:lang w:val="es-ES" w:eastAsia="es-ES"/>
        </w:rPr>
        <w:t xml:space="preserve"> en su versión </w:t>
      </w:r>
      <w:r w:rsidR="003A7881">
        <w:rPr>
          <w:bCs/>
          <w:szCs w:val="24"/>
          <w:lang w:val="es-ES" w:eastAsia="es-ES"/>
        </w:rPr>
        <w:t>en español</w:t>
      </w:r>
      <w:r w:rsidR="006D57CA" w:rsidRPr="006D57CA">
        <w:rPr>
          <w:bCs/>
          <w:szCs w:val="24"/>
          <w:lang w:val="es-ES" w:eastAsia="es-ES"/>
        </w:rPr>
        <w:t>.</w:t>
      </w:r>
      <w:r w:rsidRPr="00616F09">
        <w:rPr>
          <w:bCs/>
          <w:szCs w:val="24"/>
          <w:lang w:val="es-ES" w:eastAsia="es-ES"/>
        </w:rPr>
        <w:t xml:space="preserve"> </w:t>
      </w:r>
      <w:r w:rsidR="00FC1708">
        <w:rPr>
          <w:bCs/>
          <w:szCs w:val="24"/>
          <w:lang w:val="es-ES" w:eastAsia="es-ES"/>
        </w:rPr>
        <w:t xml:space="preserve">Los </w:t>
      </w:r>
      <w:proofErr w:type="spellStart"/>
      <w:r w:rsidR="00FC1708">
        <w:rPr>
          <w:bCs/>
          <w:szCs w:val="24"/>
          <w:lang w:val="es-ES" w:eastAsia="es-ES"/>
        </w:rPr>
        <w:t>alphas</w:t>
      </w:r>
      <w:proofErr w:type="spellEnd"/>
      <w:r w:rsidR="00FC1708">
        <w:rPr>
          <w:bCs/>
          <w:szCs w:val="24"/>
          <w:lang w:val="es-ES" w:eastAsia="es-ES"/>
        </w:rPr>
        <w:t xml:space="preserve"> para cada escala se presentan en la Tabla 2. </w:t>
      </w:r>
      <w:r w:rsidR="00FC1708" w:rsidRPr="00836890">
        <w:rPr>
          <w:bCs/>
          <w:szCs w:val="24"/>
          <w:lang w:val="es-ES" w:eastAsia="es-ES"/>
        </w:rPr>
        <w:t xml:space="preserve">  </w:t>
      </w:r>
      <w:r w:rsidRPr="00616F09">
        <w:rPr>
          <w:bCs/>
          <w:szCs w:val="24"/>
          <w:lang w:val="es-ES" w:eastAsia="es-ES"/>
        </w:rPr>
        <w:t xml:space="preserve"> </w:t>
      </w:r>
    </w:p>
    <w:p w14:paraId="690D877E" w14:textId="5C6A9D92" w:rsidR="00616F09" w:rsidRDefault="00616F09" w:rsidP="006C5610">
      <w:pPr>
        <w:autoSpaceDE w:val="0"/>
        <w:autoSpaceDN w:val="0"/>
        <w:adjustRightInd w:val="0"/>
        <w:spacing w:line="240" w:lineRule="auto"/>
      </w:pPr>
      <w:r w:rsidRPr="006D57CA">
        <w:t xml:space="preserve">- </w:t>
      </w:r>
      <w:r w:rsidRPr="006D57CA">
        <w:rPr>
          <w:i/>
        </w:rPr>
        <w:t>Escala de Conductas Controladoras del Entrenador</w:t>
      </w:r>
      <w:r w:rsidR="00CD3BBF">
        <w:rPr>
          <w:i/>
        </w:rPr>
        <w:t xml:space="preserve"> </w:t>
      </w:r>
      <w:r w:rsidR="00CD3BBF">
        <w:rPr>
          <w:i/>
        </w:rPr>
        <w:fldChar w:fldCharType="begin" w:fldLock="1"/>
      </w:r>
      <w:r w:rsidR="0068599A">
        <w:rPr>
          <w:i/>
        </w:rPr>
        <w:instrText>ADDIN CSL_CITATION {"citationItems":[{"id":"ITEM-1","itemData":{"DOI":"10.1123/jsep.32.2.193","ISBN":"0895-2779","ISSN":"0895-2779","PMID":"20479478","abstract":"This article outlines the development and initial validation of the Controlling Coach Behaviors Scale (CCBS), a multidimensional self-report measure designed to assess sports coaches' controlling interpersonal style from the perspective of self-determination theory (Ryan &amp; Deci, 2002). Study 1 generated a pool of items, based on past literature and feedback from coaches, athletes, and academic experts. The factorial structure of the questionnaire was tested using exploratory and confirmatory factor analyses across Studies 2 and 3. The final CCBS model in Study 3 comprised 4 factors (controlling use of rewards, conditional regard, intimidation, and excessive personal control) and was cross-validated using a third independent sample in Study 4. The scale demonstrated good content and factorial validity, as well as internal consistency and invariance across gender and sport type. Suggestions for its use in research pertaining to the darker side of coaching and sport participation are discussed.","author":[{"dropping-particle":"","family":"Bartholomew","given":"K","non-dropping-particle":"","parse-names":false,"suffix":""},{"dropping-particle":"","family":"Ntoumanis","given":"N","non-dropping-particle":"","parse-names":false,"suffix":""},{"dropping-particle":"","family":"Thøgersen-Ntoumani","given":"C","non-dropping-particle":"","parse-names":false,"suffix":""}],"container-title":"Journal of Sport &amp; Exercise Psychology","id":"ITEM-1","issue":"2","issued":{"date-parts":[["2010"]]},"page":"193-216","title":"The controlling interpersonal style in a coaching context: Development and initial validation of a psychometric scale.","type":"article-journal","volume":"32"},"prefix":"CCBS;","uris":["http://www.mendeley.com/documents/?uuid=93c9b18d-ad83-460e-ab74-dfcb5a98ac9d"]},{"id":"ITEM-2","itemData":{"DOI":"10.7334/psicothema2014.76","ISSN":"1886144X","abstract":"Background: The purpose of this research was to translate into Spanish and examine the psychometric properties of the Spanish version of the Controlling Coach Behaviors Scale (CCBS) in male soccer players. The CCBS is a questionnaire designed to assess athletes' perceptions of sports coaches' controlling interpersonal style from the perspective of the selfdetermination theory. Method: Study 1 tested the factorial structure of the translated scale using confirmatory factor analysis (CFA) and provided evidence of discriminant validity. Studies 2 and 3 examined the invariance across time and across competitive level via multi-sample CFA. Reliability analyses were also conducted. Results: The CFA results revealed that a four-factor model was acceptable, indicating that a controlling interpersonal style is a multidimensional construct represented by four separate and related controlling coaching strategies. Further, results supported the invariance of the CCBS factor structure across time and competitive level and provided support for the internal consistency of the scale. Conclusions: Overall, the CCBS demonstrated adequate internal consistency, as well as good factorial validity. The Spanish version of the CCBS represents a valid and reliable adaptation of the instrument, which can be confidently used to measure soccer players' perceptions of their coaches' controlling interpersonal style. © 2014 Psicothema.","author":[{"dropping-particle":"","family":"Castillo","given":"Isabel","non-dropping-particle":"","parse-names":false,"suffix":""},{"dropping-particle":"","family":"Tomás","given":"Inés","non-dropping-particle":"","parse-names":false,"suffix":""},{"dropping-particle":"","family":"Ntoumanis","given":"Nikos","non-dropping-particle":"","parse-names":false,"suffix":""},{"dropping-particle":"","family":"Bartholomew","given":"Kimberley","non-dropping-particle":"","parse-names":false,"suffix":""},{"dropping-particle":"","family":"Duda","given":"Joan L.","non-dropping-particle":"","parse-names":false,"suffix":""},{"dropping-particle":"","family":"Balaguer","given":"Isabel","non-dropping-particle":"","parse-names":false,"suffix":""}],"container-title":"Psicothema","id":"ITEM-2","issue":"3","issued":{"date-parts":[["2014"]]},"page":"409-414","title":"Propiedades psicométricas de la versión española de la Escala de Conductas Controladoras del Entrenador en el contexto deportivo","type":"article-journal","volume":"26"},"prefix":"adaptación: ","uris":["http://www.mendeley.com/documents/?uuid=37ccee5a-1ff7-458a-b446-5d2c58a0456a"]}],"mendeley":{"formattedCitation":"(CCBS; Bartholomew et al., 2010; adaptación: Castillo et al., 2014)","plainTextFormattedCitation":"(CCBS; Bartholomew et al., 2010; adaptación: Castillo et al., 2014)","previouslyFormattedCitation":"(CCBS; Bartholomew et al., 2010; adaptación: Castillo et al., 2014)"},"properties":{"noteIndex":0},"schema":"https://github.com/citation-style-language/schema/raw/master/csl-citation.json"}</w:instrText>
      </w:r>
      <w:r w:rsidR="00CD3BBF">
        <w:rPr>
          <w:i/>
        </w:rPr>
        <w:fldChar w:fldCharType="separate"/>
      </w:r>
      <w:r w:rsidR="00CD3BBF" w:rsidRPr="00CD3BBF">
        <w:rPr>
          <w:noProof/>
        </w:rPr>
        <w:t>(CCBS; Bartholomew et al., 2010; adaptación: Castillo et al., 2014)</w:t>
      </w:r>
      <w:r w:rsidR="00CD3BBF">
        <w:rPr>
          <w:i/>
        </w:rPr>
        <w:fldChar w:fldCharType="end"/>
      </w:r>
      <w:r w:rsidRPr="006D57CA">
        <w:t xml:space="preserve">, compuesta por 15 ítems en cuatro subescalas (uso controlador de recompensas, atención condicional negativa, intimidación, excesivo control personal). Las respuestas se recogen en una escala tipo Likert de siete puntos (desde </w:t>
      </w:r>
      <w:r w:rsidRPr="006D57CA">
        <w:rPr>
          <w:i/>
        </w:rPr>
        <w:t>totalmente en desacuerdo</w:t>
      </w:r>
      <w:r w:rsidRPr="006D57CA">
        <w:t xml:space="preserve"> a </w:t>
      </w:r>
      <w:r w:rsidRPr="006D57CA">
        <w:rPr>
          <w:i/>
        </w:rPr>
        <w:t>totalmente de acuerdo</w:t>
      </w:r>
      <w:r w:rsidRPr="006D57CA">
        <w:t xml:space="preserve">). </w:t>
      </w:r>
      <w:r w:rsidRPr="006D57CA">
        <w:rPr>
          <w:bCs/>
          <w:szCs w:val="24"/>
          <w:lang w:val="es-ES" w:eastAsia="es-ES"/>
        </w:rPr>
        <w:t>Posee adecuados indicadores de validez</w:t>
      </w:r>
      <w:r w:rsidR="00FC1708">
        <w:rPr>
          <w:bCs/>
          <w:szCs w:val="24"/>
          <w:lang w:val="es-ES" w:eastAsia="es-ES"/>
        </w:rPr>
        <w:t xml:space="preserve"> </w:t>
      </w:r>
      <w:r w:rsidR="00FC1708">
        <w:rPr>
          <w:bCs/>
          <w:szCs w:val="24"/>
        </w:rPr>
        <w:t xml:space="preserve">(ver </w:t>
      </w:r>
      <w:proofErr w:type="spellStart"/>
      <w:r w:rsidR="00FC1708">
        <w:rPr>
          <w:bCs/>
          <w:szCs w:val="24"/>
        </w:rPr>
        <w:t>alphas</w:t>
      </w:r>
      <w:proofErr w:type="spellEnd"/>
      <w:r w:rsidR="00FC1708">
        <w:rPr>
          <w:bCs/>
          <w:szCs w:val="24"/>
        </w:rPr>
        <w:t xml:space="preserve"> en Tabla 2)</w:t>
      </w:r>
      <w:r w:rsidRPr="006D57CA">
        <w:rPr>
          <w:bCs/>
          <w:szCs w:val="24"/>
          <w:lang w:val="es-ES" w:eastAsia="es-ES"/>
        </w:rPr>
        <w:t>.</w:t>
      </w:r>
      <w:r w:rsidRPr="00836890">
        <w:rPr>
          <w:bCs/>
          <w:szCs w:val="24"/>
          <w:lang w:val="es-ES" w:eastAsia="es-ES"/>
        </w:rPr>
        <w:t xml:space="preserve"> </w:t>
      </w:r>
    </w:p>
    <w:p w14:paraId="4713E76E" w14:textId="69E29C93" w:rsidR="00413BFC" w:rsidRDefault="00413BFC" w:rsidP="006C5610">
      <w:pPr>
        <w:autoSpaceDE w:val="0"/>
        <w:autoSpaceDN w:val="0"/>
        <w:adjustRightInd w:val="0"/>
        <w:spacing w:line="240" w:lineRule="auto"/>
        <w:rPr>
          <w:bCs/>
          <w:szCs w:val="24"/>
        </w:rPr>
      </w:pPr>
      <w:r w:rsidRPr="00413BFC">
        <w:rPr>
          <w:bCs/>
          <w:szCs w:val="24"/>
        </w:rPr>
        <w:t xml:space="preserve">- </w:t>
      </w:r>
      <w:r w:rsidRPr="00413BFC">
        <w:rPr>
          <w:bCs/>
          <w:i/>
          <w:szCs w:val="24"/>
        </w:rPr>
        <w:t>Inventario Psicológico de Ejecución Deportiva</w:t>
      </w:r>
      <w:r w:rsidRPr="00413BFC">
        <w:rPr>
          <w:bCs/>
          <w:szCs w:val="24"/>
        </w:rPr>
        <w:t xml:space="preserve"> </w:t>
      </w:r>
      <w:r>
        <w:rPr>
          <w:bCs/>
          <w:szCs w:val="24"/>
        </w:rPr>
        <w:fldChar w:fldCharType="begin" w:fldLock="1"/>
      </w:r>
      <w:r w:rsidR="00B624C4">
        <w:rPr>
          <w:bCs/>
          <w:szCs w:val="24"/>
        </w:rPr>
        <w:instrText>ADDIN CSL_CITATION {"citationItems":[{"id":"ITEM-1","itemData":{"author":[{"dropping-particle":"","family":"Hernández-Mendo","given":"A","non-dropping-particle":"","parse-names":false,"suffix":""}],"container-title":"Revista de Psicología del Deporte","id":"ITEM-1","issue":"1","issued":{"date-parts":[["2006"]]},"page":"71-93","title":"Un cuestionario para la evaluación psicológica de la ejecución deportiva: Estudio complementario entre TCT y TRI","type":"article-journal","volume":"15"},"prefix":"IPED, ","uris":["http://www.mendeley.com/documents/?uuid=acdcf5b5-c382-4ee4-988d-3dd75d5a7778","http://www.mendeley.com/documents/?uuid=c7453c89-e738-46b0-91b7-20967f8ff72e"]},{"id":"ITEM-2","itemData":{"author":[{"dropping-particle":"","family":"Hernández-Mendo","given":"A","non-dropping-particle":"","parse-names":false,"suffix":""},{"dropping-particle":"","family":"Morales-Sánchez","given":"V","non-dropping-particle":"","parse-names":false,"suffix":""},{"dropping-particle":"","family":"Peñalver","given":"I","non-dropping-particle":"","parse-names":false,"suffix":""}],"container-title":"Revista de Psicología del Deporte","id":"ITEM-2","issue":"2","issued":{"date-parts":[["2014"]]},"page":"311-324","title":"Replicación de las propiedades psicométricas del Inventario Psicológico de Ejecución Deportiva","type":"article-journal","volume":"23"},"uris":["http://www.mendeley.com/documents/?uuid=81bbe92e-ee7f-45c2-9819-c365d8d52839","http://www.mendeley.com/documents/?uuid=db1f0d62-4a69-4506-b6ed-f19e9ff89a07"]},{"id":"ITEM-3","itemData":{"ISSN":"15788423","author":[{"dropping-particle":"","family":"Raimundi","given":"M J","non-dropping-particle":"","parse-names":false,"suffix":""},{"dropping-particle":"","family":"Reigal","given":"R","non-dropping-particle":"","parse-names":false,"suffix":""},{"dropping-particle":"","family":"Hernández-Mendo","given":"A","non-dropping-particle":"","parse-names":false,"suffix":""}],"container-title":"Cuadernos de Psicología del Deporte","id":"ITEM-3","issue":"1","issued":{"date-parts":[["2016"]]},"page":"211-222","title":"Adaptación argentina del Inventario Psicológico de Ejecución Deportiva (IPED): Validez, fiabilidad y precisión","type":"article-journal","volume":"16"},"uris":["http://www.mendeley.com/documents/?uuid=f536157e-69db-4f4a-b549-18a1cf9f4650","http://www.mendeley.com/documents/?uuid=5b873381-79ea-4952-a4c0-6b99d12c596e"]}],"mendeley":{"formattedCitation":"(IPED, Hernández-Mendo, 2006; Hernández-Mendo et al., 2014; Raimundi et al., 2016)","plainTextFormattedCitation":"(IPED, Hernández-Mendo, 2006; Hernández-Mendo et al., 2014; Raimundi et al., 2016)","previouslyFormattedCitation":"(IPED, Hernández-Mendo, 2006; Hernández-Mendo et al., 2014; Raimundi et al., 2016)"},"properties":{"noteIndex":0},"schema":"https://github.com/citation-style-language/schema/raw/master/csl-citation.json"}</w:instrText>
      </w:r>
      <w:r>
        <w:rPr>
          <w:bCs/>
          <w:szCs w:val="24"/>
        </w:rPr>
        <w:fldChar w:fldCharType="separate"/>
      </w:r>
      <w:r w:rsidR="00B624C4" w:rsidRPr="00B624C4">
        <w:rPr>
          <w:bCs/>
          <w:noProof/>
          <w:szCs w:val="24"/>
        </w:rPr>
        <w:t>(IPED, Hernández-Mendo, 2006; Hernández-Mendo et al., 2014; Raimundi et al., 2016)</w:t>
      </w:r>
      <w:r>
        <w:rPr>
          <w:bCs/>
          <w:szCs w:val="24"/>
        </w:rPr>
        <w:fldChar w:fldCharType="end"/>
      </w:r>
      <w:r w:rsidR="004F79AB">
        <w:rPr>
          <w:bCs/>
          <w:szCs w:val="24"/>
        </w:rPr>
        <w:t>.</w:t>
      </w:r>
      <w:r w:rsidRPr="00413BFC">
        <w:rPr>
          <w:bCs/>
          <w:szCs w:val="24"/>
        </w:rPr>
        <w:t xml:space="preserve"> Evalúa</w:t>
      </w:r>
      <w:r>
        <w:rPr>
          <w:bCs/>
          <w:szCs w:val="24"/>
        </w:rPr>
        <w:t xml:space="preserve"> las siete habilidades psicológicas </w:t>
      </w:r>
      <w:r w:rsidRPr="00413BFC">
        <w:rPr>
          <w:bCs/>
          <w:szCs w:val="24"/>
        </w:rPr>
        <w:t>asociad</w:t>
      </w:r>
      <w:r>
        <w:rPr>
          <w:bCs/>
          <w:szCs w:val="24"/>
        </w:rPr>
        <w:t>a</w:t>
      </w:r>
      <w:r w:rsidRPr="00413BFC">
        <w:rPr>
          <w:bCs/>
          <w:szCs w:val="24"/>
        </w:rPr>
        <w:t>s al rendimiento deportivo</w:t>
      </w:r>
      <w:r>
        <w:rPr>
          <w:bCs/>
          <w:szCs w:val="24"/>
        </w:rPr>
        <w:t xml:space="preserve">: </w:t>
      </w:r>
      <w:r w:rsidRPr="00413BFC">
        <w:rPr>
          <w:bCs/>
          <w:szCs w:val="24"/>
        </w:rPr>
        <w:t>Autoconfianza</w:t>
      </w:r>
      <w:r>
        <w:rPr>
          <w:bCs/>
          <w:szCs w:val="24"/>
        </w:rPr>
        <w:t xml:space="preserve"> </w:t>
      </w:r>
      <w:r w:rsidRPr="00413BFC">
        <w:rPr>
          <w:bCs/>
          <w:szCs w:val="24"/>
        </w:rPr>
        <w:t>(AC), Control de Afrontamiento Negativo (CAN),</w:t>
      </w:r>
      <w:r>
        <w:rPr>
          <w:bCs/>
          <w:szCs w:val="24"/>
        </w:rPr>
        <w:t xml:space="preserve"> </w:t>
      </w:r>
      <w:r w:rsidRPr="00413BFC">
        <w:rPr>
          <w:bCs/>
          <w:szCs w:val="24"/>
        </w:rPr>
        <w:t xml:space="preserve">Control Atencional (CAT), Control </w:t>
      </w:r>
      <w:proofErr w:type="spellStart"/>
      <w:r w:rsidRPr="00413BFC">
        <w:rPr>
          <w:bCs/>
          <w:szCs w:val="24"/>
        </w:rPr>
        <w:t>Visuo</w:t>
      </w:r>
      <w:proofErr w:type="spellEnd"/>
      <w:r w:rsidRPr="00413BFC">
        <w:rPr>
          <w:bCs/>
          <w:szCs w:val="24"/>
        </w:rPr>
        <w:t>-Imaginativo</w:t>
      </w:r>
      <w:r>
        <w:rPr>
          <w:bCs/>
          <w:szCs w:val="24"/>
        </w:rPr>
        <w:t xml:space="preserve"> </w:t>
      </w:r>
      <w:r w:rsidRPr="00413BFC">
        <w:rPr>
          <w:bCs/>
          <w:szCs w:val="24"/>
        </w:rPr>
        <w:t>(CVI), Nivel Motivacional (NM), Control de Afrontamiento</w:t>
      </w:r>
      <w:r>
        <w:rPr>
          <w:bCs/>
          <w:szCs w:val="24"/>
        </w:rPr>
        <w:t xml:space="preserve"> </w:t>
      </w:r>
      <w:r w:rsidRPr="00413BFC">
        <w:rPr>
          <w:bCs/>
          <w:szCs w:val="24"/>
        </w:rPr>
        <w:t>Positivo (CAP) y Control Actitudinal (CAC).</w:t>
      </w:r>
      <w:r>
        <w:rPr>
          <w:bCs/>
          <w:szCs w:val="24"/>
        </w:rPr>
        <w:t xml:space="preserve"> </w:t>
      </w:r>
      <w:r w:rsidRPr="00413BFC">
        <w:rPr>
          <w:bCs/>
          <w:szCs w:val="24"/>
        </w:rPr>
        <w:t>Consta de 42 ítems con cinco opciones de respuesta (de</w:t>
      </w:r>
      <w:r>
        <w:rPr>
          <w:bCs/>
          <w:szCs w:val="24"/>
        </w:rPr>
        <w:t xml:space="preserve"> </w:t>
      </w:r>
      <w:r w:rsidRPr="00413BFC">
        <w:rPr>
          <w:bCs/>
          <w:i/>
          <w:szCs w:val="24"/>
        </w:rPr>
        <w:t>casi siempre</w:t>
      </w:r>
      <w:r w:rsidRPr="00413BFC">
        <w:rPr>
          <w:bCs/>
          <w:szCs w:val="24"/>
        </w:rPr>
        <w:t xml:space="preserve"> a </w:t>
      </w:r>
      <w:r w:rsidRPr="00413BFC">
        <w:rPr>
          <w:bCs/>
          <w:i/>
          <w:szCs w:val="24"/>
        </w:rPr>
        <w:t>casi nunca</w:t>
      </w:r>
      <w:r w:rsidRPr="00413BFC">
        <w:rPr>
          <w:bCs/>
          <w:szCs w:val="24"/>
        </w:rPr>
        <w:t>). Los ítems son del tipo</w:t>
      </w:r>
      <w:r>
        <w:rPr>
          <w:bCs/>
          <w:szCs w:val="24"/>
        </w:rPr>
        <w:t xml:space="preserve"> “</w:t>
      </w:r>
      <w:r w:rsidRPr="00413BFC">
        <w:rPr>
          <w:bCs/>
          <w:szCs w:val="24"/>
        </w:rPr>
        <w:t>Me</w:t>
      </w:r>
      <w:r>
        <w:rPr>
          <w:bCs/>
          <w:szCs w:val="24"/>
        </w:rPr>
        <w:t xml:space="preserve"> </w:t>
      </w:r>
      <w:r w:rsidRPr="00413BFC">
        <w:rPr>
          <w:bCs/>
          <w:szCs w:val="24"/>
        </w:rPr>
        <w:t>veo más como un perdedor que como un ganador durante</w:t>
      </w:r>
      <w:r>
        <w:rPr>
          <w:bCs/>
          <w:szCs w:val="24"/>
        </w:rPr>
        <w:t xml:space="preserve"> </w:t>
      </w:r>
      <w:r w:rsidRPr="00413BFC">
        <w:rPr>
          <w:bCs/>
          <w:szCs w:val="24"/>
        </w:rPr>
        <w:t>las competencias o partidos</w:t>
      </w:r>
      <w:r>
        <w:rPr>
          <w:bCs/>
          <w:szCs w:val="24"/>
        </w:rPr>
        <w:t>”</w:t>
      </w:r>
      <w:r>
        <w:rPr>
          <w:rFonts w:hint="eastAsia"/>
          <w:bCs/>
          <w:szCs w:val="24"/>
        </w:rPr>
        <w:t xml:space="preserve"> </w:t>
      </w:r>
      <w:r w:rsidRPr="00413BFC">
        <w:rPr>
          <w:bCs/>
          <w:szCs w:val="24"/>
        </w:rPr>
        <w:t>(AC) y</w:t>
      </w:r>
      <w:r>
        <w:rPr>
          <w:bCs/>
          <w:szCs w:val="24"/>
        </w:rPr>
        <w:t xml:space="preserve"> “</w:t>
      </w:r>
      <w:r w:rsidRPr="00413BFC">
        <w:rPr>
          <w:bCs/>
          <w:szCs w:val="24"/>
        </w:rPr>
        <w:t>Estoy muy</w:t>
      </w:r>
      <w:r>
        <w:rPr>
          <w:bCs/>
          <w:szCs w:val="24"/>
        </w:rPr>
        <w:t xml:space="preserve"> </w:t>
      </w:r>
      <w:r w:rsidRPr="00413BFC">
        <w:rPr>
          <w:bCs/>
          <w:szCs w:val="24"/>
        </w:rPr>
        <w:t>motivado/a para dar lo mejor de mí en cada competencia</w:t>
      </w:r>
      <w:r>
        <w:rPr>
          <w:bCs/>
          <w:szCs w:val="24"/>
        </w:rPr>
        <w:t xml:space="preserve"> </w:t>
      </w:r>
      <w:r w:rsidRPr="00413BFC">
        <w:rPr>
          <w:bCs/>
          <w:szCs w:val="24"/>
        </w:rPr>
        <w:t>o partido</w:t>
      </w:r>
      <w:r>
        <w:rPr>
          <w:bCs/>
          <w:szCs w:val="24"/>
        </w:rPr>
        <w:t xml:space="preserve">” </w:t>
      </w:r>
      <w:r w:rsidRPr="00413BFC">
        <w:rPr>
          <w:bCs/>
          <w:szCs w:val="24"/>
        </w:rPr>
        <w:t>(NM).</w:t>
      </w:r>
      <w:r>
        <w:rPr>
          <w:bCs/>
          <w:szCs w:val="24"/>
        </w:rPr>
        <w:t xml:space="preserve"> </w:t>
      </w:r>
      <w:r w:rsidR="00616F09" w:rsidRPr="00616F09">
        <w:rPr>
          <w:bCs/>
          <w:szCs w:val="24"/>
        </w:rPr>
        <w:t xml:space="preserve">La escala original y su adaptación </w:t>
      </w:r>
      <w:r w:rsidR="00616F09">
        <w:rPr>
          <w:bCs/>
          <w:szCs w:val="24"/>
        </w:rPr>
        <w:t>argentina</w:t>
      </w:r>
      <w:r w:rsidR="00616F09" w:rsidRPr="00616F09">
        <w:rPr>
          <w:bCs/>
          <w:szCs w:val="24"/>
        </w:rPr>
        <w:t xml:space="preserve"> poseen adecuados indicadores</w:t>
      </w:r>
      <w:r w:rsidR="00616F09">
        <w:rPr>
          <w:bCs/>
          <w:szCs w:val="24"/>
        </w:rPr>
        <w:t xml:space="preserve"> </w:t>
      </w:r>
      <w:r w:rsidR="00616F09" w:rsidRPr="00616F09">
        <w:rPr>
          <w:bCs/>
          <w:szCs w:val="24"/>
        </w:rPr>
        <w:t>de validez y confiabilidad</w:t>
      </w:r>
      <w:r w:rsidR="006D57CA">
        <w:rPr>
          <w:bCs/>
          <w:szCs w:val="24"/>
        </w:rPr>
        <w:t xml:space="preserve"> (ver </w:t>
      </w:r>
      <w:proofErr w:type="spellStart"/>
      <w:r w:rsidR="006D57CA">
        <w:rPr>
          <w:bCs/>
          <w:szCs w:val="24"/>
        </w:rPr>
        <w:t>alphas</w:t>
      </w:r>
      <w:proofErr w:type="spellEnd"/>
      <w:r w:rsidR="006D57CA">
        <w:rPr>
          <w:bCs/>
          <w:szCs w:val="24"/>
        </w:rPr>
        <w:t xml:space="preserve"> en Tabla 2)</w:t>
      </w:r>
      <w:r w:rsidR="00616F09" w:rsidRPr="00616F09">
        <w:rPr>
          <w:bCs/>
          <w:szCs w:val="24"/>
        </w:rPr>
        <w:t>.</w:t>
      </w:r>
    </w:p>
    <w:p w14:paraId="61A24E0F" w14:textId="77777777" w:rsidR="00413BFC" w:rsidRPr="00566E9B" w:rsidRDefault="00413BFC" w:rsidP="006C5610">
      <w:pPr>
        <w:spacing w:line="240" w:lineRule="auto"/>
        <w:rPr>
          <w:bCs/>
          <w:szCs w:val="24"/>
        </w:rPr>
      </w:pPr>
    </w:p>
    <w:p w14:paraId="2A999341" w14:textId="77777777" w:rsidR="00413BFC" w:rsidRPr="00566E9B" w:rsidRDefault="00413BFC" w:rsidP="006C5610">
      <w:pPr>
        <w:spacing w:line="240" w:lineRule="auto"/>
        <w:rPr>
          <w:b/>
          <w:szCs w:val="24"/>
        </w:rPr>
      </w:pPr>
      <w:r w:rsidRPr="00413BFC">
        <w:rPr>
          <w:b/>
          <w:szCs w:val="24"/>
        </w:rPr>
        <w:t>Pr</w:t>
      </w:r>
      <w:r w:rsidRPr="00566E9B">
        <w:rPr>
          <w:b/>
          <w:szCs w:val="24"/>
        </w:rPr>
        <w:t>ocedimiento</w:t>
      </w:r>
    </w:p>
    <w:p w14:paraId="60B2FD7A" w14:textId="1A6C3624" w:rsidR="00A770A3" w:rsidRDefault="00413BFC" w:rsidP="006C5610">
      <w:pPr>
        <w:autoSpaceDE w:val="0"/>
        <w:autoSpaceDN w:val="0"/>
        <w:adjustRightInd w:val="0"/>
        <w:spacing w:line="240" w:lineRule="auto"/>
        <w:rPr>
          <w:szCs w:val="24"/>
        </w:rPr>
      </w:pPr>
      <w:r w:rsidRPr="00566E9B">
        <w:rPr>
          <w:szCs w:val="24"/>
        </w:rPr>
        <w:t xml:space="preserve">La presente investigación contó con la aprobación del Comité de Ética de </w:t>
      </w:r>
      <w:r w:rsidR="00616F09">
        <w:rPr>
          <w:szCs w:val="24"/>
        </w:rPr>
        <w:t xml:space="preserve">la Facultad de Psicología de la Universidad de Buenos Aires. </w:t>
      </w:r>
      <w:r w:rsidR="00A770A3" w:rsidRPr="00A770A3">
        <w:rPr>
          <w:szCs w:val="24"/>
        </w:rPr>
        <w:t>Los participantes contestaron</w:t>
      </w:r>
      <w:r w:rsidR="008F7195">
        <w:rPr>
          <w:szCs w:val="24"/>
        </w:rPr>
        <w:t xml:space="preserve"> de forma voluntaria y anónima</w:t>
      </w:r>
      <w:r w:rsidR="00B5672B">
        <w:rPr>
          <w:szCs w:val="24"/>
        </w:rPr>
        <w:t xml:space="preserve"> </w:t>
      </w:r>
      <w:r w:rsidR="00A770A3" w:rsidRPr="00A770A3">
        <w:rPr>
          <w:szCs w:val="24"/>
        </w:rPr>
        <w:t>el protocolo de cuestionarios</w:t>
      </w:r>
      <w:r w:rsidR="00B5672B">
        <w:rPr>
          <w:szCs w:val="24"/>
        </w:rPr>
        <w:t>,</w:t>
      </w:r>
      <w:r w:rsidR="00A770A3" w:rsidRPr="00A770A3">
        <w:rPr>
          <w:szCs w:val="24"/>
        </w:rPr>
        <w:t xml:space="preserve"> de manera virtual (a través de la plataforma </w:t>
      </w:r>
      <w:r w:rsidR="00A770A3" w:rsidRPr="006D57CA">
        <w:rPr>
          <w:i/>
          <w:szCs w:val="24"/>
        </w:rPr>
        <w:t xml:space="preserve">Google </w:t>
      </w:r>
      <w:proofErr w:type="spellStart"/>
      <w:r w:rsidR="00A770A3" w:rsidRPr="006D57CA">
        <w:rPr>
          <w:i/>
          <w:szCs w:val="24"/>
        </w:rPr>
        <w:t>Forms</w:t>
      </w:r>
      <w:proofErr w:type="spellEnd"/>
      <w:r w:rsidR="00A770A3" w:rsidRPr="00A770A3">
        <w:rPr>
          <w:szCs w:val="24"/>
        </w:rPr>
        <w:t xml:space="preserve">). Se contactó a diferentes entrenadores </w:t>
      </w:r>
      <w:r w:rsidR="00A770A3">
        <w:rPr>
          <w:szCs w:val="24"/>
        </w:rPr>
        <w:t>que enviaron el enlace del protocolo a sus equipos</w:t>
      </w:r>
      <w:r w:rsidR="00A770A3" w:rsidRPr="00A770A3">
        <w:rPr>
          <w:szCs w:val="24"/>
        </w:rPr>
        <w:t>. Antes de comenzar con el cuestionario, la</w:t>
      </w:r>
      <w:r w:rsidR="00A770A3">
        <w:rPr>
          <w:szCs w:val="24"/>
        </w:rPr>
        <w:t xml:space="preserve"> </w:t>
      </w:r>
      <w:r w:rsidR="00A770A3" w:rsidRPr="00A770A3">
        <w:rPr>
          <w:szCs w:val="24"/>
        </w:rPr>
        <w:t>persona debía dar su consentimiento para poder continuar con el mismo</w:t>
      </w:r>
      <w:r w:rsidR="00A770A3">
        <w:rPr>
          <w:szCs w:val="24"/>
        </w:rPr>
        <w:t>. En el caso de los equipos con deportistas menores de edad, se contactó a los padres</w:t>
      </w:r>
      <w:r w:rsidR="0070258C">
        <w:rPr>
          <w:szCs w:val="24"/>
        </w:rPr>
        <w:t>,</w:t>
      </w:r>
      <w:r w:rsidR="00A770A3">
        <w:rPr>
          <w:szCs w:val="24"/>
        </w:rPr>
        <w:t xml:space="preserve"> se obtuvo el consentimiento</w:t>
      </w:r>
      <w:r w:rsidR="0070258C">
        <w:rPr>
          <w:szCs w:val="24"/>
        </w:rPr>
        <w:t xml:space="preserve"> y</w:t>
      </w:r>
      <w:r w:rsidR="00A770A3">
        <w:rPr>
          <w:szCs w:val="24"/>
        </w:rPr>
        <w:t xml:space="preserve"> se envió el protocolo a estos participantes</w:t>
      </w:r>
      <w:r w:rsidR="00A770A3" w:rsidRPr="00A770A3">
        <w:rPr>
          <w:szCs w:val="24"/>
        </w:rPr>
        <w:t>. Luego del procesamiento inicial de los datos, los participantes y entrenadores recibieron</w:t>
      </w:r>
      <w:r w:rsidR="00A770A3">
        <w:rPr>
          <w:szCs w:val="24"/>
        </w:rPr>
        <w:t xml:space="preserve"> </w:t>
      </w:r>
      <w:r w:rsidR="00A770A3" w:rsidRPr="00A770A3">
        <w:rPr>
          <w:szCs w:val="24"/>
        </w:rPr>
        <w:t>un informe, a modo de devolución, con los principales resultados obtenidos para cada</w:t>
      </w:r>
      <w:r w:rsidR="00A770A3">
        <w:rPr>
          <w:szCs w:val="24"/>
        </w:rPr>
        <w:t xml:space="preserve"> </w:t>
      </w:r>
      <w:r w:rsidR="00A770A3" w:rsidRPr="00A770A3">
        <w:rPr>
          <w:szCs w:val="24"/>
        </w:rPr>
        <w:t xml:space="preserve">equipo. </w:t>
      </w:r>
    </w:p>
    <w:p w14:paraId="4DB31B7E" w14:textId="77777777" w:rsidR="00616F09" w:rsidRDefault="00616F09" w:rsidP="006C5610">
      <w:pPr>
        <w:autoSpaceDE w:val="0"/>
        <w:autoSpaceDN w:val="0"/>
        <w:adjustRightInd w:val="0"/>
        <w:spacing w:line="240" w:lineRule="auto"/>
        <w:rPr>
          <w:szCs w:val="24"/>
        </w:rPr>
      </w:pPr>
    </w:p>
    <w:p w14:paraId="6B32995F" w14:textId="77777777" w:rsidR="00413BFC" w:rsidRPr="00566E9B" w:rsidRDefault="00413BFC" w:rsidP="006C5610">
      <w:pPr>
        <w:spacing w:line="240" w:lineRule="auto"/>
        <w:rPr>
          <w:b/>
          <w:szCs w:val="24"/>
        </w:rPr>
      </w:pPr>
      <w:r w:rsidRPr="00566E9B">
        <w:rPr>
          <w:b/>
          <w:szCs w:val="24"/>
        </w:rPr>
        <w:t>Análisis de datos</w:t>
      </w:r>
    </w:p>
    <w:p w14:paraId="0F32C13C" w14:textId="3B726CF6" w:rsidR="00413BFC" w:rsidRPr="00AB2C45" w:rsidRDefault="00413BFC" w:rsidP="006C5610">
      <w:pPr>
        <w:autoSpaceDE w:val="0"/>
        <w:autoSpaceDN w:val="0"/>
        <w:adjustRightInd w:val="0"/>
        <w:spacing w:line="240" w:lineRule="auto"/>
        <w:rPr>
          <w:szCs w:val="24"/>
        </w:rPr>
      </w:pPr>
      <w:r w:rsidRPr="00AB2C45">
        <w:rPr>
          <w:szCs w:val="24"/>
        </w:rPr>
        <w:t xml:space="preserve">Como análisis preliminares, se realizaron dos análisis de componentes de varianza, utilizando los procedimientos de mínimos cuadrados (VARCOMP </w:t>
      </w:r>
      <w:proofErr w:type="spellStart"/>
      <w:r w:rsidRPr="00AB2C45">
        <w:rPr>
          <w:szCs w:val="24"/>
        </w:rPr>
        <w:t>Type</w:t>
      </w:r>
      <w:proofErr w:type="spellEnd"/>
      <w:r w:rsidRPr="00AB2C45">
        <w:rPr>
          <w:szCs w:val="24"/>
        </w:rPr>
        <w:t xml:space="preserve"> I) y Máxima Verosimilitud (GLM). Se utilizaron como variables de asignación: género (g)</w:t>
      </w:r>
      <w:r w:rsidR="0084430B" w:rsidRPr="00AB2C45">
        <w:rPr>
          <w:szCs w:val="24"/>
        </w:rPr>
        <w:t xml:space="preserve"> y </w:t>
      </w:r>
      <w:r w:rsidR="00A67C72" w:rsidRPr="00AB2C45">
        <w:rPr>
          <w:szCs w:val="24"/>
        </w:rPr>
        <w:t>categoría</w:t>
      </w:r>
      <w:r w:rsidRPr="00AB2C45">
        <w:rPr>
          <w:szCs w:val="24"/>
        </w:rPr>
        <w:t xml:space="preserve"> (</w:t>
      </w:r>
      <w:r w:rsidR="00A67C72" w:rsidRPr="00AB2C45">
        <w:rPr>
          <w:szCs w:val="24"/>
        </w:rPr>
        <w:t>c</w:t>
      </w:r>
      <w:r w:rsidRPr="00AB2C45">
        <w:rPr>
          <w:szCs w:val="24"/>
        </w:rPr>
        <w:t xml:space="preserve">); mientras que como variables de medida se introdujeron </w:t>
      </w:r>
      <w:r w:rsidR="00CF21D4" w:rsidRPr="00AB2C45">
        <w:rPr>
          <w:szCs w:val="24"/>
        </w:rPr>
        <w:t>las habilidades psicológicas y los estilos interpersonales</w:t>
      </w:r>
      <w:r w:rsidRPr="00AB2C45">
        <w:rPr>
          <w:szCs w:val="24"/>
        </w:rPr>
        <w:t xml:space="preserve">. Los resultados mostraron que los errores residuales son iguales </w:t>
      </w:r>
      <w:r w:rsidR="002B4046" w:rsidRPr="00AB2C45">
        <w:rPr>
          <w:szCs w:val="24"/>
        </w:rPr>
        <w:t xml:space="preserve">o casi iguales </w:t>
      </w:r>
      <w:r w:rsidRPr="00AB2C45">
        <w:rPr>
          <w:szCs w:val="24"/>
        </w:rPr>
        <w:t xml:space="preserve">para ambos procedimientos </w:t>
      </w:r>
      <w:r w:rsidR="00616F09" w:rsidRPr="00AB2C45">
        <w:rPr>
          <w:szCs w:val="24"/>
        </w:rPr>
        <w:t>y,</w:t>
      </w:r>
      <w:r w:rsidRPr="00AB2C45">
        <w:rPr>
          <w:szCs w:val="24"/>
        </w:rPr>
        <w:t xml:space="preserve"> por </w:t>
      </w:r>
      <w:r w:rsidR="00616F09" w:rsidRPr="00AB2C45">
        <w:rPr>
          <w:szCs w:val="24"/>
        </w:rPr>
        <w:t xml:space="preserve">lo </w:t>
      </w:r>
      <w:r w:rsidRPr="00AB2C45">
        <w:rPr>
          <w:szCs w:val="24"/>
        </w:rPr>
        <w:t xml:space="preserve">tanto, se asume que la distribución de los datos es lineal, normal y </w:t>
      </w:r>
      <w:proofErr w:type="spellStart"/>
      <w:r w:rsidRPr="00AB2C45">
        <w:rPr>
          <w:szCs w:val="24"/>
        </w:rPr>
        <w:t>homocedástica</w:t>
      </w:r>
      <w:proofErr w:type="spellEnd"/>
      <w:r w:rsidRPr="00AB2C45">
        <w:rPr>
          <w:szCs w:val="24"/>
        </w:rPr>
        <w:t xml:space="preserve"> </w:t>
      </w:r>
      <w:r w:rsidR="008149DE" w:rsidRPr="00AB2C45">
        <w:rPr>
          <w:szCs w:val="24"/>
        </w:rPr>
        <w:fldChar w:fldCharType="begin" w:fldLock="1"/>
      </w:r>
      <w:r w:rsidR="00B624C4">
        <w:rPr>
          <w:szCs w:val="24"/>
        </w:rPr>
        <w:instrText>ADDIN CSL_CITATION {"citationItems":[{"id":"ITEM-1","itemData":{"author":[{"dropping-particle":"","family":"Hemmerle","given":"W","non-dropping-particle":"","parse-names":false,"suffix":""},{"dropping-particle":"","family":"Hartley","given":"H","non-dropping-particle":"","parse-names":false,"suffix":""}],"container-title":"Technometrics","id":"ITEM-1","issued":{"date-parts":[["1973"]]},"page":"819-831","title":"Computing maximum likelihood estimates for the mixed AOV Model using the w-transformation","type":"article-journal","volume":"15"},"uris":["http://www.mendeley.com/documents/?uuid=6409d3ca-78b3-4929-b961-b5e601ed9958","http://www.mendeley.com/documents/?uuid=a6151b6e-6807-4590-bb09-dee253bdae56"]},{"id":"ITEM-2","itemData":{"author":[{"dropping-particle":"","family":"Searle","given":"S","non-dropping-particle":"","parse-names":false,"suffix":""},{"dropping-particle":"","family":"Casella","given":"G","non-dropping-particle":"","parse-names":false,"suffix":""},{"dropping-particle":"","family":"McCulloch","given":"C","non-dropping-particle":"","parse-names":false,"suffix":""}],"id":"ITEM-2","issued":{"date-parts":[["1992"]]},"publisher":"John Wiley &amp; Sons","publisher-place":"New York","title":"Variance components","type":"book"},"uris":["http://www.mendeley.com/documents/?uuid=daccdb01-eb21-41d3-9b67-512d4f39e5b4","http://www.mendeley.com/documents/?uuid=aa220e84-638b-4a9a-bc65-feff290e4837"]}],"mendeley":{"formattedCitation":"(Hemmerle &amp; Hartley, 1973; Searle et al., 1992)","plainTextFormattedCitation":"(Hemmerle &amp; Hartley, 1973; Searle et al., 1992)","previouslyFormattedCitation":"(Hemmerle &amp; Hartley, 1973; Searle et al., 1992)"},"properties":{"noteIndex":0},"schema":"https://github.com/citation-style-language/schema/raw/master/csl-citation.json"}</w:instrText>
      </w:r>
      <w:r w:rsidR="008149DE" w:rsidRPr="00AB2C45">
        <w:rPr>
          <w:szCs w:val="24"/>
        </w:rPr>
        <w:fldChar w:fldCharType="separate"/>
      </w:r>
      <w:r w:rsidR="00B624C4" w:rsidRPr="00B624C4">
        <w:rPr>
          <w:noProof/>
          <w:szCs w:val="24"/>
        </w:rPr>
        <w:t>(Hemmerle &amp; Hartley, 1973; Searle et al., 1992)</w:t>
      </w:r>
      <w:r w:rsidR="008149DE" w:rsidRPr="00AB2C45">
        <w:rPr>
          <w:szCs w:val="24"/>
        </w:rPr>
        <w:fldChar w:fldCharType="end"/>
      </w:r>
      <w:r w:rsidRPr="00AB2C45">
        <w:rPr>
          <w:szCs w:val="24"/>
        </w:rPr>
        <w:t xml:space="preserve">, permitiendo utilizar estadísticos paramétricos para realizar los siguientes análisis.  </w:t>
      </w:r>
    </w:p>
    <w:p w14:paraId="0F98307C" w14:textId="67E8ABA0" w:rsidR="00413BFC" w:rsidRPr="00C65C4C" w:rsidRDefault="00413BFC" w:rsidP="006C5610">
      <w:pPr>
        <w:autoSpaceDE w:val="0"/>
        <w:autoSpaceDN w:val="0"/>
        <w:adjustRightInd w:val="0"/>
        <w:spacing w:line="240" w:lineRule="auto"/>
        <w:rPr>
          <w:szCs w:val="24"/>
        </w:rPr>
      </w:pPr>
      <w:r w:rsidRPr="00C65C4C">
        <w:rPr>
          <w:szCs w:val="24"/>
        </w:rPr>
        <w:t xml:space="preserve">Con el fin de conocer las diferencias en función del género y </w:t>
      </w:r>
      <w:r w:rsidR="00A67C72" w:rsidRPr="00C65C4C">
        <w:rPr>
          <w:szCs w:val="24"/>
        </w:rPr>
        <w:t xml:space="preserve">categoría (formativa vs. </w:t>
      </w:r>
      <w:r w:rsidR="00C65C4C" w:rsidRPr="00C65C4C">
        <w:rPr>
          <w:szCs w:val="24"/>
        </w:rPr>
        <w:t>m</w:t>
      </w:r>
      <w:r w:rsidR="00A67C72" w:rsidRPr="00C65C4C">
        <w:rPr>
          <w:szCs w:val="24"/>
        </w:rPr>
        <w:t>ayores)</w:t>
      </w:r>
      <w:r w:rsidRPr="00C65C4C">
        <w:rPr>
          <w:szCs w:val="24"/>
        </w:rPr>
        <w:t>, se realizó un análisis multivariado (MANOVA) y se utilizaron correlaciones (</w:t>
      </w:r>
      <w:r w:rsidRPr="00C65C4C">
        <w:rPr>
          <w:i/>
          <w:iCs/>
          <w:szCs w:val="24"/>
        </w:rPr>
        <w:t>r</w:t>
      </w:r>
      <w:r w:rsidRPr="00C65C4C">
        <w:rPr>
          <w:szCs w:val="24"/>
        </w:rPr>
        <w:t xml:space="preserve"> de Pearson) para estudiar la asociación entre las distintas variables</w:t>
      </w:r>
      <w:r w:rsidR="00A67C72" w:rsidRPr="00C65C4C">
        <w:rPr>
          <w:szCs w:val="24"/>
        </w:rPr>
        <w:t xml:space="preserve"> en función de estos grupos</w:t>
      </w:r>
      <w:r w:rsidRPr="00C65C4C">
        <w:rPr>
          <w:szCs w:val="24"/>
        </w:rPr>
        <w:t xml:space="preserve">. </w:t>
      </w:r>
      <w:r w:rsidRPr="00566E9B">
        <w:rPr>
          <w:szCs w:val="24"/>
        </w:rPr>
        <w:t xml:space="preserve">Para estudiar el poder predictivo de </w:t>
      </w:r>
      <w:r w:rsidR="00A67C72">
        <w:rPr>
          <w:szCs w:val="24"/>
        </w:rPr>
        <w:t>los estilos interpersonales</w:t>
      </w:r>
      <w:r w:rsidRPr="00566E9B">
        <w:rPr>
          <w:szCs w:val="24"/>
        </w:rPr>
        <w:t xml:space="preserve"> </w:t>
      </w:r>
      <w:r w:rsidR="00A67C72">
        <w:rPr>
          <w:szCs w:val="24"/>
        </w:rPr>
        <w:t>en las habilidades psicológicas para el rendimiento</w:t>
      </w:r>
      <w:r w:rsidRPr="00566E9B">
        <w:rPr>
          <w:szCs w:val="24"/>
        </w:rPr>
        <w:t>, se realizaron análisis de regresión lineal múltiple por</w:t>
      </w:r>
      <w:r w:rsidRPr="00C65C4C">
        <w:rPr>
          <w:szCs w:val="24"/>
        </w:rPr>
        <w:t xml:space="preserve"> método de selección de pasos sucesivos (</w:t>
      </w:r>
      <w:proofErr w:type="spellStart"/>
      <w:r w:rsidRPr="00C65C4C">
        <w:rPr>
          <w:i/>
          <w:iCs/>
          <w:szCs w:val="24"/>
        </w:rPr>
        <w:t>stepwise</w:t>
      </w:r>
      <w:proofErr w:type="spellEnd"/>
      <w:r w:rsidRPr="00C65C4C">
        <w:rPr>
          <w:szCs w:val="24"/>
        </w:rPr>
        <w:t xml:space="preserve">). </w:t>
      </w:r>
    </w:p>
    <w:p w14:paraId="5C88C974" w14:textId="77777777" w:rsidR="00040575" w:rsidRDefault="00040575" w:rsidP="006C5610">
      <w:pPr>
        <w:spacing w:line="240" w:lineRule="auto"/>
      </w:pPr>
    </w:p>
    <w:p w14:paraId="06A56121" w14:textId="38E77641" w:rsidR="0025505E" w:rsidRDefault="0025505E" w:rsidP="006C5610">
      <w:pPr>
        <w:spacing w:line="240" w:lineRule="auto"/>
        <w:jc w:val="center"/>
        <w:rPr>
          <w:b/>
          <w:szCs w:val="24"/>
        </w:rPr>
      </w:pPr>
      <w:r>
        <w:rPr>
          <w:b/>
          <w:szCs w:val="24"/>
        </w:rPr>
        <w:lastRenderedPageBreak/>
        <w:t>Resultados</w:t>
      </w:r>
    </w:p>
    <w:p w14:paraId="22B05CBA" w14:textId="77777777" w:rsidR="006C5610" w:rsidRDefault="006C5610" w:rsidP="006C5610">
      <w:pPr>
        <w:spacing w:line="240" w:lineRule="auto"/>
        <w:jc w:val="center"/>
        <w:rPr>
          <w:b/>
          <w:szCs w:val="24"/>
        </w:rPr>
      </w:pPr>
    </w:p>
    <w:p w14:paraId="118BD761" w14:textId="639A4EAC" w:rsidR="0025505E" w:rsidRDefault="0025505E" w:rsidP="006C5610">
      <w:pPr>
        <w:spacing w:line="240" w:lineRule="auto"/>
      </w:pPr>
      <w:r w:rsidRPr="00566E9B">
        <w:t>En la Tabla 2 se presentan los estadísticos descriptivos</w:t>
      </w:r>
      <w:r>
        <w:t>, los índices de consistencia interna para cada una de las variables y los valores de los errores residuales obtenidos en los análisis de componentes varianza</w:t>
      </w:r>
      <w:r w:rsidRPr="00566E9B">
        <w:t xml:space="preserve">. </w:t>
      </w:r>
      <w:r w:rsidR="008864E2">
        <w:t>Respecto del perfil de habilidades psicológicas, se encontró que las habilidades</w:t>
      </w:r>
      <w:r w:rsidR="00B677A5">
        <w:t xml:space="preserve"> percibidas </w:t>
      </w:r>
      <w:r w:rsidR="008864E2">
        <w:t>más altas son el nivel motivacional, seguido del control de afrontamiento positivo y el control de la actitud</w:t>
      </w:r>
      <w:r w:rsidR="00B677A5">
        <w:t>, mientras que las de valores más bajos son el control de la visualización, el de afrontamiento negativo y la autoconfianza.</w:t>
      </w:r>
    </w:p>
    <w:p w14:paraId="749C2A0D" w14:textId="77777777" w:rsidR="008F41A0" w:rsidRDefault="008F41A0" w:rsidP="006C5610">
      <w:pPr>
        <w:spacing w:line="240" w:lineRule="auto"/>
      </w:pPr>
    </w:p>
    <w:p w14:paraId="2E06951B" w14:textId="77777777" w:rsidR="006C5610" w:rsidRPr="008F41A0" w:rsidRDefault="006C5610" w:rsidP="006C5610">
      <w:pPr>
        <w:spacing w:line="240" w:lineRule="auto"/>
        <w:rPr>
          <w:szCs w:val="24"/>
        </w:rPr>
      </w:pPr>
      <w:r w:rsidRPr="008F41A0">
        <w:rPr>
          <w:szCs w:val="24"/>
        </w:rPr>
        <w:t>Tabla 2</w:t>
      </w:r>
    </w:p>
    <w:p w14:paraId="4D92FE1B" w14:textId="77777777" w:rsidR="006C5610" w:rsidRDefault="006C5610" w:rsidP="006C5610">
      <w:pPr>
        <w:spacing w:line="240" w:lineRule="auto"/>
        <w:rPr>
          <w:i/>
          <w:szCs w:val="24"/>
        </w:rPr>
      </w:pPr>
      <w:r w:rsidRPr="008F41A0">
        <w:rPr>
          <w:i/>
          <w:szCs w:val="24"/>
        </w:rPr>
        <w:t>Descriptivos de las variables del estudio</w:t>
      </w:r>
    </w:p>
    <w:tbl>
      <w:tblPr>
        <w:tblW w:w="9500" w:type="dxa"/>
        <w:jc w:val="center"/>
        <w:tblCellMar>
          <w:left w:w="0" w:type="dxa"/>
          <w:right w:w="0" w:type="dxa"/>
        </w:tblCellMar>
        <w:tblLook w:val="04A0" w:firstRow="1" w:lastRow="0" w:firstColumn="1" w:lastColumn="0" w:noHBand="0" w:noVBand="1"/>
      </w:tblPr>
      <w:tblGrid>
        <w:gridCol w:w="2699"/>
        <w:gridCol w:w="1474"/>
        <w:gridCol w:w="1067"/>
        <w:gridCol w:w="1120"/>
        <w:gridCol w:w="719"/>
        <w:gridCol w:w="1290"/>
        <w:gridCol w:w="1131"/>
      </w:tblGrid>
      <w:tr w:rsidR="006C5610" w:rsidRPr="008F41A0" w14:paraId="15846A17" w14:textId="77777777" w:rsidTr="006C5610">
        <w:trPr>
          <w:cantSplit/>
          <w:jc w:val="center"/>
        </w:trPr>
        <w:tc>
          <w:tcPr>
            <w:tcW w:w="2699" w:type="dxa"/>
            <w:vMerge w:val="restart"/>
            <w:tcBorders>
              <w:top w:val="single" w:sz="4" w:space="0" w:color="auto"/>
              <w:bottom w:val="single" w:sz="4" w:space="0" w:color="auto"/>
            </w:tcBorders>
            <w:shd w:val="clear" w:color="auto" w:fill="FFFFFF"/>
            <w:vAlign w:val="center"/>
          </w:tcPr>
          <w:p w14:paraId="1B2B2EB9" w14:textId="77777777" w:rsidR="006C5610" w:rsidRPr="008F41A0" w:rsidRDefault="006C5610" w:rsidP="001D74B7">
            <w:pPr>
              <w:autoSpaceDE w:val="0"/>
              <w:autoSpaceDN w:val="0"/>
              <w:adjustRightInd w:val="0"/>
              <w:spacing w:line="240" w:lineRule="auto"/>
              <w:jc w:val="center"/>
              <w:rPr>
                <w:szCs w:val="24"/>
              </w:rPr>
            </w:pPr>
            <w:r w:rsidRPr="008F41A0">
              <w:rPr>
                <w:i/>
                <w:szCs w:val="24"/>
              </w:rPr>
              <w:t xml:space="preserve"> </w:t>
            </w:r>
          </w:p>
        </w:tc>
        <w:tc>
          <w:tcPr>
            <w:tcW w:w="1474" w:type="dxa"/>
            <w:vMerge w:val="restart"/>
            <w:tcBorders>
              <w:top w:val="single" w:sz="4" w:space="0" w:color="auto"/>
              <w:bottom w:val="single" w:sz="4" w:space="0" w:color="auto"/>
            </w:tcBorders>
            <w:shd w:val="clear" w:color="auto" w:fill="FFFFFF"/>
            <w:vAlign w:val="center"/>
          </w:tcPr>
          <w:p w14:paraId="62AC2BAC" w14:textId="77777777" w:rsidR="006C5610" w:rsidRPr="008F41A0" w:rsidRDefault="006C5610" w:rsidP="001D74B7">
            <w:pPr>
              <w:autoSpaceDE w:val="0"/>
              <w:autoSpaceDN w:val="0"/>
              <w:adjustRightInd w:val="0"/>
              <w:spacing w:line="240" w:lineRule="auto"/>
              <w:ind w:left="60" w:right="60"/>
              <w:jc w:val="center"/>
              <w:rPr>
                <w:i/>
                <w:szCs w:val="24"/>
              </w:rPr>
            </w:pPr>
            <w:r w:rsidRPr="008F41A0">
              <w:rPr>
                <w:i/>
                <w:szCs w:val="24"/>
              </w:rPr>
              <w:t>M (DT)</w:t>
            </w:r>
          </w:p>
        </w:tc>
        <w:tc>
          <w:tcPr>
            <w:tcW w:w="1067" w:type="dxa"/>
            <w:vMerge w:val="restart"/>
            <w:tcBorders>
              <w:top w:val="single" w:sz="4" w:space="0" w:color="auto"/>
              <w:bottom w:val="single" w:sz="4" w:space="0" w:color="auto"/>
            </w:tcBorders>
            <w:shd w:val="clear" w:color="auto" w:fill="FFFFFF"/>
            <w:vAlign w:val="center"/>
          </w:tcPr>
          <w:p w14:paraId="021455B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Asimetría</w:t>
            </w:r>
          </w:p>
        </w:tc>
        <w:tc>
          <w:tcPr>
            <w:tcW w:w="1120" w:type="dxa"/>
            <w:vMerge w:val="restart"/>
            <w:tcBorders>
              <w:top w:val="single" w:sz="4" w:space="0" w:color="auto"/>
              <w:bottom w:val="single" w:sz="4" w:space="0" w:color="auto"/>
            </w:tcBorders>
            <w:shd w:val="clear" w:color="auto" w:fill="FFFFFF"/>
            <w:vAlign w:val="center"/>
          </w:tcPr>
          <w:p w14:paraId="61299E27"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Curtosis</w:t>
            </w:r>
          </w:p>
        </w:tc>
        <w:tc>
          <w:tcPr>
            <w:tcW w:w="719" w:type="dxa"/>
            <w:vMerge w:val="restart"/>
            <w:tcBorders>
              <w:top w:val="single" w:sz="4" w:space="0" w:color="auto"/>
              <w:bottom w:val="single" w:sz="4" w:space="0" w:color="auto"/>
            </w:tcBorders>
            <w:shd w:val="clear" w:color="auto" w:fill="FFFFFF"/>
            <w:vAlign w:val="center"/>
          </w:tcPr>
          <w:p w14:paraId="14A5395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α</w:t>
            </w:r>
          </w:p>
        </w:tc>
        <w:tc>
          <w:tcPr>
            <w:tcW w:w="2421" w:type="dxa"/>
            <w:gridSpan w:val="2"/>
            <w:tcBorders>
              <w:top w:val="single" w:sz="4" w:space="0" w:color="auto"/>
              <w:bottom w:val="single" w:sz="4" w:space="0" w:color="auto"/>
            </w:tcBorders>
            <w:shd w:val="clear" w:color="auto" w:fill="FFFFFF"/>
            <w:vAlign w:val="center"/>
          </w:tcPr>
          <w:p w14:paraId="219613D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Errores residuales</w:t>
            </w:r>
          </w:p>
        </w:tc>
      </w:tr>
      <w:tr w:rsidR="006C5610" w:rsidRPr="008F41A0" w14:paraId="5E2BF757" w14:textId="77777777" w:rsidTr="006C5610">
        <w:trPr>
          <w:cantSplit/>
          <w:jc w:val="center"/>
        </w:trPr>
        <w:tc>
          <w:tcPr>
            <w:tcW w:w="2699" w:type="dxa"/>
            <w:vMerge/>
            <w:tcBorders>
              <w:bottom w:val="single" w:sz="4" w:space="0" w:color="auto"/>
            </w:tcBorders>
            <w:shd w:val="clear" w:color="auto" w:fill="FFFFFF"/>
            <w:vAlign w:val="center"/>
          </w:tcPr>
          <w:p w14:paraId="13E6AA4F" w14:textId="77777777" w:rsidR="006C5610" w:rsidRPr="008F41A0" w:rsidRDefault="006C5610" w:rsidP="001D74B7">
            <w:pPr>
              <w:autoSpaceDE w:val="0"/>
              <w:autoSpaceDN w:val="0"/>
              <w:adjustRightInd w:val="0"/>
              <w:spacing w:line="240" w:lineRule="auto"/>
              <w:jc w:val="center"/>
              <w:rPr>
                <w:szCs w:val="24"/>
              </w:rPr>
            </w:pPr>
          </w:p>
        </w:tc>
        <w:tc>
          <w:tcPr>
            <w:tcW w:w="1474" w:type="dxa"/>
            <w:vMerge/>
            <w:tcBorders>
              <w:bottom w:val="single" w:sz="4" w:space="0" w:color="auto"/>
            </w:tcBorders>
            <w:shd w:val="clear" w:color="auto" w:fill="FFFFFF"/>
            <w:vAlign w:val="center"/>
            <w:hideMark/>
          </w:tcPr>
          <w:p w14:paraId="132043C9" w14:textId="77777777" w:rsidR="006C5610" w:rsidRPr="008F41A0" w:rsidRDefault="006C5610" w:rsidP="001D74B7">
            <w:pPr>
              <w:autoSpaceDE w:val="0"/>
              <w:autoSpaceDN w:val="0"/>
              <w:adjustRightInd w:val="0"/>
              <w:spacing w:line="240" w:lineRule="auto"/>
              <w:ind w:left="60" w:right="60"/>
              <w:jc w:val="center"/>
              <w:rPr>
                <w:i/>
                <w:szCs w:val="24"/>
              </w:rPr>
            </w:pPr>
          </w:p>
        </w:tc>
        <w:tc>
          <w:tcPr>
            <w:tcW w:w="1067" w:type="dxa"/>
            <w:vMerge/>
            <w:tcBorders>
              <w:bottom w:val="single" w:sz="4" w:space="0" w:color="auto"/>
            </w:tcBorders>
            <w:shd w:val="clear" w:color="auto" w:fill="FFFFFF"/>
            <w:vAlign w:val="center"/>
            <w:hideMark/>
          </w:tcPr>
          <w:p w14:paraId="57D53A81" w14:textId="77777777" w:rsidR="006C5610" w:rsidRPr="008F41A0" w:rsidRDefault="006C5610" w:rsidP="001D74B7">
            <w:pPr>
              <w:autoSpaceDE w:val="0"/>
              <w:autoSpaceDN w:val="0"/>
              <w:adjustRightInd w:val="0"/>
              <w:spacing w:line="240" w:lineRule="auto"/>
              <w:ind w:left="60" w:right="60"/>
              <w:jc w:val="center"/>
              <w:rPr>
                <w:szCs w:val="24"/>
              </w:rPr>
            </w:pPr>
          </w:p>
        </w:tc>
        <w:tc>
          <w:tcPr>
            <w:tcW w:w="1120" w:type="dxa"/>
            <w:vMerge/>
            <w:tcBorders>
              <w:bottom w:val="single" w:sz="4" w:space="0" w:color="auto"/>
            </w:tcBorders>
            <w:shd w:val="clear" w:color="auto" w:fill="FFFFFF"/>
            <w:vAlign w:val="center"/>
            <w:hideMark/>
          </w:tcPr>
          <w:p w14:paraId="2A324174" w14:textId="77777777" w:rsidR="006C5610" w:rsidRPr="008F41A0" w:rsidRDefault="006C5610" w:rsidP="001D74B7">
            <w:pPr>
              <w:autoSpaceDE w:val="0"/>
              <w:autoSpaceDN w:val="0"/>
              <w:adjustRightInd w:val="0"/>
              <w:spacing w:line="240" w:lineRule="auto"/>
              <w:ind w:left="60" w:right="60"/>
              <w:jc w:val="center"/>
              <w:rPr>
                <w:szCs w:val="24"/>
              </w:rPr>
            </w:pPr>
          </w:p>
        </w:tc>
        <w:tc>
          <w:tcPr>
            <w:tcW w:w="719" w:type="dxa"/>
            <w:vMerge/>
            <w:tcBorders>
              <w:bottom w:val="single" w:sz="4" w:space="0" w:color="auto"/>
            </w:tcBorders>
            <w:shd w:val="clear" w:color="auto" w:fill="FFFFFF"/>
            <w:vAlign w:val="center"/>
            <w:hideMark/>
          </w:tcPr>
          <w:p w14:paraId="6505C9C4" w14:textId="77777777" w:rsidR="006C5610" w:rsidRPr="008F41A0" w:rsidRDefault="006C5610" w:rsidP="001D74B7">
            <w:pPr>
              <w:autoSpaceDE w:val="0"/>
              <w:autoSpaceDN w:val="0"/>
              <w:adjustRightInd w:val="0"/>
              <w:spacing w:line="240" w:lineRule="auto"/>
              <w:ind w:left="60" w:right="60"/>
              <w:jc w:val="center"/>
              <w:rPr>
                <w:szCs w:val="24"/>
              </w:rPr>
            </w:pPr>
          </w:p>
        </w:tc>
        <w:tc>
          <w:tcPr>
            <w:tcW w:w="1290" w:type="dxa"/>
            <w:tcBorders>
              <w:top w:val="single" w:sz="4" w:space="0" w:color="auto"/>
              <w:bottom w:val="single" w:sz="4" w:space="0" w:color="auto"/>
            </w:tcBorders>
            <w:shd w:val="clear" w:color="auto" w:fill="FFFFFF"/>
            <w:vAlign w:val="center"/>
          </w:tcPr>
          <w:p w14:paraId="2A1A611C" w14:textId="77777777" w:rsidR="006C5610" w:rsidRPr="008F41A0" w:rsidRDefault="006C5610" w:rsidP="001D74B7">
            <w:pPr>
              <w:autoSpaceDE w:val="0"/>
              <w:autoSpaceDN w:val="0"/>
              <w:adjustRightInd w:val="0"/>
              <w:spacing w:line="240" w:lineRule="auto"/>
              <w:ind w:left="60" w:right="60"/>
              <w:jc w:val="center"/>
              <w:rPr>
                <w:szCs w:val="24"/>
              </w:rPr>
            </w:pPr>
            <w:proofErr w:type="spellStart"/>
            <w:r w:rsidRPr="008F41A0">
              <w:rPr>
                <w:szCs w:val="24"/>
              </w:rPr>
              <w:t>Varcomp</w:t>
            </w:r>
            <w:proofErr w:type="spellEnd"/>
            <w:r w:rsidRPr="008F41A0">
              <w:rPr>
                <w:szCs w:val="24"/>
              </w:rPr>
              <w:t xml:space="preserve"> I</w:t>
            </w:r>
          </w:p>
        </w:tc>
        <w:tc>
          <w:tcPr>
            <w:tcW w:w="1129" w:type="dxa"/>
            <w:tcBorders>
              <w:top w:val="single" w:sz="4" w:space="0" w:color="auto"/>
              <w:bottom w:val="single" w:sz="4" w:space="0" w:color="auto"/>
            </w:tcBorders>
            <w:shd w:val="clear" w:color="auto" w:fill="FFFFFF"/>
            <w:vAlign w:val="center"/>
          </w:tcPr>
          <w:p w14:paraId="510C4125"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GLM</w:t>
            </w:r>
          </w:p>
        </w:tc>
      </w:tr>
      <w:tr w:rsidR="006C5610" w:rsidRPr="008F41A0" w14:paraId="783FE429" w14:textId="77777777" w:rsidTr="006C5610">
        <w:trPr>
          <w:cantSplit/>
          <w:trHeight w:val="284"/>
          <w:jc w:val="center"/>
        </w:trPr>
        <w:tc>
          <w:tcPr>
            <w:tcW w:w="2699" w:type="dxa"/>
            <w:tcBorders>
              <w:top w:val="single" w:sz="4" w:space="0" w:color="auto"/>
            </w:tcBorders>
            <w:shd w:val="clear" w:color="auto" w:fill="FFFFFF"/>
          </w:tcPr>
          <w:p w14:paraId="57BCA8B5"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Autoconfianza</w:t>
            </w:r>
          </w:p>
        </w:tc>
        <w:tc>
          <w:tcPr>
            <w:tcW w:w="1474" w:type="dxa"/>
            <w:tcBorders>
              <w:top w:val="single" w:sz="4" w:space="0" w:color="auto"/>
            </w:tcBorders>
            <w:shd w:val="clear" w:color="auto" w:fill="FFFFFF"/>
            <w:vAlign w:val="center"/>
          </w:tcPr>
          <w:p w14:paraId="7BA11B5D"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0.88 (4.07)</w:t>
            </w:r>
          </w:p>
        </w:tc>
        <w:tc>
          <w:tcPr>
            <w:tcW w:w="1067" w:type="dxa"/>
            <w:tcBorders>
              <w:top w:val="single" w:sz="4" w:space="0" w:color="auto"/>
            </w:tcBorders>
            <w:shd w:val="clear" w:color="auto" w:fill="FFFFFF"/>
            <w:vAlign w:val="center"/>
          </w:tcPr>
          <w:p w14:paraId="6EA3C96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72</w:t>
            </w:r>
          </w:p>
        </w:tc>
        <w:tc>
          <w:tcPr>
            <w:tcW w:w="1120" w:type="dxa"/>
            <w:tcBorders>
              <w:top w:val="single" w:sz="4" w:space="0" w:color="auto"/>
            </w:tcBorders>
            <w:shd w:val="clear" w:color="auto" w:fill="FFFFFF"/>
            <w:vAlign w:val="center"/>
          </w:tcPr>
          <w:p w14:paraId="1C724FC2"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21</w:t>
            </w:r>
          </w:p>
        </w:tc>
        <w:tc>
          <w:tcPr>
            <w:tcW w:w="719" w:type="dxa"/>
            <w:tcBorders>
              <w:top w:val="single" w:sz="4" w:space="0" w:color="auto"/>
            </w:tcBorders>
            <w:shd w:val="clear" w:color="auto" w:fill="FFFFFF"/>
            <w:vAlign w:val="center"/>
          </w:tcPr>
          <w:p w14:paraId="686A8922"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73</w:t>
            </w:r>
          </w:p>
        </w:tc>
        <w:tc>
          <w:tcPr>
            <w:tcW w:w="1290" w:type="dxa"/>
            <w:tcBorders>
              <w:top w:val="single" w:sz="4" w:space="0" w:color="auto"/>
            </w:tcBorders>
            <w:shd w:val="clear" w:color="auto" w:fill="FFFFFF"/>
            <w:vAlign w:val="center"/>
          </w:tcPr>
          <w:p w14:paraId="5A1BDE6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419.99</w:t>
            </w:r>
          </w:p>
        </w:tc>
        <w:tc>
          <w:tcPr>
            <w:tcW w:w="1129" w:type="dxa"/>
            <w:tcBorders>
              <w:top w:val="single" w:sz="4" w:space="0" w:color="auto"/>
            </w:tcBorders>
            <w:shd w:val="clear" w:color="auto" w:fill="FFFFFF"/>
            <w:vAlign w:val="center"/>
          </w:tcPr>
          <w:p w14:paraId="7A2F00D5"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419.99</w:t>
            </w:r>
          </w:p>
        </w:tc>
      </w:tr>
      <w:tr w:rsidR="006C5610" w:rsidRPr="008F41A0" w14:paraId="2A72B438" w14:textId="77777777" w:rsidTr="006C5610">
        <w:trPr>
          <w:cantSplit/>
          <w:trHeight w:val="284"/>
          <w:jc w:val="center"/>
        </w:trPr>
        <w:tc>
          <w:tcPr>
            <w:tcW w:w="2699" w:type="dxa"/>
            <w:shd w:val="clear" w:color="auto" w:fill="FFFFFF"/>
          </w:tcPr>
          <w:p w14:paraId="4620F19B"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afrontamiento negativo</w:t>
            </w:r>
          </w:p>
        </w:tc>
        <w:tc>
          <w:tcPr>
            <w:tcW w:w="1474" w:type="dxa"/>
            <w:shd w:val="clear" w:color="auto" w:fill="FFFFFF"/>
            <w:vAlign w:val="center"/>
          </w:tcPr>
          <w:p w14:paraId="78E192C2"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0.61 (3.75)</w:t>
            </w:r>
          </w:p>
        </w:tc>
        <w:tc>
          <w:tcPr>
            <w:tcW w:w="1067" w:type="dxa"/>
            <w:shd w:val="clear" w:color="auto" w:fill="FFFFFF"/>
            <w:vAlign w:val="center"/>
          </w:tcPr>
          <w:p w14:paraId="00C8195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26</w:t>
            </w:r>
          </w:p>
        </w:tc>
        <w:tc>
          <w:tcPr>
            <w:tcW w:w="1120" w:type="dxa"/>
            <w:shd w:val="clear" w:color="auto" w:fill="FFFFFF"/>
            <w:vAlign w:val="center"/>
          </w:tcPr>
          <w:p w14:paraId="177FB6D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33</w:t>
            </w:r>
          </w:p>
        </w:tc>
        <w:tc>
          <w:tcPr>
            <w:tcW w:w="719" w:type="dxa"/>
            <w:shd w:val="clear" w:color="auto" w:fill="FFFFFF"/>
            <w:vAlign w:val="center"/>
          </w:tcPr>
          <w:p w14:paraId="1996AA28"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63</w:t>
            </w:r>
          </w:p>
        </w:tc>
        <w:tc>
          <w:tcPr>
            <w:tcW w:w="1290" w:type="dxa"/>
            <w:shd w:val="clear" w:color="auto" w:fill="FFFFFF"/>
            <w:vAlign w:val="center"/>
          </w:tcPr>
          <w:p w14:paraId="440A8128"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312.70</w:t>
            </w:r>
          </w:p>
        </w:tc>
        <w:tc>
          <w:tcPr>
            <w:tcW w:w="1129" w:type="dxa"/>
            <w:shd w:val="clear" w:color="auto" w:fill="FFFFFF"/>
            <w:vAlign w:val="center"/>
          </w:tcPr>
          <w:p w14:paraId="6209BBB3"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312.70</w:t>
            </w:r>
          </w:p>
        </w:tc>
      </w:tr>
      <w:tr w:rsidR="006C5610" w:rsidRPr="008F41A0" w14:paraId="53BFD756" w14:textId="77777777" w:rsidTr="006C5610">
        <w:trPr>
          <w:cantSplit/>
          <w:trHeight w:val="284"/>
          <w:jc w:val="center"/>
        </w:trPr>
        <w:tc>
          <w:tcPr>
            <w:tcW w:w="2699" w:type="dxa"/>
            <w:shd w:val="clear" w:color="auto" w:fill="FFFFFF"/>
          </w:tcPr>
          <w:p w14:paraId="0D789B4B"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atencional</w:t>
            </w:r>
          </w:p>
        </w:tc>
        <w:tc>
          <w:tcPr>
            <w:tcW w:w="1474" w:type="dxa"/>
            <w:shd w:val="clear" w:color="auto" w:fill="FFFFFF"/>
            <w:vAlign w:val="center"/>
          </w:tcPr>
          <w:p w14:paraId="66EA42A4"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1.05 (3.94)</w:t>
            </w:r>
          </w:p>
        </w:tc>
        <w:tc>
          <w:tcPr>
            <w:tcW w:w="1067" w:type="dxa"/>
            <w:shd w:val="clear" w:color="auto" w:fill="FFFFFF"/>
            <w:vAlign w:val="center"/>
          </w:tcPr>
          <w:p w14:paraId="440B88D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17</w:t>
            </w:r>
          </w:p>
        </w:tc>
        <w:tc>
          <w:tcPr>
            <w:tcW w:w="1120" w:type="dxa"/>
            <w:shd w:val="clear" w:color="auto" w:fill="FFFFFF"/>
            <w:vAlign w:val="center"/>
          </w:tcPr>
          <w:p w14:paraId="098D4BDE"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18</w:t>
            </w:r>
          </w:p>
        </w:tc>
        <w:tc>
          <w:tcPr>
            <w:tcW w:w="719" w:type="dxa"/>
            <w:shd w:val="clear" w:color="auto" w:fill="FFFFFF"/>
            <w:vAlign w:val="center"/>
          </w:tcPr>
          <w:p w14:paraId="0CA43A2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72</w:t>
            </w:r>
          </w:p>
        </w:tc>
        <w:tc>
          <w:tcPr>
            <w:tcW w:w="1290" w:type="dxa"/>
            <w:shd w:val="clear" w:color="auto" w:fill="FFFFFF"/>
            <w:vAlign w:val="center"/>
          </w:tcPr>
          <w:p w14:paraId="1356932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417.53</w:t>
            </w:r>
          </w:p>
        </w:tc>
        <w:tc>
          <w:tcPr>
            <w:tcW w:w="1129" w:type="dxa"/>
            <w:shd w:val="clear" w:color="auto" w:fill="FFFFFF"/>
            <w:vAlign w:val="center"/>
          </w:tcPr>
          <w:p w14:paraId="7B57009F"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417.53</w:t>
            </w:r>
          </w:p>
        </w:tc>
      </w:tr>
      <w:tr w:rsidR="006C5610" w:rsidRPr="008F41A0" w14:paraId="2629F9BB" w14:textId="77777777" w:rsidTr="006C5610">
        <w:trPr>
          <w:cantSplit/>
          <w:trHeight w:val="284"/>
          <w:jc w:val="center"/>
        </w:trPr>
        <w:tc>
          <w:tcPr>
            <w:tcW w:w="2699" w:type="dxa"/>
            <w:shd w:val="clear" w:color="auto" w:fill="FFFFFF"/>
          </w:tcPr>
          <w:p w14:paraId="01B4D696"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la visualización e imagen</w:t>
            </w:r>
          </w:p>
        </w:tc>
        <w:tc>
          <w:tcPr>
            <w:tcW w:w="1474" w:type="dxa"/>
            <w:shd w:val="clear" w:color="auto" w:fill="FFFFFF"/>
            <w:vAlign w:val="center"/>
          </w:tcPr>
          <w:p w14:paraId="1198F1E4"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0.33 (4.87)</w:t>
            </w:r>
          </w:p>
        </w:tc>
        <w:tc>
          <w:tcPr>
            <w:tcW w:w="1067" w:type="dxa"/>
            <w:shd w:val="clear" w:color="auto" w:fill="FFFFFF"/>
            <w:vAlign w:val="center"/>
          </w:tcPr>
          <w:p w14:paraId="3384708D"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21</w:t>
            </w:r>
          </w:p>
        </w:tc>
        <w:tc>
          <w:tcPr>
            <w:tcW w:w="1120" w:type="dxa"/>
            <w:shd w:val="clear" w:color="auto" w:fill="FFFFFF"/>
            <w:vAlign w:val="center"/>
          </w:tcPr>
          <w:p w14:paraId="7ADEAEF4"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04</w:t>
            </w:r>
          </w:p>
        </w:tc>
        <w:tc>
          <w:tcPr>
            <w:tcW w:w="719" w:type="dxa"/>
            <w:shd w:val="clear" w:color="auto" w:fill="FFFFFF"/>
            <w:vAlign w:val="center"/>
          </w:tcPr>
          <w:p w14:paraId="4BEACFC2"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79</w:t>
            </w:r>
          </w:p>
        </w:tc>
        <w:tc>
          <w:tcPr>
            <w:tcW w:w="1290" w:type="dxa"/>
            <w:shd w:val="clear" w:color="auto" w:fill="FFFFFF"/>
            <w:vAlign w:val="center"/>
          </w:tcPr>
          <w:p w14:paraId="0A312EE7"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003.95</w:t>
            </w:r>
          </w:p>
        </w:tc>
        <w:tc>
          <w:tcPr>
            <w:tcW w:w="1129" w:type="dxa"/>
            <w:shd w:val="clear" w:color="auto" w:fill="FFFFFF"/>
            <w:vAlign w:val="center"/>
          </w:tcPr>
          <w:p w14:paraId="1BE11D33"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003.95</w:t>
            </w:r>
          </w:p>
        </w:tc>
      </w:tr>
      <w:tr w:rsidR="006C5610" w:rsidRPr="008F41A0" w14:paraId="04563736" w14:textId="77777777" w:rsidTr="006C5610">
        <w:trPr>
          <w:cantSplit/>
          <w:trHeight w:val="284"/>
          <w:jc w:val="center"/>
        </w:trPr>
        <w:tc>
          <w:tcPr>
            <w:tcW w:w="2699" w:type="dxa"/>
            <w:shd w:val="clear" w:color="auto" w:fill="FFFFFF"/>
          </w:tcPr>
          <w:p w14:paraId="335E4A5C"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Nivel motivacional</w:t>
            </w:r>
          </w:p>
        </w:tc>
        <w:tc>
          <w:tcPr>
            <w:tcW w:w="1474" w:type="dxa"/>
            <w:shd w:val="clear" w:color="auto" w:fill="FFFFFF"/>
            <w:vAlign w:val="center"/>
          </w:tcPr>
          <w:p w14:paraId="43577394"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3.89 (3.72)</w:t>
            </w:r>
          </w:p>
        </w:tc>
        <w:tc>
          <w:tcPr>
            <w:tcW w:w="1067" w:type="dxa"/>
            <w:shd w:val="clear" w:color="auto" w:fill="FFFFFF"/>
            <w:vAlign w:val="center"/>
          </w:tcPr>
          <w:p w14:paraId="0CF9CB89"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52</w:t>
            </w:r>
          </w:p>
        </w:tc>
        <w:tc>
          <w:tcPr>
            <w:tcW w:w="1120" w:type="dxa"/>
            <w:shd w:val="clear" w:color="auto" w:fill="FFFFFF"/>
            <w:vAlign w:val="center"/>
          </w:tcPr>
          <w:p w14:paraId="66020748"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17</w:t>
            </w:r>
          </w:p>
        </w:tc>
        <w:tc>
          <w:tcPr>
            <w:tcW w:w="719" w:type="dxa"/>
            <w:shd w:val="clear" w:color="auto" w:fill="FFFFFF"/>
            <w:vAlign w:val="center"/>
          </w:tcPr>
          <w:p w14:paraId="76DE3E0E"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69</w:t>
            </w:r>
          </w:p>
        </w:tc>
        <w:tc>
          <w:tcPr>
            <w:tcW w:w="1290" w:type="dxa"/>
            <w:shd w:val="clear" w:color="auto" w:fill="FFFFFF"/>
            <w:vAlign w:val="center"/>
          </w:tcPr>
          <w:p w14:paraId="46FF845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263.01</w:t>
            </w:r>
          </w:p>
        </w:tc>
        <w:tc>
          <w:tcPr>
            <w:tcW w:w="1129" w:type="dxa"/>
            <w:shd w:val="clear" w:color="auto" w:fill="FFFFFF"/>
            <w:vAlign w:val="center"/>
          </w:tcPr>
          <w:p w14:paraId="5383DA30"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263.01</w:t>
            </w:r>
          </w:p>
        </w:tc>
      </w:tr>
      <w:tr w:rsidR="006C5610" w:rsidRPr="008F41A0" w14:paraId="1D458074" w14:textId="77777777" w:rsidTr="006C5610">
        <w:trPr>
          <w:cantSplit/>
          <w:trHeight w:val="284"/>
          <w:jc w:val="center"/>
        </w:trPr>
        <w:tc>
          <w:tcPr>
            <w:tcW w:w="2699" w:type="dxa"/>
            <w:shd w:val="clear" w:color="auto" w:fill="FFFFFF"/>
          </w:tcPr>
          <w:p w14:paraId="7A90C8F0"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afrontamiento positivo</w:t>
            </w:r>
          </w:p>
        </w:tc>
        <w:tc>
          <w:tcPr>
            <w:tcW w:w="1474" w:type="dxa"/>
            <w:shd w:val="clear" w:color="auto" w:fill="FFFFFF"/>
            <w:vAlign w:val="center"/>
          </w:tcPr>
          <w:p w14:paraId="1F79937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2.49 (3.61)</w:t>
            </w:r>
          </w:p>
        </w:tc>
        <w:tc>
          <w:tcPr>
            <w:tcW w:w="1067" w:type="dxa"/>
            <w:shd w:val="clear" w:color="auto" w:fill="FFFFFF"/>
            <w:vAlign w:val="center"/>
          </w:tcPr>
          <w:p w14:paraId="161B8591"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71</w:t>
            </w:r>
          </w:p>
        </w:tc>
        <w:tc>
          <w:tcPr>
            <w:tcW w:w="1120" w:type="dxa"/>
            <w:shd w:val="clear" w:color="auto" w:fill="FFFFFF"/>
            <w:vAlign w:val="center"/>
          </w:tcPr>
          <w:p w14:paraId="38DFC1C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98</w:t>
            </w:r>
          </w:p>
        </w:tc>
        <w:tc>
          <w:tcPr>
            <w:tcW w:w="719" w:type="dxa"/>
            <w:shd w:val="clear" w:color="auto" w:fill="FFFFFF"/>
            <w:vAlign w:val="center"/>
          </w:tcPr>
          <w:p w14:paraId="7B19A84F"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71</w:t>
            </w:r>
          </w:p>
        </w:tc>
        <w:tc>
          <w:tcPr>
            <w:tcW w:w="1290" w:type="dxa"/>
            <w:shd w:val="clear" w:color="auto" w:fill="FFFFFF"/>
            <w:vAlign w:val="center"/>
          </w:tcPr>
          <w:p w14:paraId="225AE7AC"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115.71</w:t>
            </w:r>
          </w:p>
        </w:tc>
        <w:tc>
          <w:tcPr>
            <w:tcW w:w="1129" w:type="dxa"/>
            <w:shd w:val="clear" w:color="auto" w:fill="FFFFFF"/>
            <w:vAlign w:val="center"/>
          </w:tcPr>
          <w:p w14:paraId="1476667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115.71</w:t>
            </w:r>
          </w:p>
        </w:tc>
      </w:tr>
      <w:tr w:rsidR="006C5610" w:rsidRPr="008F41A0" w14:paraId="0866F411" w14:textId="77777777" w:rsidTr="006C5610">
        <w:trPr>
          <w:cantSplit/>
          <w:trHeight w:val="284"/>
          <w:jc w:val="center"/>
        </w:trPr>
        <w:tc>
          <w:tcPr>
            <w:tcW w:w="2699" w:type="dxa"/>
            <w:shd w:val="clear" w:color="auto" w:fill="FFFFFF"/>
          </w:tcPr>
          <w:p w14:paraId="0E5DB5D7"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la actitud</w:t>
            </w:r>
          </w:p>
        </w:tc>
        <w:tc>
          <w:tcPr>
            <w:tcW w:w="1474" w:type="dxa"/>
            <w:shd w:val="clear" w:color="auto" w:fill="FFFFFF"/>
            <w:vAlign w:val="center"/>
          </w:tcPr>
          <w:p w14:paraId="3C15A87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22.22 (3.43)</w:t>
            </w:r>
          </w:p>
        </w:tc>
        <w:tc>
          <w:tcPr>
            <w:tcW w:w="1067" w:type="dxa"/>
            <w:shd w:val="clear" w:color="auto" w:fill="FFFFFF"/>
            <w:vAlign w:val="center"/>
          </w:tcPr>
          <w:p w14:paraId="25EC88EA"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66</w:t>
            </w:r>
          </w:p>
        </w:tc>
        <w:tc>
          <w:tcPr>
            <w:tcW w:w="1120" w:type="dxa"/>
            <w:shd w:val="clear" w:color="auto" w:fill="FFFFFF"/>
            <w:vAlign w:val="center"/>
          </w:tcPr>
          <w:p w14:paraId="7E4D4EDF"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31</w:t>
            </w:r>
          </w:p>
        </w:tc>
        <w:tc>
          <w:tcPr>
            <w:tcW w:w="719" w:type="dxa"/>
            <w:shd w:val="clear" w:color="auto" w:fill="FFFFFF"/>
            <w:vAlign w:val="center"/>
          </w:tcPr>
          <w:p w14:paraId="76D7C75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62</w:t>
            </w:r>
          </w:p>
        </w:tc>
        <w:tc>
          <w:tcPr>
            <w:tcW w:w="1290" w:type="dxa"/>
            <w:shd w:val="clear" w:color="auto" w:fill="FFFFFF"/>
            <w:vAlign w:val="center"/>
          </w:tcPr>
          <w:p w14:paraId="4F07E21F"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078.46</w:t>
            </w:r>
          </w:p>
        </w:tc>
        <w:tc>
          <w:tcPr>
            <w:tcW w:w="1129" w:type="dxa"/>
            <w:shd w:val="clear" w:color="auto" w:fill="FFFFFF"/>
            <w:vAlign w:val="center"/>
          </w:tcPr>
          <w:p w14:paraId="7C7AA709"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078.46</w:t>
            </w:r>
          </w:p>
        </w:tc>
      </w:tr>
      <w:tr w:rsidR="006C5610" w:rsidRPr="008F41A0" w14:paraId="10FF9C9D" w14:textId="77777777" w:rsidTr="006C5610">
        <w:trPr>
          <w:cantSplit/>
          <w:trHeight w:val="284"/>
          <w:jc w:val="center"/>
        </w:trPr>
        <w:tc>
          <w:tcPr>
            <w:tcW w:w="2699" w:type="dxa"/>
            <w:shd w:val="clear" w:color="auto" w:fill="FFFFFF"/>
          </w:tcPr>
          <w:p w14:paraId="70ADE3F3" w14:textId="77777777" w:rsidR="006C5610" w:rsidRPr="008F41A0" w:rsidRDefault="006C5610" w:rsidP="001D74B7">
            <w:pPr>
              <w:autoSpaceDE w:val="0"/>
              <w:autoSpaceDN w:val="0"/>
              <w:adjustRightInd w:val="0"/>
              <w:spacing w:line="240" w:lineRule="auto"/>
              <w:rPr>
                <w:szCs w:val="24"/>
                <w:lang w:eastAsia="es-ES_tradnl"/>
              </w:rPr>
            </w:pPr>
            <w:r w:rsidRPr="008F41A0">
              <w:rPr>
                <w:szCs w:val="24"/>
                <w:lang w:eastAsia="es-ES_tradnl"/>
              </w:rPr>
              <w:t>Apoyo a la autonomía</w:t>
            </w:r>
          </w:p>
        </w:tc>
        <w:tc>
          <w:tcPr>
            <w:tcW w:w="1474" w:type="dxa"/>
            <w:shd w:val="clear" w:color="auto" w:fill="FFFFFF"/>
            <w:vAlign w:val="center"/>
          </w:tcPr>
          <w:p w14:paraId="5A0ECED2"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50.92 (11.41)</w:t>
            </w:r>
          </w:p>
        </w:tc>
        <w:tc>
          <w:tcPr>
            <w:tcW w:w="1067" w:type="dxa"/>
            <w:shd w:val="clear" w:color="auto" w:fill="FFFFFF"/>
            <w:vAlign w:val="center"/>
          </w:tcPr>
          <w:p w14:paraId="05213DB6"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35</w:t>
            </w:r>
          </w:p>
        </w:tc>
        <w:tc>
          <w:tcPr>
            <w:tcW w:w="1120" w:type="dxa"/>
            <w:shd w:val="clear" w:color="auto" w:fill="FFFFFF"/>
            <w:vAlign w:val="center"/>
          </w:tcPr>
          <w:p w14:paraId="6749266A"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27</w:t>
            </w:r>
          </w:p>
        </w:tc>
        <w:tc>
          <w:tcPr>
            <w:tcW w:w="719" w:type="dxa"/>
            <w:shd w:val="clear" w:color="auto" w:fill="FFFFFF"/>
            <w:vAlign w:val="center"/>
          </w:tcPr>
          <w:p w14:paraId="7C538C4B"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93</w:t>
            </w:r>
          </w:p>
        </w:tc>
        <w:tc>
          <w:tcPr>
            <w:tcW w:w="1290" w:type="dxa"/>
            <w:shd w:val="clear" w:color="auto" w:fill="FFFFFF"/>
            <w:vAlign w:val="center"/>
          </w:tcPr>
          <w:p w14:paraId="2C3A06A5"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2006</w:t>
            </w:r>
          </w:p>
        </w:tc>
        <w:tc>
          <w:tcPr>
            <w:tcW w:w="1129" w:type="dxa"/>
            <w:shd w:val="clear" w:color="auto" w:fill="FFFFFF"/>
            <w:vAlign w:val="center"/>
          </w:tcPr>
          <w:p w14:paraId="491DA2E9"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12006.41</w:t>
            </w:r>
          </w:p>
        </w:tc>
      </w:tr>
      <w:tr w:rsidR="006C5610" w:rsidRPr="008F41A0" w14:paraId="0F2DFF9D" w14:textId="77777777" w:rsidTr="006C5610">
        <w:trPr>
          <w:cantSplit/>
          <w:trHeight w:val="284"/>
          <w:jc w:val="center"/>
        </w:trPr>
        <w:tc>
          <w:tcPr>
            <w:tcW w:w="2699" w:type="dxa"/>
            <w:tcBorders>
              <w:bottom w:val="single" w:sz="4" w:space="0" w:color="auto"/>
            </w:tcBorders>
            <w:shd w:val="clear" w:color="auto" w:fill="FFFFFF"/>
          </w:tcPr>
          <w:p w14:paraId="3927EFF4" w14:textId="77777777" w:rsidR="006C5610" w:rsidRPr="008F41A0" w:rsidRDefault="006C5610" w:rsidP="001D74B7">
            <w:pPr>
              <w:autoSpaceDE w:val="0"/>
              <w:autoSpaceDN w:val="0"/>
              <w:adjustRightInd w:val="0"/>
              <w:spacing w:line="240" w:lineRule="auto"/>
              <w:rPr>
                <w:szCs w:val="24"/>
                <w:lang w:eastAsia="es-ES_tradnl"/>
              </w:rPr>
            </w:pPr>
            <w:r w:rsidRPr="008F41A0">
              <w:rPr>
                <w:szCs w:val="24"/>
                <w:lang w:eastAsia="es-ES_tradnl"/>
              </w:rPr>
              <w:t>Estilo controlador</w:t>
            </w:r>
          </w:p>
        </w:tc>
        <w:tc>
          <w:tcPr>
            <w:tcW w:w="1474" w:type="dxa"/>
            <w:tcBorders>
              <w:bottom w:val="single" w:sz="4" w:space="0" w:color="auto"/>
            </w:tcBorders>
            <w:shd w:val="clear" w:color="auto" w:fill="FFFFFF"/>
            <w:vAlign w:val="center"/>
          </w:tcPr>
          <w:p w14:paraId="4C2D30F7"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35.28 (8.45)</w:t>
            </w:r>
          </w:p>
        </w:tc>
        <w:tc>
          <w:tcPr>
            <w:tcW w:w="1067" w:type="dxa"/>
            <w:tcBorders>
              <w:bottom w:val="single" w:sz="4" w:space="0" w:color="auto"/>
            </w:tcBorders>
            <w:shd w:val="clear" w:color="auto" w:fill="FFFFFF"/>
            <w:vAlign w:val="center"/>
          </w:tcPr>
          <w:p w14:paraId="7CBC5EF3"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38</w:t>
            </w:r>
          </w:p>
        </w:tc>
        <w:tc>
          <w:tcPr>
            <w:tcW w:w="1120" w:type="dxa"/>
            <w:tcBorders>
              <w:bottom w:val="single" w:sz="4" w:space="0" w:color="auto"/>
            </w:tcBorders>
            <w:shd w:val="clear" w:color="auto" w:fill="FFFFFF"/>
            <w:vAlign w:val="center"/>
          </w:tcPr>
          <w:p w14:paraId="61938DB5"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0.11</w:t>
            </w:r>
          </w:p>
        </w:tc>
        <w:tc>
          <w:tcPr>
            <w:tcW w:w="719" w:type="dxa"/>
            <w:tcBorders>
              <w:bottom w:val="single" w:sz="4" w:space="0" w:color="auto"/>
            </w:tcBorders>
            <w:shd w:val="clear" w:color="auto" w:fill="FFFFFF"/>
            <w:vAlign w:val="center"/>
          </w:tcPr>
          <w:p w14:paraId="74B0354A"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76</w:t>
            </w:r>
          </w:p>
        </w:tc>
        <w:tc>
          <w:tcPr>
            <w:tcW w:w="1290" w:type="dxa"/>
            <w:tcBorders>
              <w:bottom w:val="single" w:sz="4" w:space="0" w:color="auto"/>
            </w:tcBorders>
            <w:shd w:val="clear" w:color="auto" w:fill="FFFFFF"/>
            <w:vAlign w:val="center"/>
          </w:tcPr>
          <w:p w14:paraId="26F93E3D"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5469.65</w:t>
            </w:r>
          </w:p>
        </w:tc>
        <w:tc>
          <w:tcPr>
            <w:tcW w:w="1129" w:type="dxa"/>
            <w:tcBorders>
              <w:bottom w:val="single" w:sz="4" w:space="0" w:color="auto"/>
            </w:tcBorders>
            <w:shd w:val="clear" w:color="auto" w:fill="FFFFFF"/>
            <w:vAlign w:val="center"/>
          </w:tcPr>
          <w:p w14:paraId="42D5626E" w14:textId="77777777" w:rsidR="006C5610" w:rsidRPr="008F41A0" w:rsidRDefault="006C5610" w:rsidP="001D74B7">
            <w:pPr>
              <w:autoSpaceDE w:val="0"/>
              <w:autoSpaceDN w:val="0"/>
              <w:adjustRightInd w:val="0"/>
              <w:spacing w:line="240" w:lineRule="auto"/>
              <w:ind w:left="60" w:right="60"/>
              <w:jc w:val="center"/>
              <w:rPr>
                <w:szCs w:val="24"/>
              </w:rPr>
            </w:pPr>
            <w:r w:rsidRPr="008F41A0">
              <w:rPr>
                <w:szCs w:val="24"/>
              </w:rPr>
              <w:t>5469.65</w:t>
            </w:r>
          </w:p>
        </w:tc>
      </w:tr>
    </w:tbl>
    <w:p w14:paraId="72B3E1DB" w14:textId="77777777" w:rsidR="006C5610" w:rsidRPr="008F41A0" w:rsidRDefault="006C5610" w:rsidP="006C5610">
      <w:pPr>
        <w:spacing w:line="240" w:lineRule="auto"/>
        <w:rPr>
          <w:sz w:val="20"/>
        </w:rPr>
      </w:pPr>
      <w:r w:rsidRPr="008F41A0">
        <w:rPr>
          <w:i/>
          <w:sz w:val="20"/>
        </w:rPr>
        <w:t>Nota</w:t>
      </w:r>
      <w:r w:rsidRPr="008F41A0">
        <w:rPr>
          <w:sz w:val="20"/>
        </w:rPr>
        <w:t xml:space="preserve">. </w:t>
      </w:r>
      <w:proofErr w:type="spellStart"/>
      <w:r w:rsidRPr="008F41A0">
        <w:rPr>
          <w:sz w:val="20"/>
        </w:rPr>
        <w:t>Varcomp</w:t>
      </w:r>
      <w:proofErr w:type="spellEnd"/>
      <w:r w:rsidRPr="008F41A0">
        <w:rPr>
          <w:sz w:val="20"/>
        </w:rPr>
        <w:t xml:space="preserve"> = procedimiento de mínimos cuadrados; GLM = procedimiento de máxima verosimilitud.</w:t>
      </w:r>
    </w:p>
    <w:p w14:paraId="79EC74C2" w14:textId="77777777" w:rsidR="006C5610" w:rsidRPr="008F41A0" w:rsidRDefault="006C5610" w:rsidP="006C5610">
      <w:pPr>
        <w:spacing w:line="240" w:lineRule="auto"/>
      </w:pPr>
    </w:p>
    <w:p w14:paraId="4CFCB58E" w14:textId="638D7B2E" w:rsidR="006E4F42" w:rsidRDefault="0084430B" w:rsidP="006C5610">
      <w:pPr>
        <w:spacing w:line="240" w:lineRule="auto"/>
      </w:pPr>
      <w:r w:rsidRPr="00C65C4C">
        <w:t xml:space="preserve">El análisis multivariado mostró que el género tiene un efecto significativo, Λ </w:t>
      </w:r>
      <w:proofErr w:type="spellStart"/>
      <w:r w:rsidRPr="00C65C4C">
        <w:t>Wilks</w:t>
      </w:r>
      <w:proofErr w:type="spellEnd"/>
      <w:r w:rsidRPr="00C65C4C">
        <w:t xml:space="preserve"> = 0.</w:t>
      </w:r>
      <w:r w:rsidR="00187845" w:rsidRPr="00C65C4C">
        <w:t>8</w:t>
      </w:r>
      <w:r w:rsidR="00C65C4C" w:rsidRPr="00C65C4C">
        <w:t>0</w:t>
      </w:r>
      <w:r w:rsidRPr="00C65C4C">
        <w:t xml:space="preserve">; </w:t>
      </w:r>
      <w:r w:rsidRPr="00C65C4C">
        <w:rPr>
          <w:i/>
        </w:rPr>
        <w:t>F</w:t>
      </w:r>
      <w:r w:rsidRPr="00C65C4C">
        <w:t>(</w:t>
      </w:r>
      <w:r w:rsidR="00C65C4C" w:rsidRPr="00C65C4C">
        <w:t>7</w:t>
      </w:r>
      <w:r w:rsidRPr="00C65C4C">
        <w:t xml:space="preserve">) = </w:t>
      </w:r>
      <w:r w:rsidR="00C65C4C" w:rsidRPr="00C65C4C">
        <w:t>3</w:t>
      </w:r>
      <w:r w:rsidRPr="00C65C4C">
        <w:t>.</w:t>
      </w:r>
      <w:r w:rsidR="00C65C4C" w:rsidRPr="00C65C4C">
        <w:t>32</w:t>
      </w:r>
      <w:r w:rsidRPr="00C65C4C">
        <w:t xml:space="preserve">; </w:t>
      </w:r>
      <w:r w:rsidRPr="00C65C4C">
        <w:rPr>
          <w:i/>
        </w:rPr>
        <w:t>p</w:t>
      </w:r>
      <w:r w:rsidRPr="00C65C4C">
        <w:t xml:space="preserve"> = .0</w:t>
      </w:r>
      <w:r w:rsidR="00C65C4C" w:rsidRPr="00C65C4C">
        <w:t>03</w:t>
      </w:r>
      <w:r w:rsidRPr="00C65C4C">
        <w:t>; η2 = .</w:t>
      </w:r>
      <w:r w:rsidR="00C65C4C" w:rsidRPr="00C65C4C">
        <w:t>20</w:t>
      </w:r>
      <w:r w:rsidRPr="00C65C4C">
        <w:t xml:space="preserve">; </w:t>
      </w:r>
      <w:r w:rsidR="00187845" w:rsidRPr="00C65C4C">
        <w:t xml:space="preserve">mientras que la </w:t>
      </w:r>
      <w:r w:rsidR="00A67C72" w:rsidRPr="00C65C4C">
        <w:t>categoría</w:t>
      </w:r>
      <w:r w:rsidR="00187845" w:rsidRPr="00C65C4C">
        <w:t xml:space="preserve"> n</w:t>
      </w:r>
      <w:r w:rsidRPr="00C65C4C">
        <w:t xml:space="preserve">o </w:t>
      </w:r>
      <w:r w:rsidR="00187845" w:rsidRPr="00C65C4C">
        <w:t>fue</w:t>
      </w:r>
      <w:r w:rsidRPr="00C65C4C">
        <w:t xml:space="preserve"> significativa</w:t>
      </w:r>
      <w:r w:rsidR="00187845" w:rsidRPr="00C65C4C">
        <w:t xml:space="preserve">, </w:t>
      </w:r>
      <w:r w:rsidRPr="00C65C4C">
        <w:t xml:space="preserve">Λ </w:t>
      </w:r>
      <w:proofErr w:type="spellStart"/>
      <w:r w:rsidRPr="00C65C4C">
        <w:t>Wilks</w:t>
      </w:r>
      <w:proofErr w:type="spellEnd"/>
      <w:r w:rsidRPr="00C65C4C">
        <w:t xml:space="preserve"> = 0.</w:t>
      </w:r>
      <w:r w:rsidR="00C65C4C" w:rsidRPr="00C65C4C">
        <w:t>91</w:t>
      </w:r>
      <w:r w:rsidRPr="00C65C4C">
        <w:t xml:space="preserve">; </w:t>
      </w:r>
      <w:r w:rsidRPr="00C65C4C">
        <w:rPr>
          <w:i/>
        </w:rPr>
        <w:t>F</w:t>
      </w:r>
      <w:r w:rsidRPr="00C65C4C">
        <w:t>(</w:t>
      </w:r>
      <w:r w:rsidR="00C65C4C" w:rsidRPr="00C65C4C">
        <w:t>7</w:t>
      </w:r>
      <w:r w:rsidRPr="00C65C4C">
        <w:t xml:space="preserve">) = </w:t>
      </w:r>
      <w:r w:rsidR="00187845" w:rsidRPr="00C65C4C">
        <w:t>1</w:t>
      </w:r>
      <w:r w:rsidRPr="00C65C4C">
        <w:t>.</w:t>
      </w:r>
      <w:r w:rsidR="00187845" w:rsidRPr="00C65C4C">
        <w:t>38</w:t>
      </w:r>
      <w:r w:rsidRPr="00C65C4C">
        <w:t xml:space="preserve">; </w:t>
      </w:r>
      <w:r w:rsidRPr="00C65C4C">
        <w:rPr>
          <w:i/>
        </w:rPr>
        <w:t>p</w:t>
      </w:r>
      <w:r w:rsidRPr="00C65C4C">
        <w:t xml:space="preserve"> = .</w:t>
      </w:r>
      <w:r w:rsidR="00C65C4C" w:rsidRPr="00C65C4C">
        <w:t>222</w:t>
      </w:r>
      <w:r w:rsidRPr="00C65C4C">
        <w:t>; η2 = .</w:t>
      </w:r>
      <w:r w:rsidR="00C65C4C" w:rsidRPr="00C65C4C">
        <w:t xml:space="preserve">09 y tampoco su interacción con el género, Λ </w:t>
      </w:r>
      <w:proofErr w:type="spellStart"/>
      <w:r w:rsidR="00C65C4C" w:rsidRPr="00C65C4C">
        <w:t>Wilks</w:t>
      </w:r>
      <w:proofErr w:type="spellEnd"/>
      <w:r w:rsidR="00C65C4C" w:rsidRPr="00C65C4C">
        <w:t xml:space="preserve"> = 0.89; </w:t>
      </w:r>
      <w:r w:rsidR="00C65C4C" w:rsidRPr="00C65C4C">
        <w:rPr>
          <w:i/>
        </w:rPr>
        <w:t>F</w:t>
      </w:r>
      <w:r w:rsidR="00C65C4C" w:rsidRPr="00C65C4C">
        <w:t xml:space="preserve">(7) = 1.59; </w:t>
      </w:r>
      <w:r w:rsidR="00C65C4C" w:rsidRPr="00C65C4C">
        <w:rPr>
          <w:i/>
        </w:rPr>
        <w:t>p</w:t>
      </w:r>
      <w:r w:rsidR="00C65C4C" w:rsidRPr="00C65C4C">
        <w:t xml:space="preserve"> = .147; η2 = .11</w:t>
      </w:r>
      <w:r w:rsidR="00187845" w:rsidRPr="00C65C4C">
        <w:t>.</w:t>
      </w:r>
      <w:r>
        <w:t xml:space="preserve"> </w:t>
      </w:r>
      <w:r w:rsidR="00344662">
        <w:t>Por ello, se r</w:t>
      </w:r>
      <w:r w:rsidR="00643EB7">
        <w:t xml:space="preserve">ealizaron correlaciones que muestran </w:t>
      </w:r>
      <w:r w:rsidR="00DC1204" w:rsidRPr="00DC1204">
        <w:t xml:space="preserve">que los estilos interpersonales se relacionan de manera significativa con las habilidades psicológicas </w:t>
      </w:r>
      <w:r w:rsidR="00643EB7">
        <w:t xml:space="preserve">y </w:t>
      </w:r>
      <w:r w:rsidR="00DC1204" w:rsidRPr="00DC1204">
        <w:t xml:space="preserve">hay diferencias </w:t>
      </w:r>
      <w:r w:rsidR="00643EB7">
        <w:t>considerando el</w:t>
      </w:r>
      <w:r w:rsidR="00DC1204" w:rsidRPr="00DC1204">
        <w:t xml:space="preserve"> género</w:t>
      </w:r>
      <w:r w:rsidR="00A67C72">
        <w:t xml:space="preserve"> </w:t>
      </w:r>
      <w:r w:rsidR="00643EB7">
        <w:t xml:space="preserve">de los deportistas </w:t>
      </w:r>
      <w:r w:rsidR="006E4F42">
        <w:t xml:space="preserve">(Tabla </w:t>
      </w:r>
      <w:r w:rsidR="00C65C4C">
        <w:t>3</w:t>
      </w:r>
      <w:r w:rsidR="006E4F42">
        <w:t>)</w:t>
      </w:r>
      <w:r w:rsidR="00DC1204" w:rsidRPr="00DC1204">
        <w:t xml:space="preserve">. </w:t>
      </w:r>
    </w:p>
    <w:p w14:paraId="45BB75A4" w14:textId="77777777" w:rsidR="00921F7E" w:rsidRDefault="00921F7E" w:rsidP="006C5610">
      <w:pPr>
        <w:spacing w:line="240" w:lineRule="auto"/>
      </w:pPr>
    </w:p>
    <w:p w14:paraId="3D43A70C" w14:textId="77777777" w:rsidR="006C5610" w:rsidRPr="008F41A0" w:rsidRDefault="006C5610" w:rsidP="006C5610">
      <w:pPr>
        <w:spacing w:line="240" w:lineRule="auto"/>
        <w:rPr>
          <w:szCs w:val="24"/>
        </w:rPr>
      </w:pPr>
      <w:r w:rsidRPr="008F41A0">
        <w:rPr>
          <w:szCs w:val="24"/>
        </w:rPr>
        <w:t>Tabla 3</w:t>
      </w:r>
    </w:p>
    <w:p w14:paraId="676C52FF" w14:textId="77777777" w:rsidR="006C5610" w:rsidRPr="008F41A0" w:rsidRDefault="006C5610" w:rsidP="006C5610">
      <w:pPr>
        <w:spacing w:line="240" w:lineRule="auto"/>
        <w:rPr>
          <w:i/>
          <w:szCs w:val="24"/>
        </w:rPr>
      </w:pPr>
      <w:r w:rsidRPr="008F41A0">
        <w:rPr>
          <w:i/>
          <w:szCs w:val="24"/>
        </w:rPr>
        <w:t>Correlaciones entre habilidades psicológicas y estilos interpersonales en función del género</w:t>
      </w:r>
      <w:r w:rsidRPr="008F41A0">
        <w:rPr>
          <w:i/>
          <w:szCs w:val="24"/>
        </w:rPr>
        <w:tab/>
      </w:r>
    </w:p>
    <w:tbl>
      <w:tblPr>
        <w:tblW w:w="8647"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77"/>
        <w:gridCol w:w="1201"/>
        <w:gridCol w:w="1328"/>
        <w:gridCol w:w="1192"/>
        <w:gridCol w:w="1149"/>
      </w:tblGrid>
      <w:tr w:rsidR="006C5610" w:rsidRPr="008F41A0" w14:paraId="4B624F31" w14:textId="77777777" w:rsidTr="001D74B7">
        <w:trPr>
          <w:trHeight w:val="252"/>
          <w:jc w:val="center"/>
        </w:trPr>
        <w:tc>
          <w:tcPr>
            <w:tcW w:w="2972" w:type="dxa"/>
            <w:tcBorders>
              <w:bottom w:val="nil"/>
              <w:right w:val="nil"/>
            </w:tcBorders>
          </w:tcPr>
          <w:p w14:paraId="41B8E018"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 xml:space="preserve"> </w:t>
            </w:r>
          </w:p>
        </w:tc>
        <w:tc>
          <w:tcPr>
            <w:tcW w:w="1990" w:type="dxa"/>
            <w:gridSpan w:val="2"/>
            <w:tcBorders>
              <w:top w:val="single" w:sz="4" w:space="0" w:color="auto"/>
              <w:left w:val="nil"/>
              <w:bottom w:val="single" w:sz="4" w:space="0" w:color="auto"/>
              <w:right w:val="nil"/>
            </w:tcBorders>
            <w:vAlign w:val="center"/>
          </w:tcPr>
          <w:p w14:paraId="6C79E24A"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Apoyo a la autonomía</w:t>
            </w:r>
          </w:p>
        </w:tc>
        <w:tc>
          <w:tcPr>
            <w:tcW w:w="1842" w:type="dxa"/>
            <w:gridSpan w:val="2"/>
            <w:tcBorders>
              <w:top w:val="single" w:sz="4" w:space="0" w:color="auto"/>
              <w:left w:val="nil"/>
              <w:bottom w:val="single" w:sz="4" w:space="0" w:color="auto"/>
              <w:right w:val="nil"/>
            </w:tcBorders>
            <w:vAlign w:val="center"/>
          </w:tcPr>
          <w:p w14:paraId="1AEB2E77"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Estilo controlador</w:t>
            </w:r>
          </w:p>
        </w:tc>
      </w:tr>
      <w:tr w:rsidR="006C5610" w:rsidRPr="008F41A0" w14:paraId="713C59E6" w14:textId="77777777" w:rsidTr="001D74B7">
        <w:trPr>
          <w:trHeight w:val="252"/>
          <w:jc w:val="center"/>
        </w:trPr>
        <w:tc>
          <w:tcPr>
            <w:tcW w:w="2972" w:type="dxa"/>
            <w:tcBorders>
              <w:top w:val="nil"/>
              <w:bottom w:val="single" w:sz="4" w:space="0" w:color="auto"/>
              <w:right w:val="nil"/>
            </w:tcBorders>
          </w:tcPr>
          <w:p w14:paraId="1584DAFA" w14:textId="77777777" w:rsidR="006C5610" w:rsidRPr="008F41A0" w:rsidRDefault="006C5610" w:rsidP="001D74B7">
            <w:pPr>
              <w:autoSpaceDE w:val="0"/>
              <w:autoSpaceDN w:val="0"/>
              <w:adjustRightInd w:val="0"/>
              <w:spacing w:line="240" w:lineRule="auto"/>
              <w:jc w:val="left"/>
              <w:rPr>
                <w:szCs w:val="24"/>
                <w:lang w:eastAsia="es-ES_tradnl"/>
              </w:rPr>
            </w:pPr>
          </w:p>
        </w:tc>
        <w:tc>
          <w:tcPr>
            <w:tcW w:w="945" w:type="dxa"/>
            <w:tcBorders>
              <w:top w:val="single" w:sz="4" w:space="0" w:color="auto"/>
              <w:left w:val="nil"/>
              <w:bottom w:val="single" w:sz="4" w:space="0" w:color="auto"/>
              <w:right w:val="nil"/>
            </w:tcBorders>
          </w:tcPr>
          <w:p w14:paraId="24D169E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Masculino</w:t>
            </w:r>
          </w:p>
        </w:tc>
        <w:tc>
          <w:tcPr>
            <w:tcW w:w="1045" w:type="dxa"/>
            <w:tcBorders>
              <w:top w:val="single" w:sz="4" w:space="0" w:color="auto"/>
              <w:left w:val="nil"/>
              <w:bottom w:val="single" w:sz="4" w:space="0" w:color="auto"/>
              <w:right w:val="nil"/>
            </w:tcBorders>
          </w:tcPr>
          <w:p w14:paraId="10D9C9B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Femenino</w:t>
            </w:r>
          </w:p>
        </w:tc>
        <w:tc>
          <w:tcPr>
            <w:tcW w:w="938" w:type="dxa"/>
            <w:tcBorders>
              <w:top w:val="single" w:sz="4" w:space="0" w:color="auto"/>
              <w:left w:val="nil"/>
              <w:bottom w:val="single" w:sz="4" w:space="0" w:color="auto"/>
              <w:right w:val="nil"/>
            </w:tcBorders>
          </w:tcPr>
          <w:p w14:paraId="0E1D68A6"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Masculino</w:t>
            </w:r>
          </w:p>
        </w:tc>
        <w:tc>
          <w:tcPr>
            <w:tcW w:w="900" w:type="dxa"/>
            <w:tcBorders>
              <w:top w:val="single" w:sz="4" w:space="0" w:color="auto"/>
              <w:left w:val="nil"/>
              <w:bottom w:val="single" w:sz="4" w:space="0" w:color="auto"/>
              <w:right w:val="nil"/>
            </w:tcBorders>
          </w:tcPr>
          <w:p w14:paraId="19446DFE"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Femenino</w:t>
            </w:r>
          </w:p>
        </w:tc>
      </w:tr>
      <w:tr w:rsidR="006C5610" w:rsidRPr="008F41A0" w14:paraId="30BF9121" w14:textId="77777777" w:rsidTr="001D74B7">
        <w:trPr>
          <w:trHeight w:val="53"/>
          <w:jc w:val="center"/>
        </w:trPr>
        <w:tc>
          <w:tcPr>
            <w:tcW w:w="2972" w:type="dxa"/>
            <w:tcBorders>
              <w:top w:val="single" w:sz="4" w:space="0" w:color="auto"/>
            </w:tcBorders>
          </w:tcPr>
          <w:p w14:paraId="3351C856"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Autoconfianza</w:t>
            </w:r>
          </w:p>
        </w:tc>
        <w:tc>
          <w:tcPr>
            <w:tcW w:w="945" w:type="dxa"/>
            <w:tcBorders>
              <w:top w:val="single" w:sz="4" w:space="0" w:color="auto"/>
            </w:tcBorders>
            <w:vAlign w:val="center"/>
          </w:tcPr>
          <w:p w14:paraId="637F67C7"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36**</w:t>
            </w:r>
          </w:p>
        </w:tc>
        <w:tc>
          <w:tcPr>
            <w:tcW w:w="1045" w:type="dxa"/>
            <w:tcBorders>
              <w:top w:val="single" w:sz="4" w:space="0" w:color="auto"/>
            </w:tcBorders>
            <w:vAlign w:val="center"/>
          </w:tcPr>
          <w:p w14:paraId="29BD23A6"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35*</w:t>
            </w:r>
          </w:p>
        </w:tc>
        <w:tc>
          <w:tcPr>
            <w:tcW w:w="938" w:type="dxa"/>
            <w:tcBorders>
              <w:top w:val="single" w:sz="4" w:space="0" w:color="auto"/>
            </w:tcBorders>
            <w:vAlign w:val="center"/>
          </w:tcPr>
          <w:p w14:paraId="580D4F6D"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29*</w:t>
            </w:r>
          </w:p>
        </w:tc>
        <w:tc>
          <w:tcPr>
            <w:tcW w:w="900" w:type="dxa"/>
            <w:tcBorders>
              <w:top w:val="single" w:sz="4" w:space="0" w:color="auto"/>
            </w:tcBorders>
            <w:vAlign w:val="center"/>
          </w:tcPr>
          <w:p w14:paraId="11ACE450"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0</w:t>
            </w:r>
          </w:p>
        </w:tc>
      </w:tr>
      <w:tr w:rsidR="006C5610" w:rsidRPr="008F41A0" w14:paraId="238733AC" w14:textId="77777777" w:rsidTr="001D74B7">
        <w:trPr>
          <w:trHeight w:val="262"/>
          <w:jc w:val="center"/>
        </w:trPr>
        <w:tc>
          <w:tcPr>
            <w:tcW w:w="2972" w:type="dxa"/>
          </w:tcPr>
          <w:p w14:paraId="402F5E14"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afrontamiento negativo</w:t>
            </w:r>
          </w:p>
        </w:tc>
        <w:tc>
          <w:tcPr>
            <w:tcW w:w="945" w:type="dxa"/>
            <w:vAlign w:val="center"/>
          </w:tcPr>
          <w:p w14:paraId="7438FCDB"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4</w:t>
            </w:r>
          </w:p>
        </w:tc>
        <w:tc>
          <w:tcPr>
            <w:tcW w:w="1045" w:type="dxa"/>
            <w:vAlign w:val="center"/>
          </w:tcPr>
          <w:p w14:paraId="4949445C"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37*</w:t>
            </w:r>
          </w:p>
        </w:tc>
        <w:tc>
          <w:tcPr>
            <w:tcW w:w="938" w:type="dxa"/>
            <w:vAlign w:val="center"/>
          </w:tcPr>
          <w:p w14:paraId="1AD05F5B"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41**</w:t>
            </w:r>
          </w:p>
        </w:tc>
        <w:tc>
          <w:tcPr>
            <w:tcW w:w="900" w:type="dxa"/>
            <w:vAlign w:val="center"/>
          </w:tcPr>
          <w:p w14:paraId="46E6E90B"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24</w:t>
            </w:r>
          </w:p>
        </w:tc>
      </w:tr>
      <w:tr w:rsidR="006C5610" w:rsidRPr="008F41A0" w14:paraId="2BBAF382" w14:textId="77777777" w:rsidTr="001D74B7">
        <w:trPr>
          <w:trHeight w:val="252"/>
          <w:jc w:val="center"/>
        </w:trPr>
        <w:tc>
          <w:tcPr>
            <w:tcW w:w="2972" w:type="dxa"/>
          </w:tcPr>
          <w:p w14:paraId="14D61DCF"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atencional</w:t>
            </w:r>
          </w:p>
        </w:tc>
        <w:tc>
          <w:tcPr>
            <w:tcW w:w="945" w:type="dxa"/>
            <w:vAlign w:val="center"/>
          </w:tcPr>
          <w:p w14:paraId="75425D3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05</w:t>
            </w:r>
          </w:p>
        </w:tc>
        <w:tc>
          <w:tcPr>
            <w:tcW w:w="1045" w:type="dxa"/>
            <w:vAlign w:val="center"/>
          </w:tcPr>
          <w:p w14:paraId="0E002BEE"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29</w:t>
            </w:r>
          </w:p>
        </w:tc>
        <w:tc>
          <w:tcPr>
            <w:tcW w:w="938" w:type="dxa"/>
            <w:vAlign w:val="center"/>
          </w:tcPr>
          <w:p w14:paraId="37A20E9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25*</w:t>
            </w:r>
          </w:p>
        </w:tc>
        <w:tc>
          <w:tcPr>
            <w:tcW w:w="900" w:type="dxa"/>
            <w:vAlign w:val="center"/>
          </w:tcPr>
          <w:p w14:paraId="5F17B656"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8</w:t>
            </w:r>
          </w:p>
        </w:tc>
      </w:tr>
      <w:tr w:rsidR="006C5610" w:rsidRPr="008F41A0" w14:paraId="0D6C0F86" w14:textId="77777777" w:rsidTr="001D74B7">
        <w:trPr>
          <w:trHeight w:val="252"/>
          <w:jc w:val="center"/>
        </w:trPr>
        <w:tc>
          <w:tcPr>
            <w:tcW w:w="2972" w:type="dxa"/>
          </w:tcPr>
          <w:p w14:paraId="3E1C9C24"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la visualización e imagen</w:t>
            </w:r>
          </w:p>
        </w:tc>
        <w:tc>
          <w:tcPr>
            <w:tcW w:w="945" w:type="dxa"/>
            <w:vAlign w:val="center"/>
          </w:tcPr>
          <w:p w14:paraId="6A9EE9B7"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1</w:t>
            </w:r>
          </w:p>
        </w:tc>
        <w:tc>
          <w:tcPr>
            <w:tcW w:w="1045" w:type="dxa"/>
            <w:vAlign w:val="center"/>
          </w:tcPr>
          <w:p w14:paraId="6D790D1C"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6</w:t>
            </w:r>
          </w:p>
        </w:tc>
        <w:tc>
          <w:tcPr>
            <w:tcW w:w="938" w:type="dxa"/>
            <w:vAlign w:val="center"/>
          </w:tcPr>
          <w:p w14:paraId="57F8E022"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37**</w:t>
            </w:r>
          </w:p>
        </w:tc>
        <w:tc>
          <w:tcPr>
            <w:tcW w:w="900" w:type="dxa"/>
            <w:vAlign w:val="center"/>
          </w:tcPr>
          <w:p w14:paraId="01BB6706"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2</w:t>
            </w:r>
          </w:p>
        </w:tc>
      </w:tr>
      <w:tr w:rsidR="006C5610" w:rsidRPr="008F41A0" w14:paraId="34131955" w14:textId="77777777" w:rsidTr="001D74B7">
        <w:trPr>
          <w:trHeight w:val="252"/>
          <w:jc w:val="center"/>
        </w:trPr>
        <w:tc>
          <w:tcPr>
            <w:tcW w:w="2972" w:type="dxa"/>
          </w:tcPr>
          <w:p w14:paraId="059C3FF5"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Nivel motivacional</w:t>
            </w:r>
          </w:p>
        </w:tc>
        <w:tc>
          <w:tcPr>
            <w:tcW w:w="945" w:type="dxa"/>
            <w:vAlign w:val="center"/>
          </w:tcPr>
          <w:p w14:paraId="564E4DEE"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7</w:t>
            </w:r>
          </w:p>
        </w:tc>
        <w:tc>
          <w:tcPr>
            <w:tcW w:w="1045" w:type="dxa"/>
            <w:vAlign w:val="center"/>
          </w:tcPr>
          <w:p w14:paraId="15107895"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20</w:t>
            </w:r>
          </w:p>
        </w:tc>
        <w:tc>
          <w:tcPr>
            <w:tcW w:w="938" w:type="dxa"/>
            <w:vAlign w:val="center"/>
          </w:tcPr>
          <w:p w14:paraId="33EEACCB"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2</w:t>
            </w:r>
          </w:p>
        </w:tc>
        <w:tc>
          <w:tcPr>
            <w:tcW w:w="900" w:type="dxa"/>
            <w:vAlign w:val="center"/>
          </w:tcPr>
          <w:p w14:paraId="6667B838"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02</w:t>
            </w:r>
          </w:p>
        </w:tc>
      </w:tr>
      <w:tr w:rsidR="006C5610" w:rsidRPr="008F41A0" w14:paraId="6F88E952" w14:textId="77777777" w:rsidTr="001D74B7">
        <w:trPr>
          <w:trHeight w:val="252"/>
          <w:jc w:val="center"/>
        </w:trPr>
        <w:tc>
          <w:tcPr>
            <w:tcW w:w="2972" w:type="dxa"/>
          </w:tcPr>
          <w:p w14:paraId="5BBF9550"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afrontamiento positivo</w:t>
            </w:r>
          </w:p>
        </w:tc>
        <w:tc>
          <w:tcPr>
            <w:tcW w:w="945" w:type="dxa"/>
            <w:vAlign w:val="center"/>
          </w:tcPr>
          <w:p w14:paraId="5FD00A2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18</w:t>
            </w:r>
          </w:p>
        </w:tc>
        <w:tc>
          <w:tcPr>
            <w:tcW w:w="1045" w:type="dxa"/>
            <w:vAlign w:val="center"/>
          </w:tcPr>
          <w:p w14:paraId="4B238B09"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34*</w:t>
            </w:r>
          </w:p>
        </w:tc>
        <w:tc>
          <w:tcPr>
            <w:tcW w:w="938" w:type="dxa"/>
            <w:vAlign w:val="center"/>
          </w:tcPr>
          <w:p w14:paraId="2D99A991"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27*</w:t>
            </w:r>
          </w:p>
        </w:tc>
        <w:tc>
          <w:tcPr>
            <w:tcW w:w="900" w:type="dxa"/>
            <w:vAlign w:val="center"/>
          </w:tcPr>
          <w:p w14:paraId="7B0AFC95"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09</w:t>
            </w:r>
          </w:p>
        </w:tc>
      </w:tr>
      <w:tr w:rsidR="006C5610" w:rsidRPr="008F41A0" w14:paraId="12AC7DA3" w14:textId="77777777" w:rsidTr="001D74B7">
        <w:trPr>
          <w:trHeight w:val="312"/>
          <w:jc w:val="center"/>
        </w:trPr>
        <w:tc>
          <w:tcPr>
            <w:tcW w:w="2972" w:type="dxa"/>
          </w:tcPr>
          <w:p w14:paraId="726BDF1B" w14:textId="77777777" w:rsidR="006C5610" w:rsidRPr="008F41A0" w:rsidRDefault="006C5610" w:rsidP="001D74B7">
            <w:pPr>
              <w:autoSpaceDE w:val="0"/>
              <w:autoSpaceDN w:val="0"/>
              <w:adjustRightInd w:val="0"/>
              <w:spacing w:line="240" w:lineRule="auto"/>
              <w:jc w:val="left"/>
              <w:rPr>
                <w:szCs w:val="24"/>
                <w:lang w:eastAsia="es-ES_tradnl"/>
              </w:rPr>
            </w:pPr>
            <w:r w:rsidRPr="008F41A0">
              <w:rPr>
                <w:szCs w:val="24"/>
                <w:lang w:eastAsia="es-ES_tradnl"/>
              </w:rPr>
              <w:t>Control de la actitud</w:t>
            </w:r>
          </w:p>
        </w:tc>
        <w:tc>
          <w:tcPr>
            <w:tcW w:w="945" w:type="dxa"/>
            <w:vAlign w:val="center"/>
          </w:tcPr>
          <w:p w14:paraId="2F5AF370"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41**</w:t>
            </w:r>
          </w:p>
        </w:tc>
        <w:tc>
          <w:tcPr>
            <w:tcW w:w="1045" w:type="dxa"/>
            <w:vAlign w:val="center"/>
          </w:tcPr>
          <w:p w14:paraId="4F39E76E"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37*</w:t>
            </w:r>
          </w:p>
        </w:tc>
        <w:tc>
          <w:tcPr>
            <w:tcW w:w="938" w:type="dxa"/>
            <w:vAlign w:val="center"/>
          </w:tcPr>
          <w:p w14:paraId="7B703555"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 xml:space="preserve">  -.34**</w:t>
            </w:r>
          </w:p>
        </w:tc>
        <w:tc>
          <w:tcPr>
            <w:tcW w:w="900" w:type="dxa"/>
            <w:vAlign w:val="center"/>
          </w:tcPr>
          <w:p w14:paraId="1ABAFDEF"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09</w:t>
            </w:r>
          </w:p>
        </w:tc>
      </w:tr>
    </w:tbl>
    <w:p w14:paraId="7E5C9873" w14:textId="77777777" w:rsidR="006C5610" w:rsidRPr="008F41A0" w:rsidRDefault="006C5610" w:rsidP="006C5610">
      <w:pPr>
        <w:spacing w:line="240" w:lineRule="auto"/>
        <w:jc w:val="left"/>
        <w:rPr>
          <w:sz w:val="20"/>
          <w:szCs w:val="20"/>
          <w:lang w:eastAsia="es-AR"/>
        </w:rPr>
      </w:pPr>
      <w:r w:rsidRPr="008F41A0">
        <w:rPr>
          <w:i/>
          <w:sz w:val="20"/>
          <w:szCs w:val="20"/>
          <w:lang w:eastAsia="es-AR"/>
        </w:rPr>
        <w:t xml:space="preserve">*p </w:t>
      </w:r>
      <w:r w:rsidRPr="008F41A0">
        <w:rPr>
          <w:sz w:val="20"/>
          <w:szCs w:val="20"/>
          <w:lang w:eastAsia="es-AR"/>
        </w:rPr>
        <w:t>&lt; .05; **</w:t>
      </w:r>
      <w:r w:rsidRPr="008F41A0">
        <w:rPr>
          <w:i/>
          <w:sz w:val="20"/>
          <w:szCs w:val="20"/>
          <w:lang w:eastAsia="es-AR"/>
        </w:rPr>
        <w:t>p</w:t>
      </w:r>
      <w:r w:rsidRPr="008F41A0">
        <w:rPr>
          <w:sz w:val="20"/>
          <w:szCs w:val="20"/>
          <w:lang w:eastAsia="es-AR"/>
        </w:rPr>
        <w:t xml:space="preserve"> &lt; .01</w:t>
      </w:r>
    </w:p>
    <w:p w14:paraId="3F66BDD5" w14:textId="39B7D878" w:rsidR="00921F7E" w:rsidRDefault="00921F7E" w:rsidP="006C5610">
      <w:pPr>
        <w:spacing w:line="240" w:lineRule="auto"/>
      </w:pPr>
    </w:p>
    <w:p w14:paraId="5CF850E1" w14:textId="77777777" w:rsidR="006C5610" w:rsidRDefault="006C5610" w:rsidP="006C5610">
      <w:pPr>
        <w:spacing w:line="240" w:lineRule="auto"/>
      </w:pPr>
    </w:p>
    <w:p w14:paraId="57B732A6" w14:textId="3B399589" w:rsidR="003550DB" w:rsidRPr="00DC1204" w:rsidRDefault="00DC1204" w:rsidP="006C5610">
      <w:pPr>
        <w:spacing w:line="240" w:lineRule="auto"/>
      </w:pPr>
      <w:r>
        <w:t xml:space="preserve">El apoyo a la autonomía se asocia de manera directa con la autoconfianza y el control de la actitud en ambos géneros, mientras que se asocia solo entre las mujeres con el control de afrontamiento negativo y positivo. El estilo controlador se relaciona negativamente con casi todas las habilidades (salvo con nivel motivacional) pero solo en el grupo de varones. </w:t>
      </w:r>
      <w:r w:rsidR="00643EB7">
        <w:t>Las correlaciones son moderadas.</w:t>
      </w:r>
    </w:p>
    <w:p w14:paraId="023596C4" w14:textId="670BE31C" w:rsidR="00011E4B" w:rsidRPr="00566E9B" w:rsidRDefault="00011E4B" w:rsidP="006C5610">
      <w:pPr>
        <w:spacing w:line="240" w:lineRule="auto"/>
      </w:pPr>
      <w:r w:rsidRPr="00566E9B">
        <w:t xml:space="preserve">Para analizar la contribución de </w:t>
      </w:r>
      <w:r>
        <w:t>los estilos interpersonales de los entrenadores</w:t>
      </w:r>
      <w:r w:rsidRPr="00566E9B">
        <w:t xml:space="preserve"> </w:t>
      </w:r>
      <w:r>
        <w:t>en las habilidades psicológicas</w:t>
      </w:r>
      <w:r w:rsidRPr="00566E9B">
        <w:t xml:space="preserve">, se realizaron análisis de regresión </w:t>
      </w:r>
      <w:r>
        <w:t xml:space="preserve">(Tabla </w:t>
      </w:r>
      <w:r w:rsidR="00C65C4C">
        <w:t>4</w:t>
      </w:r>
      <w:r>
        <w:t>)</w:t>
      </w:r>
      <w:r w:rsidRPr="00566E9B">
        <w:t>. Previo a realizar el análisis</w:t>
      </w:r>
      <w:r w:rsidRPr="00833FAA">
        <w:t xml:space="preserve">, se comprobaron los supuestos. Los valores del índice de Durbin-Watson fueron adecuados </w:t>
      </w:r>
      <w:r w:rsidR="008149DE" w:rsidRPr="00833FAA">
        <w:fldChar w:fldCharType="begin" w:fldLock="1"/>
      </w:r>
      <w:r w:rsidR="00B624C4">
        <w:instrText>ADDIN CSL_CITATION {"citationItems":[{"id":"ITEM-1","itemData":{"author":[{"dropping-particle":"","family":"Pardo","given":"A","non-dropping-particle":"","parse-names":false,"suffix":""},{"dropping-particle":"","family":"Ruiz","given":"M","non-dropping-particle":"","parse-names":false,"suffix":""}],"id":"ITEM-1","issued":{"date-parts":[["2005"]]},"publisher":"McGraw Hill","publisher-place":"Madrid","title":"Análisis de datos con SPSS 13 Base","type":"book"},"uris":["http://www.mendeley.com/documents/?uuid=cf7be7a1-d151-424a-b1d4-69b28907699c","http://www.mendeley.com/documents/?uuid=50619ec8-09c2-4aa5-a49f-3fa3cdd3b6c5"]}],"mendeley":{"formattedCitation":"(Pardo &amp; Ruiz, 2005)","plainTextFormattedCitation":"(Pardo &amp; Ruiz, 2005)","previouslyFormattedCitation":"(Pardo &amp; Ruiz, 2005)"},"properties":{"noteIndex":0},"schema":"https://github.com/citation-style-language/schema/raw/master/csl-citation.json"}</w:instrText>
      </w:r>
      <w:r w:rsidR="008149DE" w:rsidRPr="00833FAA">
        <w:fldChar w:fldCharType="separate"/>
      </w:r>
      <w:r w:rsidR="008149DE" w:rsidRPr="00833FAA">
        <w:rPr>
          <w:noProof/>
        </w:rPr>
        <w:t>(Pardo &amp; Ruiz, 2005)</w:t>
      </w:r>
      <w:r w:rsidR="008149DE" w:rsidRPr="00833FAA">
        <w:fldChar w:fldCharType="end"/>
      </w:r>
      <w:r w:rsidRPr="00833FAA">
        <w:rPr>
          <w:noProof/>
        </w:rPr>
        <w:t xml:space="preserve"> y </w:t>
      </w:r>
      <w:r w:rsidRPr="00833FAA">
        <w:t xml:space="preserve">los estadísticos de colinealidad indicaron valores aceptables de Inflación de la Varianza y del índice de Tolerancia </w:t>
      </w:r>
      <w:r w:rsidR="008149DE" w:rsidRPr="00833FAA">
        <w:fldChar w:fldCharType="begin" w:fldLock="1"/>
      </w:r>
      <w:r w:rsidR="00B624C4">
        <w:instrText>ADDIN CSL_CITATION {"citationItems":[{"id":"ITEM-1","itemData":{"author":[{"dropping-particle":"","family":"Hair","given":"J","non-dropping-particle":"","parse-names":false,"suffix":""},{"dropping-particle":"","family":"Anderson","given":"R","non-dropping-particle":"","parse-names":false,"suffix":""},{"dropping-particle":"","family":"Tatham","given":"R","non-dropping-particle":"","parse-names":false,"suffix":""},{"dropping-particle":"","family":"Black","given":"W","non-dropping-particle":"","parse-names":false,"suffix":""}],"edition":"5","id":"ITEM-1","issued":{"date-parts":[["2001"]]},"publisher":"Prentice Hall Iberia","publisher-place":"Madrid","title":"Análisis multivariante","type":"book"},"uris":["http://www.mendeley.com/documents/?uuid=8f5434e3-bf10-4dcd-bd6f-2b3a3517423e","http://www.mendeley.com/documents/?uuid=6db8ad7b-aec9-4251-a917-6681cb210b88"]}],"mendeley":{"formattedCitation":"(Hair et al., 2001)","plainTextFormattedCitation":"(Hair et al., 2001)","previouslyFormattedCitation":"(Hair et al., 2001)"},"properties":{"noteIndex":0},"schema":"https://github.com/citation-style-language/schema/raw/master/csl-citation.json"}</w:instrText>
      </w:r>
      <w:r w:rsidR="008149DE" w:rsidRPr="00833FAA">
        <w:fldChar w:fldCharType="separate"/>
      </w:r>
      <w:r w:rsidR="00B624C4" w:rsidRPr="00B624C4">
        <w:rPr>
          <w:noProof/>
        </w:rPr>
        <w:t>(Hair et al., 2001)</w:t>
      </w:r>
      <w:r w:rsidR="008149DE" w:rsidRPr="00833FAA">
        <w:fldChar w:fldCharType="end"/>
      </w:r>
      <w:r w:rsidRPr="00833FAA">
        <w:t>.</w:t>
      </w:r>
      <w:r w:rsidRPr="00566E9B">
        <w:t xml:space="preserve"> </w:t>
      </w:r>
    </w:p>
    <w:p w14:paraId="6D949E98" w14:textId="77777777" w:rsidR="000B1DCC" w:rsidRDefault="000B1DCC" w:rsidP="006C5610">
      <w:pPr>
        <w:spacing w:line="240" w:lineRule="auto"/>
      </w:pPr>
    </w:p>
    <w:p w14:paraId="03751480" w14:textId="77777777" w:rsidR="006C5610" w:rsidRPr="008F41A0" w:rsidRDefault="006C5610" w:rsidP="006C5610">
      <w:pPr>
        <w:spacing w:line="240" w:lineRule="auto"/>
        <w:rPr>
          <w:szCs w:val="24"/>
        </w:rPr>
      </w:pPr>
      <w:r w:rsidRPr="008F41A0">
        <w:rPr>
          <w:szCs w:val="24"/>
        </w:rPr>
        <w:t>Tabla 4</w:t>
      </w:r>
    </w:p>
    <w:p w14:paraId="3DA03111" w14:textId="77777777" w:rsidR="006C5610" w:rsidRPr="008F41A0" w:rsidRDefault="006C5610" w:rsidP="006C5610">
      <w:pPr>
        <w:spacing w:line="240" w:lineRule="auto"/>
        <w:rPr>
          <w:i/>
          <w:szCs w:val="20"/>
        </w:rPr>
      </w:pPr>
      <w:r w:rsidRPr="008F41A0">
        <w:rPr>
          <w:i/>
          <w:szCs w:val="24"/>
        </w:rPr>
        <w:t>Poder predictivo de los estilos interpersonales en las habilidades psicológicas en función del género</w:t>
      </w:r>
    </w:p>
    <w:tbl>
      <w:tblPr>
        <w:tblStyle w:val="Tablaconcuadrcula"/>
        <w:tblW w:w="10344" w:type="dxa"/>
        <w:jc w:val="center"/>
        <w:tblLook w:val="04A0" w:firstRow="1" w:lastRow="0" w:firstColumn="1" w:lastColumn="0" w:noHBand="0" w:noVBand="1"/>
      </w:tblPr>
      <w:tblGrid>
        <w:gridCol w:w="1629"/>
        <w:gridCol w:w="1230"/>
        <w:gridCol w:w="516"/>
        <w:gridCol w:w="1123"/>
        <w:gridCol w:w="636"/>
        <w:gridCol w:w="756"/>
        <w:gridCol w:w="363"/>
        <w:gridCol w:w="1283"/>
        <w:gridCol w:w="686"/>
        <w:gridCol w:w="850"/>
        <w:gridCol w:w="636"/>
        <w:gridCol w:w="636"/>
      </w:tblGrid>
      <w:tr w:rsidR="006C5610" w:rsidRPr="008F41A0" w14:paraId="6D12D2D1" w14:textId="77777777" w:rsidTr="001D74B7">
        <w:trPr>
          <w:jc w:val="center"/>
        </w:trPr>
        <w:tc>
          <w:tcPr>
            <w:tcW w:w="1629" w:type="dxa"/>
            <w:tcBorders>
              <w:top w:val="single" w:sz="4" w:space="0" w:color="auto"/>
              <w:left w:val="nil"/>
              <w:bottom w:val="single" w:sz="4" w:space="0" w:color="auto"/>
              <w:right w:val="nil"/>
            </w:tcBorders>
          </w:tcPr>
          <w:p w14:paraId="4587265A" w14:textId="77777777" w:rsidR="006C5610" w:rsidRPr="008F41A0" w:rsidRDefault="006C5610" w:rsidP="001D74B7">
            <w:pPr>
              <w:spacing w:line="240" w:lineRule="auto"/>
              <w:jc w:val="center"/>
              <w:rPr>
                <w:szCs w:val="24"/>
              </w:rPr>
            </w:pPr>
            <w:r w:rsidRPr="008F41A0">
              <w:rPr>
                <w:szCs w:val="24"/>
              </w:rPr>
              <w:t>Variable criterio</w:t>
            </w:r>
          </w:p>
        </w:tc>
        <w:tc>
          <w:tcPr>
            <w:tcW w:w="1230" w:type="dxa"/>
            <w:tcBorders>
              <w:top w:val="single" w:sz="4" w:space="0" w:color="auto"/>
              <w:left w:val="nil"/>
              <w:bottom w:val="single" w:sz="4" w:space="0" w:color="auto"/>
              <w:right w:val="nil"/>
            </w:tcBorders>
            <w:vAlign w:val="center"/>
          </w:tcPr>
          <w:p w14:paraId="6CD727FB" w14:textId="77777777" w:rsidR="006C5610" w:rsidRPr="008F41A0" w:rsidRDefault="006C5610" w:rsidP="001D74B7">
            <w:pPr>
              <w:spacing w:line="240" w:lineRule="auto"/>
              <w:jc w:val="center"/>
              <w:rPr>
                <w:szCs w:val="24"/>
              </w:rPr>
            </w:pPr>
            <w:r w:rsidRPr="008F41A0">
              <w:rPr>
                <w:szCs w:val="24"/>
              </w:rPr>
              <w:t>Grupo</w:t>
            </w:r>
          </w:p>
        </w:tc>
        <w:tc>
          <w:tcPr>
            <w:tcW w:w="516" w:type="dxa"/>
            <w:tcBorders>
              <w:top w:val="single" w:sz="4" w:space="0" w:color="auto"/>
              <w:left w:val="nil"/>
              <w:bottom w:val="single" w:sz="4" w:space="0" w:color="auto"/>
              <w:right w:val="nil"/>
            </w:tcBorders>
            <w:vAlign w:val="center"/>
          </w:tcPr>
          <w:p w14:paraId="1525A77F" w14:textId="77777777" w:rsidR="006C5610" w:rsidRPr="008F41A0" w:rsidRDefault="006C5610" w:rsidP="001D74B7">
            <w:pPr>
              <w:spacing w:line="240" w:lineRule="auto"/>
              <w:jc w:val="center"/>
              <w:rPr>
                <w:i/>
                <w:szCs w:val="24"/>
              </w:rPr>
            </w:pPr>
            <w:r w:rsidRPr="008F41A0">
              <w:rPr>
                <w:i/>
                <w:szCs w:val="24"/>
              </w:rPr>
              <w:t>R</w:t>
            </w:r>
            <w:r w:rsidRPr="008F41A0">
              <w:rPr>
                <w:i/>
                <w:szCs w:val="24"/>
                <w:vertAlign w:val="superscript"/>
              </w:rPr>
              <w:t>2</w:t>
            </w:r>
          </w:p>
        </w:tc>
        <w:tc>
          <w:tcPr>
            <w:tcW w:w="1123" w:type="dxa"/>
            <w:tcBorders>
              <w:top w:val="single" w:sz="4" w:space="0" w:color="auto"/>
              <w:left w:val="nil"/>
              <w:bottom w:val="single" w:sz="4" w:space="0" w:color="auto"/>
              <w:right w:val="nil"/>
            </w:tcBorders>
            <w:vAlign w:val="center"/>
          </w:tcPr>
          <w:p w14:paraId="60976869" w14:textId="77777777" w:rsidR="006C5610" w:rsidRPr="008F41A0" w:rsidRDefault="006C5610" w:rsidP="001D74B7">
            <w:pPr>
              <w:spacing w:line="240" w:lineRule="auto"/>
              <w:jc w:val="center"/>
              <w:rPr>
                <w:szCs w:val="24"/>
              </w:rPr>
            </w:pPr>
            <w:r w:rsidRPr="008F41A0">
              <w:rPr>
                <w:i/>
                <w:szCs w:val="24"/>
              </w:rPr>
              <w:t>R</w:t>
            </w:r>
            <w:r w:rsidRPr="008F41A0">
              <w:rPr>
                <w:szCs w:val="24"/>
                <w:vertAlign w:val="superscript"/>
              </w:rPr>
              <w:t>2</w:t>
            </w:r>
            <w:r w:rsidRPr="008F41A0">
              <w:rPr>
                <w:szCs w:val="24"/>
              </w:rPr>
              <w:t xml:space="preserve"> corregida</w:t>
            </w:r>
          </w:p>
        </w:tc>
        <w:tc>
          <w:tcPr>
            <w:tcW w:w="636" w:type="dxa"/>
            <w:tcBorders>
              <w:top w:val="single" w:sz="4" w:space="0" w:color="auto"/>
              <w:left w:val="nil"/>
              <w:bottom w:val="single" w:sz="4" w:space="0" w:color="auto"/>
              <w:right w:val="nil"/>
            </w:tcBorders>
            <w:vAlign w:val="center"/>
          </w:tcPr>
          <w:p w14:paraId="2B8D639B" w14:textId="77777777" w:rsidR="006C5610" w:rsidRPr="008F41A0" w:rsidRDefault="006C5610" w:rsidP="001D74B7">
            <w:pPr>
              <w:spacing w:line="240" w:lineRule="auto"/>
              <w:jc w:val="center"/>
              <w:rPr>
                <w:szCs w:val="24"/>
              </w:rPr>
            </w:pPr>
            <w:r w:rsidRPr="008F41A0">
              <w:rPr>
                <w:szCs w:val="24"/>
              </w:rPr>
              <w:t>DW</w:t>
            </w:r>
          </w:p>
        </w:tc>
        <w:tc>
          <w:tcPr>
            <w:tcW w:w="756" w:type="dxa"/>
            <w:tcBorders>
              <w:top w:val="single" w:sz="4" w:space="0" w:color="auto"/>
              <w:left w:val="nil"/>
              <w:bottom w:val="single" w:sz="4" w:space="0" w:color="auto"/>
              <w:right w:val="nil"/>
            </w:tcBorders>
            <w:vAlign w:val="center"/>
          </w:tcPr>
          <w:p w14:paraId="6A32F484" w14:textId="77777777" w:rsidR="006C5610" w:rsidRPr="008F41A0" w:rsidRDefault="006C5610" w:rsidP="001D74B7">
            <w:pPr>
              <w:spacing w:line="240" w:lineRule="auto"/>
              <w:jc w:val="center"/>
              <w:rPr>
                <w:i/>
                <w:szCs w:val="24"/>
              </w:rPr>
            </w:pPr>
            <w:r w:rsidRPr="008F41A0">
              <w:rPr>
                <w:i/>
                <w:szCs w:val="24"/>
              </w:rPr>
              <w:t>F</w:t>
            </w:r>
          </w:p>
        </w:tc>
        <w:tc>
          <w:tcPr>
            <w:tcW w:w="363" w:type="dxa"/>
            <w:tcBorders>
              <w:top w:val="single" w:sz="4" w:space="0" w:color="auto"/>
              <w:left w:val="nil"/>
              <w:bottom w:val="single" w:sz="4" w:space="0" w:color="auto"/>
              <w:right w:val="nil"/>
            </w:tcBorders>
            <w:vAlign w:val="center"/>
          </w:tcPr>
          <w:p w14:paraId="3FDB6989" w14:textId="77777777" w:rsidR="006C5610" w:rsidRPr="008F41A0" w:rsidRDefault="006C5610" w:rsidP="001D74B7">
            <w:pPr>
              <w:spacing w:line="240" w:lineRule="auto"/>
              <w:jc w:val="center"/>
              <w:rPr>
                <w:szCs w:val="24"/>
              </w:rPr>
            </w:pPr>
            <w:r w:rsidRPr="008F41A0">
              <w:rPr>
                <w:i/>
                <w:szCs w:val="24"/>
              </w:rPr>
              <w:t>f</w:t>
            </w:r>
            <w:r w:rsidRPr="008F41A0">
              <w:rPr>
                <w:szCs w:val="24"/>
                <w:vertAlign w:val="superscript"/>
              </w:rPr>
              <w:t>2</w:t>
            </w:r>
          </w:p>
        </w:tc>
        <w:tc>
          <w:tcPr>
            <w:tcW w:w="1283" w:type="dxa"/>
            <w:tcBorders>
              <w:top w:val="single" w:sz="4" w:space="0" w:color="auto"/>
              <w:left w:val="nil"/>
              <w:bottom w:val="single" w:sz="4" w:space="0" w:color="auto"/>
              <w:right w:val="nil"/>
            </w:tcBorders>
          </w:tcPr>
          <w:p w14:paraId="5F6C70BA" w14:textId="77777777" w:rsidR="006C5610" w:rsidRPr="008F41A0" w:rsidRDefault="006C5610" w:rsidP="001D74B7">
            <w:pPr>
              <w:spacing w:line="240" w:lineRule="auto"/>
              <w:jc w:val="center"/>
              <w:rPr>
                <w:szCs w:val="24"/>
              </w:rPr>
            </w:pPr>
            <w:r w:rsidRPr="008F41A0">
              <w:rPr>
                <w:szCs w:val="24"/>
              </w:rPr>
              <w:t>Variables predictoras</w:t>
            </w:r>
          </w:p>
        </w:tc>
        <w:tc>
          <w:tcPr>
            <w:tcW w:w="686" w:type="dxa"/>
            <w:tcBorders>
              <w:top w:val="single" w:sz="4" w:space="0" w:color="auto"/>
              <w:left w:val="nil"/>
              <w:bottom w:val="single" w:sz="4" w:space="0" w:color="auto"/>
              <w:right w:val="nil"/>
            </w:tcBorders>
            <w:vAlign w:val="center"/>
          </w:tcPr>
          <w:p w14:paraId="5E2D861B" w14:textId="77777777" w:rsidR="006C5610" w:rsidRPr="008F41A0" w:rsidRDefault="006C5610" w:rsidP="001D74B7">
            <w:pPr>
              <w:spacing w:line="240" w:lineRule="auto"/>
              <w:jc w:val="center"/>
              <w:rPr>
                <w:rFonts w:eastAsia="Times New Roman"/>
                <w:szCs w:val="24"/>
                <w:lang w:eastAsia="es-AR"/>
              </w:rPr>
            </w:pPr>
            <w:r w:rsidRPr="008F41A0">
              <w:rPr>
                <w:rFonts w:eastAsia="MS Mincho"/>
                <w:szCs w:val="24"/>
                <w:lang w:eastAsia="es-AR"/>
              </w:rPr>
              <w:t>β</w:t>
            </w:r>
          </w:p>
        </w:tc>
        <w:tc>
          <w:tcPr>
            <w:tcW w:w="850" w:type="dxa"/>
            <w:tcBorders>
              <w:top w:val="single" w:sz="4" w:space="0" w:color="auto"/>
              <w:left w:val="nil"/>
              <w:bottom w:val="single" w:sz="4" w:space="0" w:color="auto"/>
              <w:right w:val="nil"/>
            </w:tcBorders>
            <w:vAlign w:val="center"/>
          </w:tcPr>
          <w:p w14:paraId="137EA14A" w14:textId="77777777" w:rsidR="006C5610" w:rsidRPr="008F41A0" w:rsidRDefault="006C5610" w:rsidP="001D74B7">
            <w:pPr>
              <w:spacing w:line="240" w:lineRule="auto"/>
              <w:jc w:val="center"/>
              <w:rPr>
                <w:rFonts w:eastAsia="Times New Roman"/>
                <w:i/>
                <w:szCs w:val="24"/>
                <w:lang w:eastAsia="es-AR"/>
              </w:rPr>
            </w:pPr>
            <w:r w:rsidRPr="008F41A0">
              <w:rPr>
                <w:rFonts w:eastAsia="Times New Roman"/>
                <w:i/>
                <w:szCs w:val="24"/>
                <w:lang w:eastAsia="es-AR"/>
              </w:rPr>
              <w:t>t</w:t>
            </w:r>
          </w:p>
        </w:tc>
        <w:tc>
          <w:tcPr>
            <w:tcW w:w="636" w:type="dxa"/>
            <w:tcBorders>
              <w:top w:val="single" w:sz="4" w:space="0" w:color="auto"/>
              <w:left w:val="nil"/>
              <w:bottom w:val="single" w:sz="4" w:space="0" w:color="auto"/>
              <w:right w:val="nil"/>
            </w:tcBorders>
            <w:vAlign w:val="center"/>
          </w:tcPr>
          <w:p w14:paraId="7BFE4170" w14:textId="77777777" w:rsidR="006C5610" w:rsidRPr="008F41A0" w:rsidRDefault="006C5610" w:rsidP="001D74B7">
            <w:pPr>
              <w:spacing w:line="240" w:lineRule="auto"/>
              <w:jc w:val="center"/>
              <w:rPr>
                <w:rFonts w:eastAsia="Times New Roman"/>
                <w:szCs w:val="24"/>
                <w:lang w:eastAsia="es-AR"/>
              </w:rPr>
            </w:pPr>
            <w:r w:rsidRPr="008F41A0">
              <w:rPr>
                <w:rFonts w:eastAsia="Times New Roman"/>
                <w:szCs w:val="24"/>
                <w:lang w:eastAsia="es-AR"/>
              </w:rPr>
              <w:t>T</w:t>
            </w:r>
          </w:p>
        </w:tc>
        <w:tc>
          <w:tcPr>
            <w:tcW w:w="636" w:type="dxa"/>
            <w:tcBorders>
              <w:top w:val="single" w:sz="4" w:space="0" w:color="auto"/>
              <w:left w:val="nil"/>
              <w:bottom w:val="single" w:sz="4" w:space="0" w:color="auto"/>
              <w:right w:val="nil"/>
            </w:tcBorders>
            <w:vAlign w:val="center"/>
          </w:tcPr>
          <w:p w14:paraId="6421504F" w14:textId="77777777" w:rsidR="006C5610" w:rsidRPr="008F41A0" w:rsidRDefault="006C5610" w:rsidP="001D74B7">
            <w:pPr>
              <w:spacing w:line="240" w:lineRule="auto"/>
              <w:jc w:val="center"/>
              <w:rPr>
                <w:rFonts w:eastAsia="Times New Roman"/>
                <w:szCs w:val="24"/>
                <w:lang w:eastAsia="es-AR"/>
              </w:rPr>
            </w:pPr>
            <w:r w:rsidRPr="008F41A0">
              <w:rPr>
                <w:rFonts w:eastAsia="Times New Roman"/>
                <w:szCs w:val="24"/>
                <w:lang w:eastAsia="es-AR"/>
              </w:rPr>
              <w:t>FIV</w:t>
            </w:r>
          </w:p>
        </w:tc>
      </w:tr>
      <w:tr w:rsidR="006C5610" w:rsidRPr="008F41A0" w14:paraId="3B537D37" w14:textId="77777777" w:rsidTr="001D74B7">
        <w:trPr>
          <w:trHeight w:val="284"/>
          <w:jc w:val="center"/>
        </w:trPr>
        <w:tc>
          <w:tcPr>
            <w:tcW w:w="1629" w:type="dxa"/>
            <w:vMerge w:val="restart"/>
            <w:tcBorders>
              <w:top w:val="single" w:sz="4" w:space="0" w:color="auto"/>
              <w:left w:val="nil"/>
              <w:bottom w:val="nil"/>
              <w:right w:val="nil"/>
            </w:tcBorders>
            <w:vAlign w:val="center"/>
          </w:tcPr>
          <w:p w14:paraId="062EA041"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Autoconfianza</w:t>
            </w:r>
          </w:p>
        </w:tc>
        <w:tc>
          <w:tcPr>
            <w:tcW w:w="1230" w:type="dxa"/>
            <w:tcBorders>
              <w:top w:val="single" w:sz="4" w:space="0" w:color="auto"/>
              <w:left w:val="nil"/>
              <w:bottom w:val="nil"/>
              <w:right w:val="nil"/>
            </w:tcBorders>
            <w:vAlign w:val="center"/>
          </w:tcPr>
          <w:p w14:paraId="45C688B2"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6C76FF82" w14:textId="77777777" w:rsidR="006C5610" w:rsidRPr="008F41A0" w:rsidRDefault="006C5610" w:rsidP="001D74B7">
            <w:pPr>
              <w:spacing w:line="240" w:lineRule="auto"/>
              <w:jc w:val="center"/>
              <w:rPr>
                <w:szCs w:val="24"/>
              </w:rPr>
            </w:pPr>
            <w:r w:rsidRPr="008F41A0">
              <w:rPr>
                <w:szCs w:val="24"/>
              </w:rPr>
              <w:t>.13</w:t>
            </w:r>
          </w:p>
        </w:tc>
        <w:tc>
          <w:tcPr>
            <w:tcW w:w="1123" w:type="dxa"/>
            <w:tcBorders>
              <w:top w:val="single" w:sz="4" w:space="0" w:color="auto"/>
              <w:left w:val="nil"/>
              <w:bottom w:val="nil"/>
              <w:right w:val="nil"/>
            </w:tcBorders>
            <w:vAlign w:val="center"/>
          </w:tcPr>
          <w:p w14:paraId="2C351F2E" w14:textId="77777777" w:rsidR="006C5610" w:rsidRPr="008F41A0" w:rsidRDefault="006C5610" w:rsidP="001D74B7">
            <w:pPr>
              <w:spacing w:line="240" w:lineRule="auto"/>
              <w:jc w:val="center"/>
              <w:rPr>
                <w:szCs w:val="24"/>
              </w:rPr>
            </w:pPr>
            <w:r w:rsidRPr="008F41A0">
              <w:rPr>
                <w:szCs w:val="24"/>
              </w:rPr>
              <w:t>.12</w:t>
            </w:r>
          </w:p>
        </w:tc>
        <w:tc>
          <w:tcPr>
            <w:tcW w:w="636" w:type="dxa"/>
            <w:tcBorders>
              <w:top w:val="single" w:sz="4" w:space="0" w:color="auto"/>
              <w:left w:val="nil"/>
              <w:bottom w:val="nil"/>
              <w:right w:val="nil"/>
            </w:tcBorders>
            <w:vAlign w:val="center"/>
          </w:tcPr>
          <w:p w14:paraId="0CF9F26B" w14:textId="77777777" w:rsidR="006C5610" w:rsidRPr="008F41A0" w:rsidRDefault="006C5610" w:rsidP="001D74B7">
            <w:pPr>
              <w:spacing w:line="240" w:lineRule="auto"/>
              <w:jc w:val="center"/>
              <w:rPr>
                <w:szCs w:val="24"/>
              </w:rPr>
            </w:pPr>
            <w:r w:rsidRPr="008F41A0">
              <w:rPr>
                <w:szCs w:val="24"/>
              </w:rPr>
              <w:t>2.25</w:t>
            </w:r>
          </w:p>
        </w:tc>
        <w:tc>
          <w:tcPr>
            <w:tcW w:w="756" w:type="dxa"/>
            <w:tcBorders>
              <w:top w:val="single" w:sz="4" w:space="0" w:color="auto"/>
              <w:left w:val="nil"/>
              <w:bottom w:val="nil"/>
              <w:right w:val="nil"/>
            </w:tcBorders>
            <w:vAlign w:val="center"/>
          </w:tcPr>
          <w:p w14:paraId="6BD5AA04" w14:textId="77777777" w:rsidR="006C5610" w:rsidRPr="008F41A0" w:rsidRDefault="006C5610" w:rsidP="001D74B7">
            <w:pPr>
              <w:spacing w:line="240" w:lineRule="auto"/>
              <w:jc w:val="center"/>
              <w:rPr>
                <w:szCs w:val="24"/>
              </w:rPr>
            </w:pPr>
            <w:r w:rsidRPr="008F41A0">
              <w:rPr>
                <w:szCs w:val="24"/>
              </w:rPr>
              <w:t>8.90</w:t>
            </w:r>
          </w:p>
        </w:tc>
        <w:tc>
          <w:tcPr>
            <w:tcW w:w="363" w:type="dxa"/>
            <w:tcBorders>
              <w:top w:val="single" w:sz="4" w:space="0" w:color="auto"/>
              <w:left w:val="nil"/>
              <w:bottom w:val="nil"/>
              <w:right w:val="nil"/>
            </w:tcBorders>
            <w:vAlign w:val="center"/>
          </w:tcPr>
          <w:p w14:paraId="7EE84FAA"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31452279" w14:textId="77777777" w:rsidR="006C5610" w:rsidRPr="008F41A0" w:rsidRDefault="006C5610" w:rsidP="001D74B7">
            <w:pPr>
              <w:spacing w:line="240" w:lineRule="auto"/>
              <w:jc w:val="center"/>
              <w:rPr>
                <w:szCs w:val="24"/>
              </w:rPr>
            </w:pPr>
            <w:r w:rsidRPr="008F41A0">
              <w:rPr>
                <w:szCs w:val="24"/>
              </w:rPr>
              <w:t>AA</w:t>
            </w:r>
          </w:p>
        </w:tc>
        <w:tc>
          <w:tcPr>
            <w:tcW w:w="686" w:type="dxa"/>
            <w:tcBorders>
              <w:top w:val="single" w:sz="4" w:space="0" w:color="auto"/>
              <w:left w:val="nil"/>
              <w:bottom w:val="nil"/>
              <w:right w:val="nil"/>
            </w:tcBorders>
            <w:vAlign w:val="center"/>
          </w:tcPr>
          <w:p w14:paraId="44483D38" w14:textId="77777777" w:rsidR="006C5610" w:rsidRPr="008F41A0" w:rsidRDefault="006C5610" w:rsidP="001D74B7">
            <w:pPr>
              <w:spacing w:line="240" w:lineRule="auto"/>
              <w:jc w:val="center"/>
              <w:rPr>
                <w:szCs w:val="24"/>
              </w:rPr>
            </w:pPr>
            <w:r w:rsidRPr="008F41A0">
              <w:rPr>
                <w:szCs w:val="24"/>
              </w:rPr>
              <w:t>.36</w:t>
            </w:r>
          </w:p>
        </w:tc>
        <w:tc>
          <w:tcPr>
            <w:tcW w:w="850" w:type="dxa"/>
            <w:tcBorders>
              <w:top w:val="single" w:sz="4" w:space="0" w:color="auto"/>
              <w:left w:val="nil"/>
              <w:bottom w:val="nil"/>
              <w:right w:val="nil"/>
            </w:tcBorders>
            <w:vAlign w:val="center"/>
          </w:tcPr>
          <w:p w14:paraId="22616F34" w14:textId="77777777" w:rsidR="006C5610" w:rsidRPr="008F41A0" w:rsidRDefault="006C5610" w:rsidP="001D74B7">
            <w:pPr>
              <w:spacing w:line="240" w:lineRule="auto"/>
              <w:jc w:val="center"/>
              <w:rPr>
                <w:szCs w:val="24"/>
              </w:rPr>
            </w:pPr>
            <w:r w:rsidRPr="008F41A0">
              <w:rPr>
                <w:szCs w:val="24"/>
              </w:rPr>
              <w:t>2.98</w:t>
            </w:r>
          </w:p>
        </w:tc>
        <w:tc>
          <w:tcPr>
            <w:tcW w:w="636" w:type="dxa"/>
            <w:tcBorders>
              <w:top w:val="single" w:sz="4" w:space="0" w:color="auto"/>
              <w:left w:val="nil"/>
              <w:bottom w:val="nil"/>
              <w:right w:val="nil"/>
            </w:tcBorders>
            <w:vAlign w:val="center"/>
          </w:tcPr>
          <w:p w14:paraId="0EF3D9E9"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3BFB8614" w14:textId="77777777" w:rsidR="006C5610" w:rsidRPr="008F41A0" w:rsidRDefault="006C5610" w:rsidP="001D74B7">
            <w:pPr>
              <w:spacing w:line="240" w:lineRule="auto"/>
              <w:jc w:val="center"/>
              <w:rPr>
                <w:szCs w:val="24"/>
              </w:rPr>
            </w:pPr>
            <w:r w:rsidRPr="008F41A0">
              <w:rPr>
                <w:szCs w:val="24"/>
              </w:rPr>
              <w:t>1.00</w:t>
            </w:r>
          </w:p>
        </w:tc>
      </w:tr>
      <w:tr w:rsidR="006C5610" w:rsidRPr="008F41A0" w14:paraId="55C7471A" w14:textId="77777777" w:rsidTr="001D74B7">
        <w:trPr>
          <w:trHeight w:val="284"/>
          <w:jc w:val="center"/>
        </w:trPr>
        <w:tc>
          <w:tcPr>
            <w:tcW w:w="1629" w:type="dxa"/>
            <w:vMerge/>
            <w:tcBorders>
              <w:top w:val="nil"/>
              <w:left w:val="nil"/>
              <w:bottom w:val="single" w:sz="4" w:space="0" w:color="auto"/>
              <w:right w:val="nil"/>
            </w:tcBorders>
            <w:vAlign w:val="center"/>
          </w:tcPr>
          <w:p w14:paraId="0CF7798E" w14:textId="77777777" w:rsidR="006C5610" w:rsidRPr="008F41A0" w:rsidRDefault="006C5610" w:rsidP="001D74B7">
            <w:pPr>
              <w:autoSpaceDE w:val="0"/>
              <w:autoSpaceDN w:val="0"/>
              <w:adjustRightInd w:val="0"/>
              <w:spacing w:line="240" w:lineRule="auto"/>
              <w:jc w:val="center"/>
              <w:rPr>
                <w:szCs w:val="24"/>
                <w:lang w:eastAsia="es-ES_tradnl"/>
              </w:rPr>
            </w:pPr>
          </w:p>
        </w:tc>
        <w:tc>
          <w:tcPr>
            <w:tcW w:w="1230" w:type="dxa"/>
            <w:tcBorders>
              <w:top w:val="nil"/>
              <w:left w:val="nil"/>
              <w:bottom w:val="single" w:sz="4" w:space="0" w:color="auto"/>
              <w:right w:val="nil"/>
            </w:tcBorders>
            <w:vAlign w:val="center"/>
          </w:tcPr>
          <w:p w14:paraId="0CFEF682"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2C439C5D" w14:textId="77777777" w:rsidR="006C5610" w:rsidRPr="008F41A0" w:rsidRDefault="006C5610" w:rsidP="001D74B7">
            <w:pPr>
              <w:spacing w:line="240" w:lineRule="auto"/>
              <w:jc w:val="center"/>
              <w:rPr>
                <w:szCs w:val="24"/>
              </w:rPr>
            </w:pPr>
            <w:r w:rsidRPr="008F41A0">
              <w:rPr>
                <w:szCs w:val="24"/>
              </w:rPr>
              <w:t>.12</w:t>
            </w:r>
          </w:p>
        </w:tc>
        <w:tc>
          <w:tcPr>
            <w:tcW w:w="1123" w:type="dxa"/>
            <w:tcBorders>
              <w:top w:val="nil"/>
              <w:left w:val="nil"/>
              <w:bottom w:val="single" w:sz="4" w:space="0" w:color="auto"/>
              <w:right w:val="nil"/>
            </w:tcBorders>
            <w:vAlign w:val="center"/>
          </w:tcPr>
          <w:p w14:paraId="38D26C09" w14:textId="77777777" w:rsidR="006C5610" w:rsidRPr="008F41A0" w:rsidRDefault="006C5610" w:rsidP="001D74B7">
            <w:pPr>
              <w:spacing w:line="240" w:lineRule="auto"/>
              <w:jc w:val="center"/>
              <w:rPr>
                <w:szCs w:val="24"/>
              </w:rPr>
            </w:pPr>
            <w:r w:rsidRPr="008F41A0">
              <w:rPr>
                <w:szCs w:val="24"/>
              </w:rPr>
              <w:t>.10</w:t>
            </w:r>
          </w:p>
        </w:tc>
        <w:tc>
          <w:tcPr>
            <w:tcW w:w="636" w:type="dxa"/>
            <w:tcBorders>
              <w:top w:val="nil"/>
              <w:left w:val="nil"/>
              <w:bottom w:val="single" w:sz="4" w:space="0" w:color="auto"/>
              <w:right w:val="nil"/>
            </w:tcBorders>
            <w:vAlign w:val="center"/>
          </w:tcPr>
          <w:p w14:paraId="7B875D59" w14:textId="77777777" w:rsidR="006C5610" w:rsidRPr="008F41A0" w:rsidRDefault="006C5610" w:rsidP="001D74B7">
            <w:pPr>
              <w:spacing w:line="240" w:lineRule="auto"/>
              <w:jc w:val="center"/>
              <w:rPr>
                <w:szCs w:val="24"/>
              </w:rPr>
            </w:pPr>
            <w:r w:rsidRPr="008F41A0">
              <w:rPr>
                <w:szCs w:val="24"/>
              </w:rPr>
              <w:t>1.73</w:t>
            </w:r>
          </w:p>
        </w:tc>
        <w:tc>
          <w:tcPr>
            <w:tcW w:w="756" w:type="dxa"/>
            <w:tcBorders>
              <w:top w:val="nil"/>
              <w:left w:val="nil"/>
              <w:bottom w:val="single" w:sz="4" w:space="0" w:color="auto"/>
              <w:right w:val="nil"/>
            </w:tcBorders>
            <w:vAlign w:val="center"/>
          </w:tcPr>
          <w:p w14:paraId="1315157F" w14:textId="77777777" w:rsidR="006C5610" w:rsidRPr="008F41A0" w:rsidRDefault="006C5610" w:rsidP="001D74B7">
            <w:pPr>
              <w:spacing w:line="240" w:lineRule="auto"/>
              <w:jc w:val="center"/>
              <w:rPr>
                <w:szCs w:val="24"/>
              </w:rPr>
            </w:pPr>
            <w:r w:rsidRPr="008F41A0">
              <w:rPr>
                <w:szCs w:val="24"/>
              </w:rPr>
              <w:t>5.92</w:t>
            </w:r>
          </w:p>
        </w:tc>
        <w:tc>
          <w:tcPr>
            <w:tcW w:w="363" w:type="dxa"/>
            <w:tcBorders>
              <w:top w:val="nil"/>
              <w:left w:val="nil"/>
              <w:bottom w:val="single" w:sz="4" w:space="0" w:color="auto"/>
              <w:right w:val="nil"/>
            </w:tcBorders>
            <w:vAlign w:val="center"/>
          </w:tcPr>
          <w:p w14:paraId="2AE66DD9"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6510E6F6" w14:textId="77777777" w:rsidR="006C5610" w:rsidRPr="008F41A0" w:rsidRDefault="006C5610" w:rsidP="001D74B7">
            <w:pPr>
              <w:spacing w:line="240" w:lineRule="auto"/>
              <w:jc w:val="center"/>
              <w:rPr>
                <w:szCs w:val="24"/>
              </w:rPr>
            </w:pPr>
            <w:r w:rsidRPr="008F41A0">
              <w:rPr>
                <w:szCs w:val="24"/>
              </w:rPr>
              <w:t>AA</w:t>
            </w:r>
          </w:p>
        </w:tc>
        <w:tc>
          <w:tcPr>
            <w:tcW w:w="686" w:type="dxa"/>
            <w:tcBorders>
              <w:top w:val="nil"/>
              <w:left w:val="nil"/>
              <w:bottom w:val="single" w:sz="4" w:space="0" w:color="auto"/>
              <w:right w:val="nil"/>
            </w:tcBorders>
            <w:vAlign w:val="center"/>
          </w:tcPr>
          <w:p w14:paraId="54794FFF" w14:textId="77777777" w:rsidR="006C5610" w:rsidRPr="008F41A0" w:rsidRDefault="006C5610" w:rsidP="001D74B7">
            <w:pPr>
              <w:spacing w:line="240" w:lineRule="auto"/>
              <w:jc w:val="center"/>
              <w:rPr>
                <w:szCs w:val="24"/>
              </w:rPr>
            </w:pPr>
            <w:r w:rsidRPr="008F41A0">
              <w:rPr>
                <w:szCs w:val="24"/>
              </w:rPr>
              <w:t>.35</w:t>
            </w:r>
          </w:p>
        </w:tc>
        <w:tc>
          <w:tcPr>
            <w:tcW w:w="850" w:type="dxa"/>
            <w:tcBorders>
              <w:top w:val="nil"/>
              <w:left w:val="nil"/>
              <w:bottom w:val="single" w:sz="4" w:space="0" w:color="auto"/>
              <w:right w:val="nil"/>
            </w:tcBorders>
            <w:vAlign w:val="center"/>
          </w:tcPr>
          <w:p w14:paraId="4CFEC14D" w14:textId="77777777" w:rsidR="006C5610" w:rsidRPr="008F41A0" w:rsidRDefault="006C5610" w:rsidP="001D74B7">
            <w:pPr>
              <w:spacing w:line="240" w:lineRule="auto"/>
              <w:jc w:val="center"/>
              <w:rPr>
                <w:szCs w:val="24"/>
              </w:rPr>
            </w:pPr>
            <w:r w:rsidRPr="008F41A0">
              <w:rPr>
                <w:szCs w:val="24"/>
              </w:rPr>
              <w:t>2.43</w:t>
            </w:r>
          </w:p>
        </w:tc>
        <w:tc>
          <w:tcPr>
            <w:tcW w:w="636" w:type="dxa"/>
            <w:tcBorders>
              <w:top w:val="nil"/>
              <w:left w:val="nil"/>
              <w:bottom w:val="single" w:sz="4" w:space="0" w:color="auto"/>
              <w:right w:val="nil"/>
            </w:tcBorders>
            <w:vAlign w:val="center"/>
          </w:tcPr>
          <w:p w14:paraId="644A94BE" w14:textId="77777777" w:rsidR="006C5610" w:rsidRPr="008F41A0" w:rsidRDefault="006C5610" w:rsidP="001D74B7">
            <w:pPr>
              <w:spacing w:line="240" w:lineRule="auto"/>
              <w:jc w:val="center"/>
              <w:rPr>
                <w:szCs w:val="24"/>
              </w:rPr>
            </w:pPr>
            <w:r w:rsidRPr="008F41A0">
              <w:rPr>
                <w:szCs w:val="24"/>
              </w:rPr>
              <w:t>1.00</w:t>
            </w:r>
          </w:p>
        </w:tc>
        <w:tc>
          <w:tcPr>
            <w:tcW w:w="636" w:type="dxa"/>
            <w:tcBorders>
              <w:top w:val="nil"/>
              <w:left w:val="nil"/>
              <w:bottom w:val="single" w:sz="4" w:space="0" w:color="auto"/>
              <w:right w:val="nil"/>
            </w:tcBorders>
            <w:vAlign w:val="center"/>
          </w:tcPr>
          <w:p w14:paraId="1C391AD6" w14:textId="77777777" w:rsidR="006C5610" w:rsidRPr="008F41A0" w:rsidRDefault="006C5610" w:rsidP="001D74B7">
            <w:pPr>
              <w:spacing w:line="240" w:lineRule="auto"/>
              <w:jc w:val="center"/>
              <w:rPr>
                <w:szCs w:val="24"/>
              </w:rPr>
            </w:pPr>
            <w:r w:rsidRPr="008F41A0">
              <w:rPr>
                <w:szCs w:val="24"/>
              </w:rPr>
              <w:t>1.00</w:t>
            </w:r>
          </w:p>
        </w:tc>
      </w:tr>
      <w:tr w:rsidR="006C5610" w:rsidRPr="008F41A0" w14:paraId="3E641FDC" w14:textId="77777777" w:rsidTr="001D74B7">
        <w:trPr>
          <w:trHeight w:val="284"/>
          <w:jc w:val="center"/>
        </w:trPr>
        <w:tc>
          <w:tcPr>
            <w:tcW w:w="1629" w:type="dxa"/>
            <w:vMerge w:val="restart"/>
            <w:tcBorders>
              <w:top w:val="single" w:sz="4" w:space="0" w:color="auto"/>
              <w:left w:val="nil"/>
              <w:bottom w:val="nil"/>
              <w:right w:val="nil"/>
            </w:tcBorders>
            <w:vAlign w:val="center"/>
          </w:tcPr>
          <w:p w14:paraId="58FF9599"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Control de afrontamiento negativo</w:t>
            </w:r>
          </w:p>
        </w:tc>
        <w:tc>
          <w:tcPr>
            <w:tcW w:w="1230" w:type="dxa"/>
            <w:tcBorders>
              <w:top w:val="single" w:sz="4" w:space="0" w:color="auto"/>
              <w:left w:val="nil"/>
              <w:bottom w:val="nil"/>
              <w:right w:val="nil"/>
            </w:tcBorders>
            <w:vAlign w:val="center"/>
          </w:tcPr>
          <w:p w14:paraId="601AF0A9"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048F7AAF" w14:textId="77777777" w:rsidR="006C5610" w:rsidRPr="008F41A0" w:rsidRDefault="006C5610" w:rsidP="001D74B7">
            <w:pPr>
              <w:spacing w:line="240" w:lineRule="auto"/>
              <w:jc w:val="center"/>
              <w:rPr>
                <w:szCs w:val="24"/>
              </w:rPr>
            </w:pPr>
            <w:r w:rsidRPr="008F41A0">
              <w:rPr>
                <w:szCs w:val="24"/>
              </w:rPr>
              <w:t>.16</w:t>
            </w:r>
          </w:p>
        </w:tc>
        <w:tc>
          <w:tcPr>
            <w:tcW w:w="1123" w:type="dxa"/>
            <w:tcBorders>
              <w:top w:val="single" w:sz="4" w:space="0" w:color="auto"/>
              <w:left w:val="nil"/>
              <w:bottom w:val="nil"/>
              <w:right w:val="nil"/>
            </w:tcBorders>
            <w:vAlign w:val="center"/>
          </w:tcPr>
          <w:p w14:paraId="0F6245A6" w14:textId="77777777" w:rsidR="006C5610" w:rsidRPr="008F41A0" w:rsidRDefault="006C5610" w:rsidP="001D74B7">
            <w:pPr>
              <w:spacing w:line="240" w:lineRule="auto"/>
              <w:jc w:val="center"/>
              <w:rPr>
                <w:szCs w:val="24"/>
              </w:rPr>
            </w:pPr>
            <w:r w:rsidRPr="008F41A0">
              <w:rPr>
                <w:szCs w:val="24"/>
              </w:rPr>
              <w:t>.15</w:t>
            </w:r>
          </w:p>
        </w:tc>
        <w:tc>
          <w:tcPr>
            <w:tcW w:w="636" w:type="dxa"/>
            <w:tcBorders>
              <w:top w:val="single" w:sz="4" w:space="0" w:color="auto"/>
              <w:left w:val="nil"/>
              <w:bottom w:val="nil"/>
              <w:right w:val="nil"/>
            </w:tcBorders>
            <w:vAlign w:val="center"/>
          </w:tcPr>
          <w:p w14:paraId="48169C03" w14:textId="77777777" w:rsidR="006C5610" w:rsidRPr="008F41A0" w:rsidRDefault="006C5610" w:rsidP="001D74B7">
            <w:pPr>
              <w:spacing w:line="240" w:lineRule="auto"/>
              <w:jc w:val="center"/>
              <w:rPr>
                <w:szCs w:val="24"/>
              </w:rPr>
            </w:pPr>
            <w:r w:rsidRPr="008F41A0">
              <w:rPr>
                <w:szCs w:val="24"/>
              </w:rPr>
              <w:t>1.61</w:t>
            </w:r>
          </w:p>
        </w:tc>
        <w:tc>
          <w:tcPr>
            <w:tcW w:w="756" w:type="dxa"/>
            <w:tcBorders>
              <w:top w:val="single" w:sz="4" w:space="0" w:color="auto"/>
              <w:left w:val="nil"/>
              <w:bottom w:val="nil"/>
              <w:right w:val="nil"/>
            </w:tcBorders>
            <w:vAlign w:val="center"/>
          </w:tcPr>
          <w:p w14:paraId="266C0D76" w14:textId="77777777" w:rsidR="006C5610" w:rsidRPr="008F41A0" w:rsidRDefault="006C5610" w:rsidP="001D74B7">
            <w:pPr>
              <w:spacing w:line="240" w:lineRule="auto"/>
              <w:jc w:val="center"/>
              <w:rPr>
                <w:szCs w:val="24"/>
              </w:rPr>
            </w:pPr>
            <w:r w:rsidRPr="008F41A0">
              <w:rPr>
                <w:szCs w:val="24"/>
              </w:rPr>
              <w:t>11.49</w:t>
            </w:r>
          </w:p>
        </w:tc>
        <w:tc>
          <w:tcPr>
            <w:tcW w:w="363" w:type="dxa"/>
            <w:tcBorders>
              <w:top w:val="single" w:sz="4" w:space="0" w:color="auto"/>
              <w:left w:val="nil"/>
              <w:bottom w:val="nil"/>
              <w:right w:val="nil"/>
            </w:tcBorders>
            <w:vAlign w:val="center"/>
          </w:tcPr>
          <w:p w14:paraId="1A4D30B3"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1E520BC9" w14:textId="77777777" w:rsidR="006C5610" w:rsidRPr="008F41A0" w:rsidRDefault="006C5610" w:rsidP="001D74B7">
            <w:pPr>
              <w:spacing w:line="240" w:lineRule="auto"/>
              <w:jc w:val="center"/>
              <w:rPr>
                <w:szCs w:val="24"/>
              </w:rPr>
            </w:pPr>
            <w:r w:rsidRPr="008F41A0">
              <w:rPr>
                <w:szCs w:val="24"/>
              </w:rPr>
              <w:t>EC</w:t>
            </w:r>
          </w:p>
        </w:tc>
        <w:tc>
          <w:tcPr>
            <w:tcW w:w="686" w:type="dxa"/>
            <w:tcBorders>
              <w:top w:val="single" w:sz="4" w:space="0" w:color="auto"/>
              <w:left w:val="nil"/>
              <w:bottom w:val="nil"/>
              <w:right w:val="nil"/>
            </w:tcBorders>
            <w:vAlign w:val="center"/>
          </w:tcPr>
          <w:p w14:paraId="4C9ADFCE" w14:textId="77777777" w:rsidR="006C5610" w:rsidRPr="008F41A0" w:rsidRDefault="006C5610" w:rsidP="001D74B7">
            <w:pPr>
              <w:spacing w:line="240" w:lineRule="auto"/>
              <w:jc w:val="center"/>
              <w:rPr>
                <w:szCs w:val="24"/>
              </w:rPr>
            </w:pPr>
            <w:r w:rsidRPr="008F41A0">
              <w:rPr>
                <w:szCs w:val="24"/>
              </w:rPr>
              <w:t>-.41</w:t>
            </w:r>
          </w:p>
        </w:tc>
        <w:tc>
          <w:tcPr>
            <w:tcW w:w="850" w:type="dxa"/>
            <w:tcBorders>
              <w:top w:val="single" w:sz="4" w:space="0" w:color="auto"/>
              <w:left w:val="nil"/>
              <w:bottom w:val="nil"/>
              <w:right w:val="nil"/>
            </w:tcBorders>
            <w:vAlign w:val="center"/>
          </w:tcPr>
          <w:p w14:paraId="6C88CE1B" w14:textId="77777777" w:rsidR="006C5610" w:rsidRPr="008F41A0" w:rsidRDefault="006C5610" w:rsidP="001D74B7">
            <w:pPr>
              <w:spacing w:line="240" w:lineRule="auto"/>
              <w:jc w:val="center"/>
              <w:rPr>
                <w:szCs w:val="24"/>
              </w:rPr>
            </w:pPr>
            <w:r w:rsidRPr="008F41A0">
              <w:rPr>
                <w:szCs w:val="24"/>
              </w:rPr>
              <w:t>-3.39</w:t>
            </w:r>
          </w:p>
        </w:tc>
        <w:tc>
          <w:tcPr>
            <w:tcW w:w="636" w:type="dxa"/>
            <w:tcBorders>
              <w:top w:val="single" w:sz="4" w:space="0" w:color="auto"/>
              <w:left w:val="nil"/>
              <w:bottom w:val="nil"/>
              <w:right w:val="nil"/>
            </w:tcBorders>
            <w:vAlign w:val="center"/>
          </w:tcPr>
          <w:p w14:paraId="5757CDB4"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5E7B61CF" w14:textId="77777777" w:rsidR="006C5610" w:rsidRPr="008F41A0" w:rsidRDefault="006C5610" w:rsidP="001D74B7">
            <w:pPr>
              <w:spacing w:line="240" w:lineRule="auto"/>
              <w:jc w:val="center"/>
              <w:rPr>
                <w:szCs w:val="24"/>
              </w:rPr>
            </w:pPr>
            <w:r w:rsidRPr="008F41A0">
              <w:rPr>
                <w:szCs w:val="24"/>
              </w:rPr>
              <w:t>1.00</w:t>
            </w:r>
          </w:p>
        </w:tc>
      </w:tr>
      <w:tr w:rsidR="006C5610" w:rsidRPr="008F41A0" w14:paraId="2E272782" w14:textId="77777777" w:rsidTr="001D74B7">
        <w:trPr>
          <w:trHeight w:val="284"/>
          <w:jc w:val="center"/>
        </w:trPr>
        <w:tc>
          <w:tcPr>
            <w:tcW w:w="1629" w:type="dxa"/>
            <w:vMerge/>
            <w:tcBorders>
              <w:top w:val="nil"/>
              <w:left w:val="nil"/>
              <w:bottom w:val="single" w:sz="4" w:space="0" w:color="auto"/>
              <w:right w:val="nil"/>
            </w:tcBorders>
            <w:vAlign w:val="center"/>
          </w:tcPr>
          <w:p w14:paraId="222716B6" w14:textId="77777777" w:rsidR="006C5610" w:rsidRPr="008F41A0" w:rsidRDefault="006C5610" w:rsidP="001D74B7">
            <w:pPr>
              <w:autoSpaceDE w:val="0"/>
              <w:autoSpaceDN w:val="0"/>
              <w:adjustRightInd w:val="0"/>
              <w:spacing w:line="240" w:lineRule="auto"/>
              <w:jc w:val="center"/>
              <w:rPr>
                <w:szCs w:val="24"/>
                <w:lang w:eastAsia="es-ES_tradnl"/>
              </w:rPr>
            </w:pPr>
          </w:p>
        </w:tc>
        <w:tc>
          <w:tcPr>
            <w:tcW w:w="1230" w:type="dxa"/>
            <w:tcBorders>
              <w:top w:val="nil"/>
              <w:left w:val="nil"/>
              <w:bottom w:val="single" w:sz="4" w:space="0" w:color="auto"/>
              <w:right w:val="nil"/>
            </w:tcBorders>
            <w:vAlign w:val="center"/>
          </w:tcPr>
          <w:p w14:paraId="509F0B26"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007B9224" w14:textId="77777777" w:rsidR="006C5610" w:rsidRPr="008F41A0" w:rsidRDefault="006C5610" w:rsidP="001D74B7">
            <w:pPr>
              <w:spacing w:line="240" w:lineRule="auto"/>
              <w:jc w:val="center"/>
              <w:rPr>
                <w:szCs w:val="24"/>
              </w:rPr>
            </w:pPr>
            <w:r w:rsidRPr="008F41A0">
              <w:rPr>
                <w:szCs w:val="24"/>
              </w:rPr>
              <w:t>.13</w:t>
            </w:r>
          </w:p>
        </w:tc>
        <w:tc>
          <w:tcPr>
            <w:tcW w:w="1123" w:type="dxa"/>
            <w:tcBorders>
              <w:top w:val="nil"/>
              <w:left w:val="nil"/>
              <w:bottom w:val="single" w:sz="4" w:space="0" w:color="auto"/>
              <w:right w:val="nil"/>
            </w:tcBorders>
            <w:vAlign w:val="center"/>
          </w:tcPr>
          <w:p w14:paraId="1FA220AF" w14:textId="77777777" w:rsidR="006C5610" w:rsidRPr="008F41A0" w:rsidRDefault="006C5610" w:rsidP="001D74B7">
            <w:pPr>
              <w:spacing w:line="240" w:lineRule="auto"/>
              <w:jc w:val="center"/>
              <w:rPr>
                <w:szCs w:val="24"/>
              </w:rPr>
            </w:pPr>
            <w:r w:rsidRPr="008F41A0">
              <w:rPr>
                <w:szCs w:val="24"/>
              </w:rPr>
              <w:t>.11</w:t>
            </w:r>
          </w:p>
        </w:tc>
        <w:tc>
          <w:tcPr>
            <w:tcW w:w="636" w:type="dxa"/>
            <w:tcBorders>
              <w:top w:val="nil"/>
              <w:left w:val="nil"/>
              <w:bottom w:val="single" w:sz="4" w:space="0" w:color="auto"/>
              <w:right w:val="nil"/>
            </w:tcBorders>
            <w:vAlign w:val="center"/>
          </w:tcPr>
          <w:p w14:paraId="29CC967E" w14:textId="77777777" w:rsidR="006C5610" w:rsidRPr="008F41A0" w:rsidRDefault="006C5610" w:rsidP="001D74B7">
            <w:pPr>
              <w:spacing w:line="240" w:lineRule="auto"/>
              <w:jc w:val="center"/>
              <w:rPr>
                <w:szCs w:val="24"/>
              </w:rPr>
            </w:pPr>
            <w:r w:rsidRPr="008F41A0">
              <w:rPr>
                <w:szCs w:val="24"/>
              </w:rPr>
              <w:t>1.72</w:t>
            </w:r>
          </w:p>
        </w:tc>
        <w:tc>
          <w:tcPr>
            <w:tcW w:w="756" w:type="dxa"/>
            <w:tcBorders>
              <w:top w:val="nil"/>
              <w:left w:val="nil"/>
              <w:bottom w:val="single" w:sz="4" w:space="0" w:color="auto"/>
              <w:right w:val="nil"/>
            </w:tcBorders>
            <w:vAlign w:val="center"/>
          </w:tcPr>
          <w:p w14:paraId="28B6389A" w14:textId="77777777" w:rsidR="006C5610" w:rsidRPr="008F41A0" w:rsidRDefault="006C5610" w:rsidP="001D74B7">
            <w:pPr>
              <w:spacing w:line="240" w:lineRule="auto"/>
              <w:jc w:val="center"/>
              <w:rPr>
                <w:szCs w:val="24"/>
              </w:rPr>
            </w:pPr>
            <w:r w:rsidRPr="008F41A0">
              <w:rPr>
                <w:szCs w:val="24"/>
              </w:rPr>
              <w:t>6.75</w:t>
            </w:r>
          </w:p>
        </w:tc>
        <w:tc>
          <w:tcPr>
            <w:tcW w:w="363" w:type="dxa"/>
            <w:tcBorders>
              <w:top w:val="nil"/>
              <w:left w:val="nil"/>
              <w:bottom w:val="single" w:sz="4" w:space="0" w:color="auto"/>
              <w:right w:val="nil"/>
            </w:tcBorders>
            <w:vAlign w:val="center"/>
          </w:tcPr>
          <w:p w14:paraId="71A63F73"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11DD1C9F" w14:textId="77777777" w:rsidR="006C5610" w:rsidRPr="008F41A0" w:rsidRDefault="006C5610" w:rsidP="001D74B7">
            <w:pPr>
              <w:spacing w:line="240" w:lineRule="auto"/>
              <w:jc w:val="center"/>
              <w:rPr>
                <w:szCs w:val="24"/>
              </w:rPr>
            </w:pPr>
            <w:r w:rsidRPr="008F41A0">
              <w:rPr>
                <w:szCs w:val="24"/>
              </w:rPr>
              <w:t>AA</w:t>
            </w:r>
          </w:p>
        </w:tc>
        <w:tc>
          <w:tcPr>
            <w:tcW w:w="686" w:type="dxa"/>
            <w:tcBorders>
              <w:top w:val="nil"/>
              <w:left w:val="nil"/>
              <w:bottom w:val="single" w:sz="4" w:space="0" w:color="auto"/>
              <w:right w:val="nil"/>
            </w:tcBorders>
            <w:vAlign w:val="center"/>
          </w:tcPr>
          <w:p w14:paraId="6A9FC8F7" w14:textId="77777777" w:rsidR="006C5610" w:rsidRPr="008F41A0" w:rsidRDefault="006C5610" w:rsidP="001D74B7">
            <w:pPr>
              <w:spacing w:line="240" w:lineRule="auto"/>
              <w:jc w:val="center"/>
              <w:rPr>
                <w:szCs w:val="24"/>
              </w:rPr>
            </w:pPr>
            <w:r w:rsidRPr="008F41A0">
              <w:rPr>
                <w:szCs w:val="24"/>
              </w:rPr>
              <w:t>.37</w:t>
            </w:r>
          </w:p>
        </w:tc>
        <w:tc>
          <w:tcPr>
            <w:tcW w:w="850" w:type="dxa"/>
            <w:tcBorders>
              <w:top w:val="nil"/>
              <w:left w:val="nil"/>
              <w:bottom w:val="single" w:sz="4" w:space="0" w:color="auto"/>
              <w:right w:val="nil"/>
            </w:tcBorders>
            <w:vAlign w:val="center"/>
          </w:tcPr>
          <w:p w14:paraId="0EED9755" w14:textId="77777777" w:rsidR="006C5610" w:rsidRPr="008F41A0" w:rsidRDefault="006C5610" w:rsidP="001D74B7">
            <w:pPr>
              <w:spacing w:line="240" w:lineRule="auto"/>
              <w:jc w:val="center"/>
              <w:rPr>
                <w:szCs w:val="24"/>
              </w:rPr>
            </w:pPr>
            <w:r w:rsidRPr="008F41A0">
              <w:rPr>
                <w:szCs w:val="24"/>
              </w:rPr>
              <w:t>2.59</w:t>
            </w:r>
          </w:p>
        </w:tc>
        <w:tc>
          <w:tcPr>
            <w:tcW w:w="636" w:type="dxa"/>
            <w:tcBorders>
              <w:top w:val="nil"/>
              <w:left w:val="nil"/>
              <w:bottom w:val="single" w:sz="4" w:space="0" w:color="auto"/>
              <w:right w:val="nil"/>
            </w:tcBorders>
            <w:vAlign w:val="center"/>
          </w:tcPr>
          <w:p w14:paraId="4BD3450F" w14:textId="77777777" w:rsidR="006C5610" w:rsidRPr="008F41A0" w:rsidRDefault="006C5610" w:rsidP="001D74B7">
            <w:pPr>
              <w:spacing w:line="240" w:lineRule="auto"/>
              <w:jc w:val="center"/>
              <w:rPr>
                <w:szCs w:val="24"/>
              </w:rPr>
            </w:pPr>
            <w:r w:rsidRPr="008F41A0">
              <w:rPr>
                <w:szCs w:val="24"/>
              </w:rPr>
              <w:t>1.00</w:t>
            </w:r>
          </w:p>
        </w:tc>
        <w:tc>
          <w:tcPr>
            <w:tcW w:w="636" w:type="dxa"/>
            <w:tcBorders>
              <w:top w:val="nil"/>
              <w:left w:val="nil"/>
              <w:bottom w:val="single" w:sz="4" w:space="0" w:color="auto"/>
              <w:right w:val="nil"/>
            </w:tcBorders>
            <w:vAlign w:val="center"/>
          </w:tcPr>
          <w:p w14:paraId="030D3E99" w14:textId="77777777" w:rsidR="006C5610" w:rsidRPr="008F41A0" w:rsidRDefault="006C5610" w:rsidP="001D74B7">
            <w:pPr>
              <w:spacing w:line="240" w:lineRule="auto"/>
              <w:jc w:val="center"/>
              <w:rPr>
                <w:szCs w:val="24"/>
              </w:rPr>
            </w:pPr>
            <w:r w:rsidRPr="008F41A0">
              <w:rPr>
                <w:szCs w:val="24"/>
              </w:rPr>
              <w:t>1.00</w:t>
            </w:r>
          </w:p>
        </w:tc>
      </w:tr>
      <w:tr w:rsidR="006C5610" w:rsidRPr="008F41A0" w14:paraId="077A74CD" w14:textId="77777777" w:rsidTr="001D74B7">
        <w:trPr>
          <w:trHeight w:val="284"/>
          <w:jc w:val="center"/>
        </w:trPr>
        <w:tc>
          <w:tcPr>
            <w:tcW w:w="1629" w:type="dxa"/>
            <w:vMerge w:val="restart"/>
            <w:tcBorders>
              <w:top w:val="single" w:sz="4" w:space="0" w:color="auto"/>
              <w:left w:val="nil"/>
              <w:bottom w:val="nil"/>
              <w:right w:val="nil"/>
            </w:tcBorders>
            <w:vAlign w:val="center"/>
          </w:tcPr>
          <w:p w14:paraId="2F237B59"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Control atencional</w:t>
            </w:r>
          </w:p>
        </w:tc>
        <w:tc>
          <w:tcPr>
            <w:tcW w:w="1230" w:type="dxa"/>
            <w:tcBorders>
              <w:top w:val="single" w:sz="4" w:space="0" w:color="auto"/>
              <w:left w:val="nil"/>
              <w:bottom w:val="nil"/>
              <w:right w:val="nil"/>
            </w:tcBorders>
            <w:vAlign w:val="center"/>
          </w:tcPr>
          <w:p w14:paraId="7F3FDCFF"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500E1068" w14:textId="77777777" w:rsidR="006C5610" w:rsidRPr="008F41A0" w:rsidRDefault="006C5610" w:rsidP="001D74B7">
            <w:pPr>
              <w:spacing w:line="240" w:lineRule="auto"/>
              <w:jc w:val="center"/>
              <w:rPr>
                <w:szCs w:val="24"/>
              </w:rPr>
            </w:pPr>
            <w:r w:rsidRPr="008F41A0">
              <w:rPr>
                <w:szCs w:val="24"/>
              </w:rPr>
              <w:t>.06</w:t>
            </w:r>
          </w:p>
        </w:tc>
        <w:tc>
          <w:tcPr>
            <w:tcW w:w="1123" w:type="dxa"/>
            <w:tcBorders>
              <w:top w:val="single" w:sz="4" w:space="0" w:color="auto"/>
              <w:left w:val="nil"/>
              <w:bottom w:val="nil"/>
              <w:right w:val="nil"/>
            </w:tcBorders>
            <w:vAlign w:val="center"/>
          </w:tcPr>
          <w:p w14:paraId="469843AB" w14:textId="77777777" w:rsidR="006C5610" w:rsidRPr="008F41A0" w:rsidRDefault="006C5610" w:rsidP="001D74B7">
            <w:pPr>
              <w:spacing w:line="240" w:lineRule="auto"/>
              <w:jc w:val="center"/>
              <w:rPr>
                <w:szCs w:val="24"/>
              </w:rPr>
            </w:pPr>
            <w:r w:rsidRPr="008F41A0">
              <w:rPr>
                <w:szCs w:val="24"/>
              </w:rPr>
              <w:t>.05</w:t>
            </w:r>
          </w:p>
        </w:tc>
        <w:tc>
          <w:tcPr>
            <w:tcW w:w="636" w:type="dxa"/>
            <w:tcBorders>
              <w:top w:val="single" w:sz="4" w:space="0" w:color="auto"/>
              <w:left w:val="nil"/>
              <w:bottom w:val="nil"/>
              <w:right w:val="nil"/>
            </w:tcBorders>
            <w:vAlign w:val="center"/>
          </w:tcPr>
          <w:p w14:paraId="5A68C173" w14:textId="77777777" w:rsidR="006C5610" w:rsidRPr="008F41A0" w:rsidRDefault="006C5610" w:rsidP="001D74B7">
            <w:pPr>
              <w:spacing w:line="240" w:lineRule="auto"/>
              <w:jc w:val="center"/>
              <w:rPr>
                <w:szCs w:val="24"/>
              </w:rPr>
            </w:pPr>
            <w:r w:rsidRPr="008F41A0">
              <w:rPr>
                <w:szCs w:val="24"/>
              </w:rPr>
              <w:t>1.51</w:t>
            </w:r>
          </w:p>
        </w:tc>
        <w:tc>
          <w:tcPr>
            <w:tcW w:w="756" w:type="dxa"/>
            <w:tcBorders>
              <w:top w:val="single" w:sz="4" w:space="0" w:color="auto"/>
              <w:left w:val="nil"/>
              <w:bottom w:val="nil"/>
              <w:right w:val="nil"/>
            </w:tcBorders>
            <w:vAlign w:val="center"/>
          </w:tcPr>
          <w:p w14:paraId="7FD239CE" w14:textId="77777777" w:rsidR="006C5610" w:rsidRPr="008F41A0" w:rsidRDefault="006C5610" w:rsidP="001D74B7">
            <w:pPr>
              <w:spacing w:line="240" w:lineRule="auto"/>
              <w:jc w:val="center"/>
              <w:rPr>
                <w:szCs w:val="24"/>
              </w:rPr>
            </w:pPr>
            <w:r w:rsidRPr="008F41A0">
              <w:rPr>
                <w:szCs w:val="24"/>
              </w:rPr>
              <w:t>4.08</w:t>
            </w:r>
          </w:p>
        </w:tc>
        <w:tc>
          <w:tcPr>
            <w:tcW w:w="363" w:type="dxa"/>
            <w:tcBorders>
              <w:top w:val="single" w:sz="4" w:space="0" w:color="auto"/>
              <w:left w:val="nil"/>
              <w:bottom w:val="nil"/>
              <w:right w:val="nil"/>
            </w:tcBorders>
            <w:vAlign w:val="center"/>
          </w:tcPr>
          <w:p w14:paraId="3F009CA8"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1586A696" w14:textId="77777777" w:rsidR="006C5610" w:rsidRPr="008F41A0" w:rsidRDefault="006C5610" w:rsidP="001D74B7">
            <w:pPr>
              <w:spacing w:line="240" w:lineRule="auto"/>
              <w:jc w:val="center"/>
              <w:rPr>
                <w:szCs w:val="24"/>
              </w:rPr>
            </w:pPr>
            <w:r w:rsidRPr="008F41A0">
              <w:rPr>
                <w:szCs w:val="24"/>
              </w:rPr>
              <w:t>EC</w:t>
            </w:r>
          </w:p>
        </w:tc>
        <w:tc>
          <w:tcPr>
            <w:tcW w:w="686" w:type="dxa"/>
            <w:tcBorders>
              <w:top w:val="single" w:sz="4" w:space="0" w:color="auto"/>
              <w:left w:val="nil"/>
              <w:bottom w:val="nil"/>
              <w:right w:val="nil"/>
            </w:tcBorders>
            <w:vAlign w:val="center"/>
          </w:tcPr>
          <w:p w14:paraId="69B17BE4" w14:textId="77777777" w:rsidR="006C5610" w:rsidRPr="008F41A0" w:rsidRDefault="006C5610" w:rsidP="001D74B7">
            <w:pPr>
              <w:spacing w:line="240" w:lineRule="auto"/>
              <w:jc w:val="center"/>
              <w:rPr>
                <w:szCs w:val="24"/>
              </w:rPr>
            </w:pPr>
            <w:r w:rsidRPr="008F41A0">
              <w:rPr>
                <w:szCs w:val="24"/>
              </w:rPr>
              <w:t>-.25</w:t>
            </w:r>
          </w:p>
        </w:tc>
        <w:tc>
          <w:tcPr>
            <w:tcW w:w="850" w:type="dxa"/>
            <w:tcBorders>
              <w:top w:val="single" w:sz="4" w:space="0" w:color="auto"/>
              <w:left w:val="nil"/>
              <w:bottom w:val="nil"/>
              <w:right w:val="nil"/>
            </w:tcBorders>
            <w:vAlign w:val="center"/>
          </w:tcPr>
          <w:p w14:paraId="58EACAE5" w14:textId="77777777" w:rsidR="006C5610" w:rsidRPr="008F41A0" w:rsidRDefault="006C5610" w:rsidP="001D74B7">
            <w:pPr>
              <w:spacing w:line="240" w:lineRule="auto"/>
              <w:jc w:val="center"/>
              <w:rPr>
                <w:szCs w:val="24"/>
              </w:rPr>
            </w:pPr>
            <w:r w:rsidRPr="008F41A0">
              <w:rPr>
                <w:szCs w:val="24"/>
              </w:rPr>
              <w:t>-2.02</w:t>
            </w:r>
          </w:p>
        </w:tc>
        <w:tc>
          <w:tcPr>
            <w:tcW w:w="636" w:type="dxa"/>
            <w:tcBorders>
              <w:top w:val="single" w:sz="4" w:space="0" w:color="auto"/>
              <w:left w:val="nil"/>
              <w:bottom w:val="nil"/>
              <w:right w:val="nil"/>
            </w:tcBorders>
            <w:vAlign w:val="center"/>
          </w:tcPr>
          <w:p w14:paraId="427690B4"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599A173D" w14:textId="77777777" w:rsidR="006C5610" w:rsidRPr="008F41A0" w:rsidRDefault="006C5610" w:rsidP="001D74B7">
            <w:pPr>
              <w:spacing w:line="240" w:lineRule="auto"/>
              <w:jc w:val="center"/>
              <w:rPr>
                <w:szCs w:val="24"/>
              </w:rPr>
            </w:pPr>
            <w:r w:rsidRPr="008F41A0">
              <w:rPr>
                <w:szCs w:val="24"/>
              </w:rPr>
              <w:t>1.00</w:t>
            </w:r>
          </w:p>
        </w:tc>
      </w:tr>
      <w:tr w:rsidR="006C5610" w:rsidRPr="008F41A0" w14:paraId="374BEF5C" w14:textId="77777777" w:rsidTr="001D74B7">
        <w:trPr>
          <w:trHeight w:val="284"/>
          <w:jc w:val="center"/>
        </w:trPr>
        <w:tc>
          <w:tcPr>
            <w:tcW w:w="1629" w:type="dxa"/>
            <w:vMerge/>
            <w:tcBorders>
              <w:top w:val="nil"/>
              <w:left w:val="nil"/>
              <w:bottom w:val="single" w:sz="4" w:space="0" w:color="auto"/>
              <w:right w:val="nil"/>
            </w:tcBorders>
          </w:tcPr>
          <w:p w14:paraId="7FDF96B0" w14:textId="77777777" w:rsidR="006C5610" w:rsidRPr="008F41A0" w:rsidRDefault="006C5610" w:rsidP="001D74B7">
            <w:pPr>
              <w:autoSpaceDE w:val="0"/>
              <w:autoSpaceDN w:val="0"/>
              <w:adjustRightInd w:val="0"/>
              <w:spacing w:line="240" w:lineRule="auto"/>
              <w:jc w:val="left"/>
              <w:rPr>
                <w:szCs w:val="24"/>
                <w:lang w:eastAsia="es-ES_tradnl"/>
              </w:rPr>
            </w:pPr>
          </w:p>
        </w:tc>
        <w:tc>
          <w:tcPr>
            <w:tcW w:w="1230" w:type="dxa"/>
            <w:tcBorders>
              <w:top w:val="nil"/>
              <w:left w:val="nil"/>
              <w:bottom w:val="single" w:sz="4" w:space="0" w:color="auto"/>
              <w:right w:val="nil"/>
            </w:tcBorders>
            <w:vAlign w:val="center"/>
          </w:tcPr>
          <w:p w14:paraId="3FA4E34F"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33B133D4" w14:textId="77777777" w:rsidR="006C5610" w:rsidRPr="008F41A0" w:rsidRDefault="006C5610" w:rsidP="001D74B7">
            <w:pPr>
              <w:spacing w:line="240" w:lineRule="auto"/>
              <w:jc w:val="center"/>
              <w:rPr>
                <w:szCs w:val="24"/>
              </w:rPr>
            </w:pPr>
          </w:p>
        </w:tc>
        <w:tc>
          <w:tcPr>
            <w:tcW w:w="1123" w:type="dxa"/>
            <w:tcBorders>
              <w:top w:val="nil"/>
              <w:left w:val="nil"/>
              <w:bottom w:val="single" w:sz="4" w:space="0" w:color="auto"/>
              <w:right w:val="nil"/>
            </w:tcBorders>
            <w:vAlign w:val="center"/>
          </w:tcPr>
          <w:p w14:paraId="301E1599"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0D2F504C" w14:textId="77777777" w:rsidR="006C5610" w:rsidRPr="008F41A0" w:rsidRDefault="006C5610" w:rsidP="001D74B7">
            <w:pPr>
              <w:spacing w:line="240" w:lineRule="auto"/>
              <w:jc w:val="center"/>
              <w:rPr>
                <w:szCs w:val="24"/>
              </w:rPr>
            </w:pPr>
          </w:p>
        </w:tc>
        <w:tc>
          <w:tcPr>
            <w:tcW w:w="756" w:type="dxa"/>
            <w:tcBorders>
              <w:top w:val="nil"/>
              <w:left w:val="nil"/>
              <w:bottom w:val="single" w:sz="4" w:space="0" w:color="auto"/>
              <w:right w:val="nil"/>
            </w:tcBorders>
            <w:vAlign w:val="center"/>
          </w:tcPr>
          <w:p w14:paraId="6B28328C" w14:textId="77777777" w:rsidR="006C5610" w:rsidRPr="008F41A0" w:rsidRDefault="006C5610" w:rsidP="001D74B7">
            <w:pPr>
              <w:spacing w:line="240" w:lineRule="auto"/>
              <w:jc w:val="center"/>
              <w:rPr>
                <w:szCs w:val="24"/>
              </w:rPr>
            </w:pPr>
          </w:p>
        </w:tc>
        <w:tc>
          <w:tcPr>
            <w:tcW w:w="363" w:type="dxa"/>
            <w:tcBorders>
              <w:top w:val="nil"/>
              <w:left w:val="nil"/>
              <w:bottom w:val="single" w:sz="4" w:space="0" w:color="auto"/>
              <w:right w:val="nil"/>
            </w:tcBorders>
            <w:vAlign w:val="center"/>
          </w:tcPr>
          <w:p w14:paraId="002814E2"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1CB5C47F" w14:textId="77777777" w:rsidR="006C5610" w:rsidRPr="008F41A0" w:rsidRDefault="006C5610" w:rsidP="001D74B7">
            <w:pPr>
              <w:spacing w:line="240" w:lineRule="auto"/>
              <w:jc w:val="center"/>
              <w:rPr>
                <w:szCs w:val="24"/>
              </w:rPr>
            </w:pPr>
            <w:r w:rsidRPr="008F41A0">
              <w:rPr>
                <w:szCs w:val="24"/>
              </w:rPr>
              <w:t>-</w:t>
            </w:r>
          </w:p>
        </w:tc>
        <w:tc>
          <w:tcPr>
            <w:tcW w:w="686" w:type="dxa"/>
            <w:tcBorders>
              <w:top w:val="nil"/>
              <w:left w:val="nil"/>
              <w:bottom w:val="single" w:sz="4" w:space="0" w:color="auto"/>
              <w:right w:val="nil"/>
            </w:tcBorders>
            <w:vAlign w:val="center"/>
          </w:tcPr>
          <w:p w14:paraId="043FFDEE" w14:textId="77777777" w:rsidR="006C5610" w:rsidRPr="008F41A0" w:rsidRDefault="006C5610" w:rsidP="001D74B7">
            <w:pPr>
              <w:spacing w:line="240" w:lineRule="auto"/>
              <w:jc w:val="center"/>
              <w:rPr>
                <w:szCs w:val="24"/>
              </w:rPr>
            </w:pPr>
          </w:p>
        </w:tc>
        <w:tc>
          <w:tcPr>
            <w:tcW w:w="850" w:type="dxa"/>
            <w:tcBorders>
              <w:top w:val="nil"/>
              <w:left w:val="nil"/>
              <w:bottom w:val="single" w:sz="4" w:space="0" w:color="auto"/>
              <w:right w:val="nil"/>
            </w:tcBorders>
            <w:vAlign w:val="center"/>
          </w:tcPr>
          <w:p w14:paraId="25FD4165"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7FC2806D"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63C5D367" w14:textId="77777777" w:rsidR="006C5610" w:rsidRPr="008F41A0" w:rsidRDefault="006C5610" w:rsidP="001D74B7">
            <w:pPr>
              <w:spacing w:line="240" w:lineRule="auto"/>
              <w:jc w:val="center"/>
              <w:rPr>
                <w:szCs w:val="24"/>
              </w:rPr>
            </w:pPr>
          </w:p>
        </w:tc>
      </w:tr>
      <w:tr w:rsidR="006C5610" w:rsidRPr="008F41A0" w14:paraId="046FFF9F" w14:textId="77777777" w:rsidTr="001D74B7">
        <w:trPr>
          <w:trHeight w:val="284"/>
          <w:jc w:val="center"/>
        </w:trPr>
        <w:tc>
          <w:tcPr>
            <w:tcW w:w="1629" w:type="dxa"/>
            <w:vMerge w:val="restart"/>
            <w:tcBorders>
              <w:top w:val="single" w:sz="4" w:space="0" w:color="auto"/>
              <w:left w:val="nil"/>
              <w:bottom w:val="nil"/>
              <w:right w:val="nil"/>
            </w:tcBorders>
            <w:vAlign w:val="center"/>
          </w:tcPr>
          <w:p w14:paraId="772A6733"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Control de la visualización e imagen</w:t>
            </w:r>
          </w:p>
        </w:tc>
        <w:tc>
          <w:tcPr>
            <w:tcW w:w="1230" w:type="dxa"/>
            <w:tcBorders>
              <w:top w:val="single" w:sz="4" w:space="0" w:color="auto"/>
              <w:left w:val="nil"/>
              <w:bottom w:val="nil"/>
              <w:right w:val="nil"/>
            </w:tcBorders>
            <w:vAlign w:val="center"/>
          </w:tcPr>
          <w:p w14:paraId="30C5F402"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352EBA88" w14:textId="77777777" w:rsidR="006C5610" w:rsidRPr="008F41A0" w:rsidRDefault="006C5610" w:rsidP="001D74B7">
            <w:pPr>
              <w:spacing w:line="240" w:lineRule="auto"/>
              <w:jc w:val="center"/>
              <w:rPr>
                <w:szCs w:val="24"/>
              </w:rPr>
            </w:pPr>
            <w:r w:rsidRPr="008F41A0">
              <w:rPr>
                <w:szCs w:val="24"/>
              </w:rPr>
              <w:t>.14</w:t>
            </w:r>
          </w:p>
        </w:tc>
        <w:tc>
          <w:tcPr>
            <w:tcW w:w="1123" w:type="dxa"/>
            <w:tcBorders>
              <w:top w:val="single" w:sz="4" w:space="0" w:color="auto"/>
              <w:left w:val="nil"/>
              <w:bottom w:val="nil"/>
              <w:right w:val="nil"/>
            </w:tcBorders>
            <w:vAlign w:val="center"/>
          </w:tcPr>
          <w:p w14:paraId="5CB6CA06" w14:textId="77777777" w:rsidR="006C5610" w:rsidRPr="008F41A0" w:rsidRDefault="006C5610" w:rsidP="001D74B7">
            <w:pPr>
              <w:spacing w:line="240" w:lineRule="auto"/>
              <w:jc w:val="center"/>
              <w:rPr>
                <w:szCs w:val="24"/>
              </w:rPr>
            </w:pPr>
            <w:r w:rsidRPr="008F41A0">
              <w:rPr>
                <w:szCs w:val="24"/>
              </w:rPr>
              <w:t>.12</w:t>
            </w:r>
          </w:p>
        </w:tc>
        <w:tc>
          <w:tcPr>
            <w:tcW w:w="636" w:type="dxa"/>
            <w:tcBorders>
              <w:top w:val="single" w:sz="4" w:space="0" w:color="auto"/>
              <w:left w:val="nil"/>
              <w:bottom w:val="nil"/>
              <w:right w:val="nil"/>
            </w:tcBorders>
            <w:vAlign w:val="center"/>
          </w:tcPr>
          <w:p w14:paraId="6B71211E" w14:textId="77777777" w:rsidR="006C5610" w:rsidRPr="008F41A0" w:rsidRDefault="006C5610" w:rsidP="001D74B7">
            <w:pPr>
              <w:spacing w:line="240" w:lineRule="auto"/>
              <w:jc w:val="center"/>
              <w:rPr>
                <w:szCs w:val="24"/>
              </w:rPr>
            </w:pPr>
            <w:r w:rsidRPr="008F41A0">
              <w:rPr>
                <w:szCs w:val="24"/>
              </w:rPr>
              <w:t>2.21</w:t>
            </w:r>
          </w:p>
        </w:tc>
        <w:tc>
          <w:tcPr>
            <w:tcW w:w="756" w:type="dxa"/>
            <w:tcBorders>
              <w:top w:val="single" w:sz="4" w:space="0" w:color="auto"/>
              <w:left w:val="nil"/>
              <w:bottom w:val="nil"/>
              <w:right w:val="nil"/>
            </w:tcBorders>
            <w:vAlign w:val="center"/>
          </w:tcPr>
          <w:p w14:paraId="6E106D0A" w14:textId="77777777" w:rsidR="006C5610" w:rsidRPr="008F41A0" w:rsidRDefault="006C5610" w:rsidP="001D74B7">
            <w:pPr>
              <w:spacing w:line="240" w:lineRule="auto"/>
              <w:jc w:val="center"/>
              <w:rPr>
                <w:szCs w:val="24"/>
              </w:rPr>
            </w:pPr>
            <w:r w:rsidRPr="008F41A0">
              <w:rPr>
                <w:szCs w:val="24"/>
              </w:rPr>
              <w:t>9.51</w:t>
            </w:r>
          </w:p>
        </w:tc>
        <w:tc>
          <w:tcPr>
            <w:tcW w:w="363" w:type="dxa"/>
            <w:tcBorders>
              <w:top w:val="single" w:sz="4" w:space="0" w:color="auto"/>
              <w:left w:val="nil"/>
              <w:bottom w:val="nil"/>
              <w:right w:val="nil"/>
            </w:tcBorders>
            <w:vAlign w:val="center"/>
          </w:tcPr>
          <w:p w14:paraId="0733FD44"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7087CB14" w14:textId="77777777" w:rsidR="006C5610" w:rsidRPr="008F41A0" w:rsidRDefault="006C5610" w:rsidP="001D74B7">
            <w:pPr>
              <w:spacing w:line="240" w:lineRule="auto"/>
              <w:jc w:val="center"/>
              <w:rPr>
                <w:szCs w:val="24"/>
              </w:rPr>
            </w:pPr>
            <w:r w:rsidRPr="008F41A0">
              <w:rPr>
                <w:szCs w:val="24"/>
              </w:rPr>
              <w:t>EC</w:t>
            </w:r>
          </w:p>
        </w:tc>
        <w:tc>
          <w:tcPr>
            <w:tcW w:w="686" w:type="dxa"/>
            <w:tcBorders>
              <w:top w:val="single" w:sz="4" w:space="0" w:color="auto"/>
              <w:left w:val="nil"/>
              <w:bottom w:val="nil"/>
              <w:right w:val="nil"/>
            </w:tcBorders>
            <w:vAlign w:val="center"/>
          </w:tcPr>
          <w:p w14:paraId="2486B302" w14:textId="77777777" w:rsidR="006C5610" w:rsidRPr="008F41A0" w:rsidRDefault="006C5610" w:rsidP="001D74B7">
            <w:pPr>
              <w:spacing w:line="240" w:lineRule="auto"/>
              <w:jc w:val="center"/>
              <w:rPr>
                <w:szCs w:val="24"/>
              </w:rPr>
            </w:pPr>
            <w:r w:rsidRPr="008F41A0">
              <w:rPr>
                <w:szCs w:val="24"/>
              </w:rPr>
              <w:t>.37</w:t>
            </w:r>
          </w:p>
        </w:tc>
        <w:tc>
          <w:tcPr>
            <w:tcW w:w="850" w:type="dxa"/>
            <w:tcBorders>
              <w:top w:val="single" w:sz="4" w:space="0" w:color="auto"/>
              <w:left w:val="nil"/>
              <w:bottom w:val="nil"/>
              <w:right w:val="nil"/>
            </w:tcBorders>
            <w:vAlign w:val="center"/>
          </w:tcPr>
          <w:p w14:paraId="5E8E0733" w14:textId="77777777" w:rsidR="006C5610" w:rsidRPr="008F41A0" w:rsidRDefault="006C5610" w:rsidP="001D74B7">
            <w:pPr>
              <w:spacing w:line="240" w:lineRule="auto"/>
              <w:jc w:val="center"/>
              <w:rPr>
                <w:szCs w:val="24"/>
              </w:rPr>
            </w:pPr>
            <w:r w:rsidRPr="008F41A0">
              <w:rPr>
                <w:szCs w:val="24"/>
              </w:rPr>
              <w:t>3.08</w:t>
            </w:r>
          </w:p>
        </w:tc>
        <w:tc>
          <w:tcPr>
            <w:tcW w:w="636" w:type="dxa"/>
            <w:tcBorders>
              <w:top w:val="single" w:sz="4" w:space="0" w:color="auto"/>
              <w:left w:val="nil"/>
              <w:bottom w:val="nil"/>
              <w:right w:val="nil"/>
            </w:tcBorders>
            <w:vAlign w:val="center"/>
          </w:tcPr>
          <w:p w14:paraId="09B72791"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527598B3" w14:textId="77777777" w:rsidR="006C5610" w:rsidRPr="008F41A0" w:rsidRDefault="006C5610" w:rsidP="001D74B7">
            <w:pPr>
              <w:spacing w:line="240" w:lineRule="auto"/>
              <w:jc w:val="center"/>
              <w:rPr>
                <w:szCs w:val="24"/>
              </w:rPr>
            </w:pPr>
            <w:r w:rsidRPr="008F41A0">
              <w:rPr>
                <w:szCs w:val="24"/>
              </w:rPr>
              <w:t>1.00</w:t>
            </w:r>
          </w:p>
        </w:tc>
      </w:tr>
      <w:tr w:rsidR="006C5610" w:rsidRPr="008F41A0" w14:paraId="78832ED9" w14:textId="77777777" w:rsidTr="001D74B7">
        <w:trPr>
          <w:trHeight w:val="284"/>
          <w:jc w:val="center"/>
        </w:trPr>
        <w:tc>
          <w:tcPr>
            <w:tcW w:w="1629" w:type="dxa"/>
            <w:vMerge/>
            <w:tcBorders>
              <w:top w:val="nil"/>
              <w:left w:val="nil"/>
              <w:bottom w:val="single" w:sz="4" w:space="0" w:color="auto"/>
              <w:right w:val="nil"/>
            </w:tcBorders>
            <w:vAlign w:val="center"/>
          </w:tcPr>
          <w:p w14:paraId="57AE1C26" w14:textId="77777777" w:rsidR="006C5610" w:rsidRPr="008F41A0" w:rsidRDefault="006C5610" w:rsidP="001D74B7">
            <w:pPr>
              <w:autoSpaceDE w:val="0"/>
              <w:autoSpaceDN w:val="0"/>
              <w:adjustRightInd w:val="0"/>
              <w:spacing w:line="240" w:lineRule="auto"/>
              <w:jc w:val="center"/>
              <w:rPr>
                <w:szCs w:val="24"/>
                <w:lang w:eastAsia="es-ES_tradnl"/>
              </w:rPr>
            </w:pPr>
          </w:p>
        </w:tc>
        <w:tc>
          <w:tcPr>
            <w:tcW w:w="1230" w:type="dxa"/>
            <w:tcBorders>
              <w:top w:val="nil"/>
              <w:left w:val="nil"/>
              <w:bottom w:val="single" w:sz="4" w:space="0" w:color="auto"/>
              <w:right w:val="nil"/>
            </w:tcBorders>
            <w:vAlign w:val="center"/>
          </w:tcPr>
          <w:p w14:paraId="4D7AD025"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7B8FFC52" w14:textId="77777777" w:rsidR="006C5610" w:rsidRPr="008F41A0" w:rsidRDefault="006C5610" w:rsidP="001D74B7">
            <w:pPr>
              <w:spacing w:line="240" w:lineRule="auto"/>
              <w:jc w:val="center"/>
              <w:rPr>
                <w:szCs w:val="24"/>
              </w:rPr>
            </w:pPr>
          </w:p>
        </w:tc>
        <w:tc>
          <w:tcPr>
            <w:tcW w:w="1123" w:type="dxa"/>
            <w:tcBorders>
              <w:top w:val="nil"/>
              <w:left w:val="nil"/>
              <w:bottom w:val="single" w:sz="4" w:space="0" w:color="auto"/>
              <w:right w:val="nil"/>
            </w:tcBorders>
            <w:vAlign w:val="center"/>
          </w:tcPr>
          <w:p w14:paraId="5DCFD0AC"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08852C22" w14:textId="77777777" w:rsidR="006C5610" w:rsidRPr="008F41A0" w:rsidRDefault="006C5610" w:rsidP="001D74B7">
            <w:pPr>
              <w:spacing w:line="240" w:lineRule="auto"/>
              <w:jc w:val="center"/>
              <w:rPr>
                <w:szCs w:val="24"/>
              </w:rPr>
            </w:pPr>
          </w:p>
        </w:tc>
        <w:tc>
          <w:tcPr>
            <w:tcW w:w="756" w:type="dxa"/>
            <w:tcBorders>
              <w:top w:val="nil"/>
              <w:left w:val="nil"/>
              <w:bottom w:val="single" w:sz="4" w:space="0" w:color="auto"/>
              <w:right w:val="nil"/>
            </w:tcBorders>
            <w:vAlign w:val="center"/>
          </w:tcPr>
          <w:p w14:paraId="77FAB910" w14:textId="77777777" w:rsidR="006C5610" w:rsidRPr="008F41A0" w:rsidRDefault="006C5610" w:rsidP="001D74B7">
            <w:pPr>
              <w:spacing w:line="240" w:lineRule="auto"/>
              <w:jc w:val="center"/>
              <w:rPr>
                <w:szCs w:val="24"/>
              </w:rPr>
            </w:pPr>
          </w:p>
        </w:tc>
        <w:tc>
          <w:tcPr>
            <w:tcW w:w="363" w:type="dxa"/>
            <w:tcBorders>
              <w:top w:val="nil"/>
              <w:left w:val="nil"/>
              <w:bottom w:val="single" w:sz="4" w:space="0" w:color="auto"/>
              <w:right w:val="nil"/>
            </w:tcBorders>
            <w:vAlign w:val="center"/>
          </w:tcPr>
          <w:p w14:paraId="689A9B2A"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0E3F79F2" w14:textId="77777777" w:rsidR="006C5610" w:rsidRPr="008F41A0" w:rsidRDefault="006C5610" w:rsidP="001D74B7">
            <w:pPr>
              <w:spacing w:line="240" w:lineRule="auto"/>
              <w:jc w:val="center"/>
              <w:rPr>
                <w:szCs w:val="24"/>
              </w:rPr>
            </w:pPr>
            <w:r w:rsidRPr="008F41A0">
              <w:rPr>
                <w:szCs w:val="24"/>
              </w:rPr>
              <w:t>-</w:t>
            </w:r>
          </w:p>
        </w:tc>
        <w:tc>
          <w:tcPr>
            <w:tcW w:w="686" w:type="dxa"/>
            <w:tcBorders>
              <w:top w:val="nil"/>
              <w:left w:val="nil"/>
              <w:bottom w:val="single" w:sz="4" w:space="0" w:color="auto"/>
              <w:right w:val="nil"/>
            </w:tcBorders>
            <w:vAlign w:val="center"/>
          </w:tcPr>
          <w:p w14:paraId="3435EAAB" w14:textId="77777777" w:rsidR="006C5610" w:rsidRPr="008F41A0" w:rsidRDefault="006C5610" w:rsidP="001D74B7">
            <w:pPr>
              <w:spacing w:line="240" w:lineRule="auto"/>
              <w:jc w:val="center"/>
              <w:rPr>
                <w:szCs w:val="24"/>
              </w:rPr>
            </w:pPr>
          </w:p>
        </w:tc>
        <w:tc>
          <w:tcPr>
            <w:tcW w:w="850" w:type="dxa"/>
            <w:tcBorders>
              <w:top w:val="nil"/>
              <w:left w:val="nil"/>
              <w:bottom w:val="single" w:sz="4" w:space="0" w:color="auto"/>
              <w:right w:val="nil"/>
            </w:tcBorders>
            <w:vAlign w:val="center"/>
          </w:tcPr>
          <w:p w14:paraId="13786CFA"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0DF977E8" w14:textId="77777777" w:rsidR="006C5610" w:rsidRPr="008F41A0" w:rsidRDefault="006C5610" w:rsidP="001D74B7">
            <w:pPr>
              <w:spacing w:line="240" w:lineRule="auto"/>
              <w:jc w:val="center"/>
              <w:rPr>
                <w:szCs w:val="24"/>
              </w:rPr>
            </w:pPr>
          </w:p>
        </w:tc>
        <w:tc>
          <w:tcPr>
            <w:tcW w:w="636" w:type="dxa"/>
            <w:tcBorders>
              <w:top w:val="nil"/>
              <w:left w:val="nil"/>
              <w:bottom w:val="single" w:sz="4" w:space="0" w:color="auto"/>
              <w:right w:val="nil"/>
            </w:tcBorders>
            <w:vAlign w:val="center"/>
          </w:tcPr>
          <w:p w14:paraId="3679C4E4" w14:textId="77777777" w:rsidR="006C5610" w:rsidRPr="008F41A0" w:rsidRDefault="006C5610" w:rsidP="001D74B7">
            <w:pPr>
              <w:spacing w:line="240" w:lineRule="auto"/>
              <w:jc w:val="center"/>
              <w:rPr>
                <w:szCs w:val="24"/>
              </w:rPr>
            </w:pPr>
          </w:p>
        </w:tc>
      </w:tr>
      <w:tr w:rsidR="006C5610" w:rsidRPr="008F41A0" w14:paraId="79E9E38F" w14:textId="77777777" w:rsidTr="001D74B7">
        <w:trPr>
          <w:trHeight w:val="284"/>
          <w:jc w:val="center"/>
        </w:trPr>
        <w:tc>
          <w:tcPr>
            <w:tcW w:w="1629" w:type="dxa"/>
            <w:vMerge w:val="restart"/>
            <w:tcBorders>
              <w:top w:val="single" w:sz="4" w:space="0" w:color="auto"/>
              <w:left w:val="nil"/>
              <w:bottom w:val="nil"/>
              <w:right w:val="nil"/>
            </w:tcBorders>
            <w:vAlign w:val="center"/>
          </w:tcPr>
          <w:p w14:paraId="5BA93ABC"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Control de afrontamiento positivo</w:t>
            </w:r>
          </w:p>
        </w:tc>
        <w:tc>
          <w:tcPr>
            <w:tcW w:w="1230" w:type="dxa"/>
            <w:tcBorders>
              <w:top w:val="single" w:sz="4" w:space="0" w:color="auto"/>
              <w:left w:val="nil"/>
              <w:bottom w:val="nil"/>
              <w:right w:val="nil"/>
            </w:tcBorders>
            <w:vAlign w:val="center"/>
          </w:tcPr>
          <w:p w14:paraId="063F1A8A"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3DE9C440" w14:textId="77777777" w:rsidR="006C5610" w:rsidRPr="008F41A0" w:rsidRDefault="006C5610" w:rsidP="001D74B7">
            <w:pPr>
              <w:spacing w:line="240" w:lineRule="auto"/>
              <w:jc w:val="center"/>
              <w:rPr>
                <w:szCs w:val="24"/>
              </w:rPr>
            </w:pPr>
            <w:r w:rsidRPr="008F41A0">
              <w:rPr>
                <w:szCs w:val="24"/>
              </w:rPr>
              <w:t>.07</w:t>
            </w:r>
          </w:p>
        </w:tc>
        <w:tc>
          <w:tcPr>
            <w:tcW w:w="1123" w:type="dxa"/>
            <w:tcBorders>
              <w:top w:val="single" w:sz="4" w:space="0" w:color="auto"/>
              <w:left w:val="nil"/>
              <w:bottom w:val="nil"/>
              <w:right w:val="nil"/>
            </w:tcBorders>
            <w:vAlign w:val="center"/>
          </w:tcPr>
          <w:p w14:paraId="4C1A93DB" w14:textId="77777777" w:rsidR="006C5610" w:rsidRPr="008F41A0" w:rsidRDefault="006C5610" w:rsidP="001D74B7">
            <w:pPr>
              <w:spacing w:line="240" w:lineRule="auto"/>
              <w:jc w:val="center"/>
              <w:rPr>
                <w:szCs w:val="24"/>
              </w:rPr>
            </w:pPr>
            <w:r w:rsidRPr="008F41A0">
              <w:rPr>
                <w:szCs w:val="24"/>
              </w:rPr>
              <w:t>.05</w:t>
            </w:r>
          </w:p>
        </w:tc>
        <w:tc>
          <w:tcPr>
            <w:tcW w:w="636" w:type="dxa"/>
            <w:tcBorders>
              <w:top w:val="single" w:sz="4" w:space="0" w:color="auto"/>
              <w:left w:val="nil"/>
              <w:bottom w:val="nil"/>
              <w:right w:val="nil"/>
            </w:tcBorders>
            <w:vAlign w:val="center"/>
          </w:tcPr>
          <w:p w14:paraId="32A712C6" w14:textId="77777777" w:rsidR="006C5610" w:rsidRPr="008F41A0" w:rsidRDefault="006C5610" w:rsidP="001D74B7">
            <w:pPr>
              <w:spacing w:line="240" w:lineRule="auto"/>
              <w:jc w:val="center"/>
              <w:rPr>
                <w:szCs w:val="24"/>
              </w:rPr>
            </w:pPr>
            <w:r w:rsidRPr="008F41A0">
              <w:rPr>
                <w:szCs w:val="24"/>
              </w:rPr>
              <w:t>2.33</w:t>
            </w:r>
          </w:p>
        </w:tc>
        <w:tc>
          <w:tcPr>
            <w:tcW w:w="756" w:type="dxa"/>
            <w:tcBorders>
              <w:top w:val="single" w:sz="4" w:space="0" w:color="auto"/>
              <w:left w:val="nil"/>
              <w:bottom w:val="nil"/>
              <w:right w:val="nil"/>
            </w:tcBorders>
            <w:vAlign w:val="center"/>
          </w:tcPr>
          <w:p w14:paraId="4E880414" w14:textId="77777777" w:rsidR="006C5610" w:rsidRPr="008F41A0" w:rsidRDefault="006C5610" w:rsidP="001D74B7">
            <w:pPr>
              <w:spacing w:line="240" w:lineRule="auto"/>
              <w:jc w:val="center"/>
              <w:rPr>
                <w:szCs w:val="24"/>
              </w:rPr>
            </w:pPr>
            <w:r w:rsidRPr="008F41A0">
              <w:rPr>
                <w:szCs w:val="24"/>
              </w:rPr>
              <w:t>4.49</w:t>
            </w:r>
          </w:p>
        </w:tc>
        <w:tc>
          <w:tcPr>
            <w:tcW w:w="363" w:type="dxa"/>
            <w:tcBorders>
              <w:top w:val="single" w:sz="4" w:space="0" w:color="auto"/>
              <w:left w:val="nil"/>
              <w:bottom w:val="nil"/>
              <w:right w:val="nil"/>
            </w:tcBorders>
            <w:vAlign w:val="center"/>
          </w:tcPr>
          <w:p w14:paraId="53115E6A"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5C5FD89B" w14:textId="77777777" w:rsidR="006C5610" w:rsidRPr="008F41A0" w:rsidRDefault="006C5610" w:rsidP="001D74B7">
            <w:pPr>
              <w:spacing w:line="240" w:lineRule="auto"/>
              <w:jc w:val="center"/>
              <w:rPr>
                <w:szCs w:val="24"/>
              </w:rPr>
            </w:pPr>
            <w:r w:rsidRPr="008F41A0">
              <w:rPr>
                <w:szCs w:val="24"/>
              </w:rPr>
              <w:t>EC</w:t>
            </w:r>
          </w:p>
        </w:tc>
        <w:tc>
          <w:tcPr>
            <w:tcW w:w="686" w:type="dxa"/>
            <w:tcBorders>
              <w:top w:val="single" w:sz="4" w:space="0" w:color="auto"/>
              <w:left w:val="nil"/>
              <w:bottom w:val="nil"/>
              <w:right w:val="nil"/>
            </w:tcBorders>
            <w:vAlign w:val="center"/>
          </w:tcPr>
          <w:p w14:paraId="640592D0" w14:textId="77777777" w:rsidR="006C5610" w:rsidRPr="008F41A0" w:rsidRDefault="006C5610" w:rsidP="001D74B7">
            <w:pPr>
              <w:spacing w:line="240" w:lineRule="auto"/>
              <w:jc w:val="center"/>
              <w:rPr>
                <w:szCs w:val="24"/>
              </w:rPr>
            </w:pPr>
            <w:r w:rsidRPr="008F41A0">
              <w:rPr>
                <w:szCs w:val="24"/>
              </w:rPr>
              <w:t>-.27</w:t>
            </w:r>
          </w:p>
        </w:tc>
        <w:tc>
          <w:tcPr>
            <w:tcW w:w="850" w:type="dxa"/>
            <w:tcBorders>
              <w:top w:val="single" w:sz="4" w:space="0" w:color="auto"/>
              <w:left w:val="nil"/>
              <w:bottom w:val="nil"/>
              <w:right w:val="nil"/>
            </w:tcBorders>
            <w:vAlign w:val="center"/>
          </w:tcPr>
          <w:p w14:paraId="44DE33F7" w14:textId="77777777" w:rsidR="006C5610" w:rsidRPr="008F41A0" w:rsidRDefault="006C5610" w:rsidP="001D74B7">
            <w:pPr>
              <w:spacing w:line="240" w:lineRule="auto"/>
              <w:jc w:val="center"/>
              <w:rPr>
                <w:szCs w:val="24"/>
              </w:rPr>
            </w:pPr>
            <w:r w:rsidRPr="008F41A0">
              <w:rPr>
                <w:szCs w:val="24"/>
              </w:rPr>
              <w:t>-2.12</w:t>
            </w:r>
          </w:p>
        </w:tc>
        <w:tc>
          <w:tcPr>
            <w:tcW w:w="636" w:type="dxa"/>
            <w:tcBorders>
              <w:top w:val="single" w:sz="4" w:space="0" w:color="auto"/>
              <w:left w:val="nil"/>
              <w:bottom w:val="nil"/>
              <w:right w:val="nil"/>
            </w:tcBorders>
            <w:vAlign w:val="center"/>
          </w:tcPr>
          <w:p w14:paraId="1B7C74FB"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10A08A64" w14:textId="77777777" w:rsidR="006C5610" w:rsidRPr="008F41A0" w:rsidRDefault="006C5610" w:rsidP="001D74B7">
            <w:pPr>
              <w:spacing w:line="240" w:lineRule="auto"/>
              <w:jc w:val="center"/>
              <w:rPr>
                <w:szCs w:val="24"/>
              </w:rPr>
            </w:pPr>
            <w:r w:rsidRPr="008F41A0">
              <w:rPr>
                <w:szCs w:val="24"/>
              </w:rPr>
              <w:t>1.00</w:t>
            </w:r>
          </w:p>
        </w:tc>
      </w:tr>
      <w:tr w:rsidR="006C5610" w:rsidRPr="008F41A0" w14:paraId="26E62F77" w14:textId="77777777" w:rsidTr="001D74B7">
        <w:trPr>
          <w:trHeight w:val="284"/>
          <w:jc w:val="center"/>
        </w:trPr>
        <w:tc>
          <w:tcPr>
            <w:tcW w:w="1629" w:type="dxa"/>
            <w:vMerge/>
            <w:tcBorders>
              <w:top w:val="nil"/>
              <w:left w:val="nil"/>
              <w:bottom w:val="single" w:sz="4" w:space="0" w:color="auto"/>
              <w:right w:val="nil"/>
            </w:tcBorders>
            <w:vAlign w:val="center"/>
          </w:tcPr>
          <w:p w14:paraId="1CCBDEDC" w14:textId="77777777" w:rsidR="006C5610" w:rsidRPr="008F41A0" w:rsidRDefault="006C5610" w:rsidP="001D74B7">
            <w:pPr>
              <w:autoSpaceDE w:val="0"/>
              <w:autoSpaceDN w:val="0"/>
              <w:adjustRightInd w:val="0"/>
              <w:spacing w:line="240" w:lineRule="auto"/>
              <w:jc w:val="center"/>
              <w:rPr>
                <w:szCs w:val="24"/>
                <w:lang w:eastAsia="es-ES_tradnl"/>
              </w:rPr>
            </w:pPr>
          </w:p>
        </w:tc>
        <w:tc>
          <w:tcPr>
            <w:tcW w:w="1230" w:type="dxa"/>
            <w:tcBorders>
              <w:top w:val="nil"/>
              <w:left w:val="nil"/>
              <w:bottom w:val="single" w:sz="4" w:space="0" w:color="auto"/>
              <w:right w:val="nil"/>
            </w:tcBorders>
            <w:vAlign w:val="center"/>
          </w:tcPr>
          <w:p w14:paraId="543165C7"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061A648E" w14:textId="77777777" w:rsidR="006C5610" w:rsidRPr="008F41A0" w:rsidRDefault="006C5610" w:rsidP="001D74B7">
            <w:pPr>
              <w:spacing w:line="240" w:lineRule="auto"/>
              <w:jc w:val="center"/>
              <w:rPr>
                <w:szCs w:val="24"/>
              </w:rPr>
            </w:pPr>
            <w:r w:rsidRPr="008F41A0">
              <w:rPr>
                <w:szCs w:val="24"/>
              </w:rPr>
              <w:t>.11</w:t>
            </w:r>
          </w:p>
        </w:tc>
        <w:tc>
          <w:tcPr>
            <w:tcW w:w="1123" w:type="dxa"/>
            <w:tcBorders>
              <w:top w:val="nil"/>
              <w:left w:val="nil"/>
              <w:bottom w:val="single" w:sz="4" w:space="0" w:color="auto"/>
              <w:right w:val="nil"/>
            </w:tcBorders>
            <w:vAlign w:val="center"/>
          </w:tcPr>
          <w:p w14:paraId="3D904638" w14:textId="77777777" w:rsidR="006C5610" w:rsidRPr="008F41A0" w:rsidRDefault="006C5610" w:rsidP="001D74B7">
            <w:pPr>
              <w:spacing w:line="240" w:lineRule="auto"/>
              <w:jc w:val="center"/>
              <w:rPr>
                <w:szCs w:val="24"/>
              </w:rPr>
            </w:pPr>
            <w:r w:rsidRPr="008F41A0">
              <w:rPr>
                <w:szCs w:val="24"/>
              </w:rPr>
              <w:t>.09</w:t>
            </w:r>
          </w:p>
        </w:tc>
        <w:tc>
          <w:tcPr>
            <w:tcW w:w="636" w:type="dxa"/>
            <w:tcBorders>
              <w:top w:val="nil"/>
              <w:left w:val="nil"/>
              <w:bottom w:val="single" w:sz="4" w:space="0" w:color="auto"/>
              <w:right w:val="nil"/>
            </w:tcBorders>
            <w:vAlign w:val="center"/>
          </w:tcPr>
          <w:p w14:paraId="62E2B9BE" w14:textId="77777777" w:rsidR="006C5610" w:rsidRPr="008F41A0" w:rsidRDefault="006C5610" w:rsidP="001D74B7">
            <w:pPr>
              <w:spacing w:line="240" w:lineRule="auto"/>
              <w:jc w:val="center"/>
              <w:rPr>
                <w:szCs w:val="24"/>
              </w:rPr>
            </w:pPr>
            <w:r w:rsidRPr="008F41A0">
              <w:rPr>
                <w:szCs w:val="24"/>
              </w:rPr>
              <w:t>1.67</w:t>
            </w:r>
          </w:p>
        </w:tc>
        <w:tc>
          <w:tcPr>
            <w:tcW w:w="756" w:type="dxa"/>
            <w:tcBorders>
              <w:top w:val="nil"/>
              <w:left w:val="nil"/>
              <w:bottom w:val="single" w:sz="4" w:space="0" w:color="auto"/>
              <w:right w:val="nil"/>
            </w:tcBorders>
            <w:vAlign w:val="center"/>
          </w:tcPr>
          <w:p w14:paraId="2EFCA157" w14:textId="77777777" w:rsidR="006C5610" w:rsidRPr="008F41A0" w:rsidRDefault="006C5610" w:rsidP="001D74B7">
            <w:pPr>
              <w:spacing w:line="240" w:lineRule="auto"/>
              <w:jc w:val="center"/>
              <w:rPr>
                <w:szCs w:val="24"/>
              </w:rPr>
            </w:pPr>
            <w:r w:rsidRPr="008F41A0">
              <w:rPr>
                <w:szCs w:val="24"/>
              </w:rPr>
              <w:t>5.52</w:t>
            </w:r>
          </w:p>
        </w:tc>
        <w:tc>
          <w:tcPr>
            <w:tcW w:w="363" w:type="dxa"/>
            <w:tcBorders>
              <w:top w:val="nil"/>
              <w:left w:val="nil"/>
              <w:bottom w:val="single" w:sz="4" w:space="0" w:color="auto"/>
              <w:right w:val="nil"/>
            </w:tcBorders>
            <w:vAlign w:val="center"/>
          </w:tcPr>
          <w:p w14:paraId="2CC64EFD"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4ED10538" w14:textId="77777777" w:rsidR="006C5610" w:rsidRPr="008F41A0" w:rsidRDefault="006C5610" w:rsidP="001D74B7">
            <w:pPr>
              <w:spacing w:line="240" w:lineRule="auto"/>
              <w:jc w:val="center"/>
              <w:rPr>
                <w:szCs w:val="24"/>
              </w:rPr>
            </w:pPr>
            <w:r w:rsidRPr="008F41A0">
              <w:rPr>
                <w:szCs w:val="24"/>
              </w:rPr>
              <w:t>AA</w:t>
            </w:r>
          </w:p>
        </w:tc>
        <w:tc>
          <w:tcPr>
            <w:tcW w:w="686" w:type="dxa"/>
            <w:tcBorders>
              <w:top w:val="nil"/>
              <w:left w:val="nil"/>
              <w:bottom w:val="single" w:sz="4" w:space="0" w:color="auto"/>
              <w:right w:val="nil"/>
            </w:tcBorders>
            <w:vAlign w:val="center"/>
          </w:tcPr>
          <w:p w14:paraId="43C20FDB" w14:textId="77777777" w:rsidR="006C5610" w:rsidRPr="008F41A0" w:rsidRDefault="006C5610" w:rsidP="001D74B7">
            <w:pPr>
              <w:spacing w:line="240" w:lineRule="auto"/>
              <w:jc w:val="center"/>
              <w:rPr>
                <w:szCs w:val="24"/>
              </w:rPr>
            </w:pPr>
            <w:r w:rsidRPr="008F41A0">
              <w:rPr>
                <w:szCs w:val="24"/>
              </w:rPr>
              <w:t>.34</w:t>
            </w:r>
          </w:p>
        </w:tc>
        <w:tc>
          <w:tcPr>
            <w:tcW w:w="850" w:type="dxa"/>
            <w:tcBorders>
              <w:top w:val="nil"/>
              <w:left w:val="nil"/>
              <w:bottom w:val="single" w:sz="4" w:space="0" w:color="auto"/>
              <w:right w:val="nil"/>
            </w:tcBorders>
            <w:vAlign w:val="center"/>
          </w:tcPr>
          <w:p w14:paraId="06E72E96" w14:textId="77777777" w:rsidR="006C5610" w:rsidRPr="008F41A0" w:rsidRDefault="006C5610" w:rsidP="001D74B7">
            <w:pPr>
              <w:spacing w:line="240" w:lineRule="auto"/>
              <w:jc w:val="center"/>
              <w:rPr>
                <w:szCs w:val="24"/>
              </w:rPr>
            </w:pPr>
            <w:r w:rsidRPr="008F41A0">
              <w:rPr>
                <w:szCs w:val="24"/>
              </w:rPr>
              <w:t>2.35</w:t>
            </w:r>
          </w:p>
        </w:tc>
        <w:tc>
          <w:tcPr>
            <w:tcW w:w="636" w:type="dxa"/>
            <w:tcBorders>
              <w:top w:val="nil"/>
              <w:left w:val="nil"/>
              <w:bottom w:val="single" w:sz="4" w:space="0" w:color="auto"/>
              <w:right w:val="nil"/>
            </w:tcBorders>
            <w:vAlign w:val="center"/>
          </w:tcPr>
          <w:p w14:paraId="6DF2E4CA" w14:textId="77777777" w:rsidR="006C5610" w:rsidRPr="008F41A0" w:rsidRDefault="006C5610" w:rsidP="001D74B7">
            <w:pPr>
              <w:spacing w:line="240" w:lineRule="auto"/>
              <w:jc w:val="center"/>
              <w:rPr>
                <w:szCs w:val="24"/>
              </w:rPr>
            </w:pPr>
            <w:r w:rsidRPr="008F41A0">
              <w:rPr>
                <w:szCs w:val="24"/>
              </w:rPr>
              <w:t>1.00</w:t>
            </w:r>
          </w:p>
        </w:tc>
        <w:tc>
          <w:tcPr>
            <w:tcW w:w="636" w:type="dxa"/>
            <w:tcBorders>
              <w:top w:val="nil"/>
              <w:left w:val="nil"/>
              <w:bottom w:val="single" w:sz="4" w:space="0" w:color="auto"/>
              <w:right w:val="nil"/>
            </w:tcBorders>
            <w:vAlign w:val="center"/>
          </w:tcPr>
          <w:p w14:paraId="1A401158" w14:textId="77777777" w:rsidR="006C5610" w:rsidRPr="008F41A0" w:rsidRDefault="006C5610" w:rsidP="001D74B7">
            <w:pPr>
              <w:spacing w:line="240" w:lineRule="auto"/>
              <w:jc w:val="center"/>
              <w:rPr>
                <w:szCs w:val="24"/>
              </w:rPr>
            </w:pPr>
            <w:r w:rsidRPr="008F41A0">
              <w:rPr>
                <w:szCs w:val="24"/>
              </w:rPr>
              <w:t>1.00</w:t>
            </w:r>
          </w:p>
        </w:tc>
      </w:tr>
      <w:tr w:rsidR="006C5610" w:rsidRPr="008F41A0" w14:paraId="42EC148A" w14:textId="77777777" w:rsidTr="001D74B7">
        <w:trPr>
          <w:trHeight w:val="284"/>
          <w:jc w:val="center"/>
        </w:trPr>
        <w:tc>
          <w:tcPr>
            <w:tcW w:w="1629" w:type="dxa"/>
            <w:vMerge w:val="restart"/>
            <w:tcBorders>
              <w:top w:val="single" w:sz="4" w:space="0" w:color="auto"/>
              <w:left w:val="nil"/>
              <w:bottom w:val="nil"/>
              <w:right w:val="nil"/>
            </w:tcBorders>
            <w:vAlign w:val="center"/>
          </w:tcPr>
          <w:p w14:paraId="67B7C18B" w14:textId="77777777" w:rsidR="006C5610" w:rsidRPr="008F41A0" w:rsidRDefault="006C5610" w:rsidP="001D74B7">
            <w:pPr>
              <w:autoSpaceDE w:val="0"/>
              <w:autoSpaceDN w:val="0"/>
              <w:adjustRightInd w:val="0"/>
              <w:spacing w:line="240" w:lineRule="auto"/>
              <w:jc w:val="center"/>
              <w:rPr>
                <w:szCs w:val="24"/>
                <w:lang w:eastAsia="es-ES_tradnl"/>
              </w:rPr>
            </w:pPr>
            <w:r w:rsidRPr="008F41A0">
              <w:rPr>
                <w:szCs w:val="24"/>
                <w:lang w:eastAsia="es-ES_tradnl"/>
              </w:rPr>
              <w:t>Control de la actitud</w:t>
            </w:r>
          </w:p>
        </w:tc>
        <w:tc>
          <w:tcPr>
            <w:tcW w:w="1230" w:type="dxa"/>
            <w:tcBorders>
              <w:top w:val="single" w:sz="4" w:space="0" w:color="auto"/>
              <w:left w:val="nil"/>
              <w:bottom w:val="nil"/>
              <w:right w:val="nil"/>
            </w:tcBorders>
            <w:vAlign w:val="center"/>
          </w:tcPr>
          <w:p w14:paraId="0F88DF1F" w14:textId="77777777" w:rsidR="006C5610" w:rsidRPr="008F41A0" w:rsidRDefault="006C5610" w:rsidP="001D74B7">
            <w:pPr>
              <w:spacing w:line="240" w:lineRule="auto"/>
              <w:jc w:val="center"/>
              <w:rPr>
                <w:szCs w:val="24"/>
              </w:rPr>
            </w:pPr>
            <w:r w:rsidRPr="008F41A0">
              <w:rPr>
                <w:szCs w:val="24"/>
              </w:rPr>
              <w:t>Masculino</w:t>
            </w:r>
          </w:p>
        </w:tc>
        <w:tc>
          <w:tcPr>
            <w:tcW w:w="516" w:type="dxa"/>
            <w:tcBorders>
              <w:top w:val="single" w:sz="4" w:space="0" w:color="auto"/>
              <w:left w:val="nil"/>
              <w:bottom w:val="nil"/>
              <w:right w:val="nil"/>
            </w:tcBorders>
            <w:vAlign w:val="center"/>
          </w:tcPr>
          <w:p w14:paraId="10E451C6" w14:textId="77777777" w:rsidR="006C5610" w:rsidRPr="008F41A0" w:rsidRDefault="006C5610" w:rsidP="001D74B7">
            <w:pPr>
              <w:spacing w:line="240" w:lineRule="auto"/>
              <w:jc w:val="center"/>
              <w:rPr>
                <w:szCs w:val="24"/>
              </w:rPr>
            </w:pPr>
            <w:r w:rsidRPr="008F41A0">
              <w:rPr>
                <w:szCs w:val="24"/>
              </w:rPr>
              <w:t>.15</w:t>
            </w:r>
          </w:p>
        </w:tc>
        <w:tc>
          <w:tcPr>
            <w:tcW w:w="1123" w:type="dxa"/>
            <w:tcBorders>
              <w:top w:val="single" w:sz="4" w:space="0" w:color="auto"/>
              <w:left w:val="nil"/>
              <w:bottom w:val="nil"/>
              <w:right w:val="nil"/>
            </w:tcBorders>
            <w:vAlign w:val="center"/>
          </w:tcPr>
          <w:p w14:paraId="2221E489" w14:textId="77777777" w:rsidR="006C5610" w:rsidRPr="008F41A0" w:rsidRDefault="006C5610" w:rsidP="001D74B7">
            <w:pPr>
              <w:spacing w:line="240" w:lineRule="auto"/>
              <w:jc w:val="center"/>
              <w:rPr>
                <w:szCs w:val="24"/>
              </w:rPr>
            </w:pPr>
            <w:r w:rsidRPr="008F41A0">
              <w:rPr>
                <w:szCs w:val="24"/>
              </w:rPr>
              <w:t>.15</w:t>
            </w:r>
          </w:p>
        </w:tc>
        <w:tc>
          <w:tcPr>
            <w:tcW w:w="636" w:type="dxa"/>
            <w:tcBorders>
              <w:top w:val="single" w:sz="4" w:space="0" w:color="auto"/>
              <w:left w:val="nil"/>
              <w:bottom w:val="nil"/>
              <w:right w:val="nil"/>
            </w:tcBorders>
            <w:vAlign w:val="center"/>
          </w:tcPr>
          <w:p w14:paraId="094919D0" w14:textId="77777777" w:rsidR="006C5610" w:rsidRPr="008F41A0" w:rsidRDefault="006C5610" w:rsidP="001D74B7">
            <w:pPr>
              <w:spacing w:line="240" w:lineRule="auto"/>
              <w:rPr>
                <w:szCs w:val="24"/>
              </w:rPr>
            </w:pPr>
            <w:r w:rsidRPr="008F41A0">
              <w:rPr>
                <w:szCs w:val="24"/>
              </w:rPr>
              <w:t>2.28</w:t>
            </w:r>
          </w:p>
        </w:tc>
        <w:tc>
          <w:tcPr>
            <w:tcW w:w="756" w:type="dxa"/>
            <w:tcBorders>
              <w:top w:val="single" w:sz="4" w:space="0" w:color="auto"/>
              <w:left w:val="nil"/>
              <w:bottom w:val="nil"/>
              <w:right w:val="nil"/>
            </w:tcBorders>
            <w:vAlign w:val="center"/>
          </w:tcPr>
          <w:p w14:paraId="54700353" w14:textId="77777777" w:rsidR="006C5610" w:rsidRPr="008F41A0" w:rsidRDefault="006C5610" w:rsidP="001D74B7">
            <w:pPr>
              <w:spacing w:line="240" w:lineRule="auto"/>
              <w:jc w:val="center"/>
              <w:rPr>
                <w:szCs w:val="24"/>
              </w:rPr>
            </w:pPr>
            <w:r w:rsidRPr="008F41A0">
              <w:rPr>
                <w:szCs w:val="24"/>
              </w:rPr>
              <w:t>11.54</w:t>
            </w:r>
          </w:p>
        </w:tc>
        <w:tc>
          <w:tcPr>
            <w:tcW w:w="363" w:type="dxa"/>
            <w:tcBorders>
              <w:top w:val="single" w:sz="4" w:space="0" w:color="auto"/>
              <w:left w:val="nil"/>
              <w:bottom w:val="nil"/>
              <w:right w:val="nil"/>
            </w:tcBorders>
            <w:vAlign w:val="center"/>
          </w:tcPr>
          <w:p w14:paraId="683C5AEC" w14:textId="77777777" w:rsidR="006C5610" w:rsidRPr="008F41A0" w:rsidRDefault="006C5610" w:rsidP="001D74B7">
            <w:pPr>
              <w:spacing w:line="240" w:lineRule="auto"/>
              <w:jc w:val="center"/>
              <w:rPr>
                <w:szCs w:val="24"/>
              </w:rPr>
            </w:pPr>
          </w:p>
        </w:tc>
        <w:tc>
          <w:tcPr>
            <w:tcW w:w="1283" w:type="dxa"/>
            <w:tcBorders>
              <w:top w:val="single" w:sz="4" w:space="0" w:color="auto"/>
              <w:left w:val="nil"/>
              <w:bottom w:val="nil"/>
              <w:right w:val="nil"/>
            </w:tcBorders>
            <w:vAlign w:val="center"/>
          </w:tcPr>
          <w:p w14:paraId="6E78EC6B" w14:textId="77777777" w:rsidR="006C5610" w:rsidRPr="008F41A0" w:rsidRDefault="006C5610" w:rsidP="001D74B7">
            <w:pPr>
              <w:spacing w:line="240" w:lineRule="auto"/>
              <w:jc w:val="center"/>
              <w:rPr>
                <w:szCs w:val="24"/>
              </w:rPr>
            </w:pPr>
            <w:r w:rsidRPr="008F41A0">
              <w:rPr>
                <w:szCs w:val="24"/>
              </w:rPr>
              <w:t>AA</w:t>
            </w:r>
          </w:p>
        </w:tc>
        <w:tc>
          <w:tcPr>
            <w:tcW w:w="686" w:type="dxa"/>
            <w:tcBorders>
              <w:top w:val="single" w:sz="4" w:space="0" w:color="auto"/>
              <w:left w:val="nil"/>
              <w:bottom w:val="nil"/>
              <w:right w:val="nil"/>
            </w:tcBorders>
            <w:vAlign w:val="center"/>
          </w:tcPr>
          <w:p w14:paraId="3012B929" w14:textId="77777777" w:rsidR="006C5610" w:rsidRPr="008F41A0" w:rsidRDefault="006C5610" w:rsidP="001D74B7">
            <w:pPr>
              <w:spacing w:line="240" w:lineRule="auto"/>
              <w:jc w:val="center"/>
              <w:rPr>
                <w:szCs w:val="24"/>
              </w:rPr>
            </w:pPr>
            <w:r w:rsidRPr="008F41A0">
              <w:rPr>
                <w:szCs w:val="24"/>
              </w:rPr>
              <w:t>.41</w:t>
            </w:r>
          </w:p>
        </w:tc>
        <w:tc>
          <w:tcPr>
            <w:tcW w:w="850" w:type="dxa"/>
            <w:tcBorders>
              <w:top w:val="single" w:sz="4" w:space="0" w:color="auto"/>
              <w:left w:val="nil"/>
              <w:bottom w:val="nil"/>
              <w:right w:val="nil"/>
            </w:tcBorders>
            <w:vAlign w:val="center"/>
          </w:tcPr>
          <w:p w14:paraId="59563023" w14:textId="77777777" w:rsidR="006C5610" w:rsidRPr="008F41A0" w:rsidRDefault="006C5610" w:rsidP="001D74B7">
            <w:pPr>
              <w:spacing w:line="240" w:lineRule="auto"/>
              <w:jc w:val="center"/>
              <w:rPr>
                <w:szCs w:val="24"/>
              </w:rPr>
            </w:pPr>
            <w:r w:rsidRPr="008F41A0">
              <w:rPr>
                <w:szCs w:val="24"/>
              </w:rPr>
              <w:t>3.39</w:t>
            </w:r>
          </w:p>
        </w:tc>
        <w:tc>
          <w:tcPr>
            <w:tcW w:w="636" w:type="dxa"/>
            <w:tcBorders>
              <w:top w:val="single" w:sz="4" w:space="0" w:color="auto"/>
              <w:left w:val="nil"/>
              <w:bottom w:val="nil"/>
              <w:right w:val="nil"/>
            </w:tcBorders>
            <w:vAlign w:val="center"/>
          </w:tcPr>
          <w:p w14:paraId="5A818B2D" w14:textId="77777777" w:rsidR="006C5610" w:rsidRPr="008F41A0" w:rsidRDefault="006C5610" w:rsidP="001D74B7">
            <w:pPr>
              <w:spacing w:line="240" w:lineRule="auto"/>
              <w:jc w:val="center"/>
              <w:rPr>
                <w:szCs w:val="24"/>
              </w:rPr>
            </w:pPr>
            <w:r w:rsidRPr="008F41A0">
              <w:rPr>
                <w:szCs w:val="24"/>
              </w:rPr>
              <w:t>1.00</w:t>
            </w:r>
          </w:p>
        </w:tc>
        <w:tc>
          <w:tcPr>
            <w:tcW w:w="636" w:type="dxa"/>
            <w:tcBorders>
              <w:top w:val="single" w:sz="4" w:space="0" w:color="auto"/>
              <w:left w:val="nil"/>
              <w:bottom w:val="nil"/>
              <w:right w:val="nil"/>
            </w:tcBorders>
            <w:vAlign w:val="center"/>
          </w:tcPr>
          <w:p w14:paraId="36C51CBB" w14:textId="77777777" w:rsidR="006C5610" w:rsidRPr="008F41A0" w:rsidRDefault="006C5610" w:rsidP="001D74B7">
            <w:pPr>
              <w:spacing w:line="240" w:lineRule="auto"/>
              <w:jc w:val="center"/>
              <w:rPr>
                <w:szCs w:val="24"/>
              </w:rPr>
            </w:pPr>
            <w:r w:rsidRPr="008F41A0">
              <w:rPr>
                <w:szCs w:val="24"/>
              </w:rPr>
              <w:t>1.00</w:t>
            </w:r>
          </w:p>
        </w:tc>
      </w:tr>
      <w:tr w:rsidR="006C5610" w:rsidRPr="008F41A0" w14:paraId="329683D3" w14:textId="77777777" w:rsidTr="001D74B7">
        <w:trPr>
          <w:trHeight w:val="284"/>
          <w:jc w:val="center"/>
        </w:trPr>
        <w:tc>
          <w:tcPr>
            <w:tcW w:w="1629" w:type="dxa"/>
            <w:vMerge/>
            <w:tcBorders>
              <w:top w:val="nil"/>
              <w:left w:val="nil"/>
              <w:bottom w:val="single" w:sz="4" w:space="0" w:color="auto"/>
              <w:right w:val="nil"/>
            </w:tcBorders>
            <w:vAlign w:val="center"/>
          </w:tcPr>
          <w:p w14:paraId="75DCCD78" w14:textId="77777777" w:rsidR="006C5610" w:rsidRPr="008F41A0" w:rsidRDefault="006C5610" w:rsidP="001D74B7">
            <w:pPr>
              <w:autoSpaceDE w:val="0"/>
              <w:autoSpaceDN w:val="0"/>
              <w:adjustRightInd w:val="0"/>
              <w:spacing w:line="240" w:lineRule="auto"/>
              <w:jc w:val="center"/>
              <w:rPr>
                <w:szCs w:val="24"/>
                <w:lang w:eastAsia="es-ES_tradnl"/>
              </w:rPr>
            </w:pPr>
          </w:p>
        </w:tc>
        <w:tc>
          <w:tcPr>
            <w:tcW w:w="1230" w:type="dxa"/>
            <w:tcBorders>
              <w:top w:val="nil"/>
              <w:left w:val="nil"/>
              <w:bottom w:val="single" w:sz="4" w:space="0" w:color="auto"/>
              <w:right w:val="nil"/>
            </w:tcBorders>
            <w:vAlign w:val="center"/>
          </w:tcPr>
          <w:p w14:paraId="32C35E8B" w14:textId="77777777" w:rsidR="006C5610" w:rsidRPr="008F41A0" w:rsidRDefault="006C5610" w:rsidP="001D74B7">
            <w:pPr>
              <w:spacing w:line="240" w:lineRule="auto"/>
              <w:jc w:val="center"/>
              <w:rPr>
                <w:szCs w:val="24"/>
              </w:rPr>
            </w:pPr>
            <w:r w:rsidRPr="008F41A0">
              <w:rPr>
                <w:szCs w:val="24"/>
              </w:rPr>
              <w:t>Femenino</w:t>
            </w:r>
          </w:p>
        </w:tc>
        <w:tc>
          <w:tcPr>
            <w:tcW w:w="516" w:type="dxa"/>
            <w:tcBorders>
              <w:top w:val="nil"/>
              <w:left w:val="nil"/>
              <w:bottom w:val="single" w:sz="4" w:space="0" w:color="auto"/>
              <w:right w:val="nil"/>
            </w:tcBorders>
            <w:vAlign w:val="center"/>
          </w:tcPr>
          <w:p w14:paraId="0C0ECE58" w14:textId="77777777" w:rsidR="006C5610" w:rsidRPr="008F41A0" w:rsidRDefault="006C5610" w:rsidP="001D74B7">
            <w:pPr>
              <w:spacing w:line="240" w:lineRule="auto"/>
              <w:jc w:val="center"/>
              <w:rPr>
                <w:szCs w:val="24"/>
              </w:rPr>
            </w:pPr>
            <w:r w:rsidRPr="008F41A0">
              <w:rPr>
                <w:szCs w:val="24"/>
              </w:rPr>
              <w:t>.14</w:t>
            </w:r>
          </w:p>
        </w:tc>
        <w:tc>
          <w:tcPr>
            <w:tcW w:w="1123" w:type="dxa"/>
            <w:tcBorders>
              <w:top w:val="nil"/>
              <w:left w:val="nil"/>
              <w:bottom w:val="single" w:sz="4" w:space="0" w:color="auto"/>
              <w:right w:val="nil"/>
            </w:tcBorders>
            <w:vAlign w:val="center"/>
          </w:tcPr>
          <w:p w14:paraId="2F0EC343" w14:textId="77777777" w:rsidR="006C5610" w:rsidRPr="008F41A0" w:rsidRDefault="006C5610" w:rsidP="001D74B7">
            <w:pPr>
              <w:spacing w:line="240" w:lineRule="auto"/>
              <w:jc w:val="center"/>
              <w:rPr>
                <w:szCs w:val="24"/>
              </w:rPr>
            </w:pPr>
            <w:r w:rsidRPr="008F41A0">
              <w:rPr>
                <w:szCs w:val="24"/>
              </w:rPr>
              <w:t>.11</w:t>
            </w:r>
          </w:p>
        </w:tc>
        <w:tc>
          <w:tcPr>
            <w:tcW w:w="636" w:type="dxa"/>
            <w:tcBorders>
              <w:top w:val="nil"/>
              <w:left w:val="nil"/>
              <w:bottom w:val="single" w:sz="4" w:space="0" w:color="auto"/>
              <w:right w:val="nil"/>
            </w:tcBorders>
            <w:vAlign w:val="center"/>
          </w:tcPr>
          <w:p w14:paraId="6465AB24" w14:textId="77777777" w:rsidR="006C5610" w:rsidRPr="008F41A0" w:rsidRDefault="006C5610" w:rsidP="001D74B7">
            <w:pPr>
              <w:spacing w:line="240" w:lineRule="auto"/>
              <w:jc w:val="center"/>
              <w:rPr>
                <w:szCs w:val="24"/>
              </w:rPr>
            </w:pPr>
            <w:r w:rsidRPr="008F41A0">
              <w:rPr>
                <w:szCs w:val="24"/>
              </w:rPr>
              <w:t>1.60</w:t>
            </w:r>
          </w:p>
        </w:tc>
        <w:tc>
          <w:tcPr>
            <w:tcW w:w="756" w:type="dxa"/>
            <w:tcBorders>
              <w:top w:val="nil"/>
              <w:left w:val="nil"/>
              <w:bottom w:val="single" w:sz="4" w:space="0" w:color="auto"/>
              <w:right w:val="nil"/>
            </w:tcBorders>
            <w:vAlign w:val="center"/>
          </w:tcPr>
          <w:p w14:paraId="2B63810F" w14:textId="77777777" w:rsidR="006C5610" w:rsidRPr="008F41A0" w:rsidRDefault="006C5610" w:rsidP="001D74B7">
            <w:pPr>
              <w:spacing w:line="240" w:lineRule="auto"/>
              <w:jc w:val="center"/>
              <w:rPr>
                <w:szCs w:val="24"/>
              </w:rPr>
            </w:pPr>
            <w:r w:rsidRPr="008F41A0">
              <w:rPr>
                <w:szCs w:val="24"/>
              </w:rPr>
              <w:t>6.83</w:t>
            </w:r>
          </w:p>
        </w:tc>
        <w:tc>
          <w:tcPr>
            <w:tcW w:w="363" w:type="dxa"/>
            <w:tcBorders>
              <w:top w:val="nil"/>
              <w:left w:val="nil"/>
              <w:bottom w:val="single" w:sz="4" w:space="0" w:color="auto"/>
              <w:right w:val="nil"/>
            </w:tcBorders>
            <w:vAlign w:val="center"/>
          </w:tcPr>
          <w:p w14:paraId="235AF564" w14:textId="77777777" w:rsidR="006C5610" w:rsidRPr="008F41A0" w:rsidRDefault="006C5610" w:rsidP="001D74B7">
            <w:pPr>
              <w:spacing w:line="240" w:lineRule="auto"/>
              <w:jc w:val="center"/>
              <w:rPr>
                <w:szCs w:val="24"/>
              </w:rPr>
            </w:pPr>
          </w:p>
        </w:tc>
        <w:tc>
          <w:tcPr>
            <w:tcW w:w="1283" w:type="dxa"/>
            <w:tcBorders>
              <w:top w:val="nil"/>
              <w:left w:val="nil"/>
              <w:bottom w:val="single" w:sz="4" w:space="0" w:color="auto"/>
              <w:right w:val="nil"/>
            </w:tcBorders>
            <w:vAlign w:val="center"/>
          </w:tcPr>
          <w:p w14:paraId="7384C81B" w14:textId="77777777" w:rsidR="006C5610" w:rsidRPr="008F41A0" w:rsidRDefault="006C5610" w:rsidP="001D74B7">
            <w:pPr>
              <w:spacing w:line="240" w:lineRule="auto"/>
              <w:jc w:val="center"/>
              <w:rPr>
                <w:szCs w:val="24"/>
              </w:rPr>
            </w:pPr>
            <w:r w:rsidRPr="008F41A0">
              <w:rPr>
                <w:szCs w:val="24"/>
              </w:rPr>
              <w:t>AA</w:t>
            </w:r>
          </w:p>
        </w:tc>
        <w:tc>
          <w:tcPr>
            <w:tcW w:w="686" w:type="dxa"/>
            <w:tcBorders>
              <w:top w:val="nil"/>
              <w:left w:val="nil"/>
              <w:bottom w:val="single" w:sz="4" w:space="0" w:color="auto"/>
              <w:right w:val="nil"/>
            </w:tcBorders>
            <w:vAlign w:val="center"/>
          </w:tcPr>
          <w:p w14:paraId="47FD984A" w14:textId="77777777" w:rsidR="006C5610" w:rsidRPr="008F41A0" w:rsidRDefault="006C5610" w:rsidP="001D74B7">
            <w:pPr>
              <w:spacing w:line="240" w:lineRule="auto"/>
              <w:jc w:val="center"/>
              <w:rPr>
                <w:szCs w:val="24"/>
              </w:rPr>
            </w:pPr>
            <w:r w:rsidRPr="008F41A0">
              <w:rPr>
                <w:szCs w:val="24"/>
              </w:rPr>
              <w:t>.37</w:t>
            </w:r>
          </w:p>
        </w:tc>
        <w:tc>
          <w:tcPr>
            <w:tcW w:w="850" w:type="dxa"/>
            <w:tcBorders>
              <w:top w:val="nil"/>
              <w:left w:val="nil"/>
              <w:bottom w:val="single" w:sz="4" w:space="0" w:color="auto"/>
              <w:right w:val="nil"/>
            </w:tcBorders>
            <w:vAlign w:val="center"/>
          </w:tcPr>
          <w:p w14:paraId="66C818AF" w14:textId="77777777" w:rsidR="006C5610" w:rsidRPr="008F41A0" w:rsidRDefault="006C5610" w:rsidP="001D74B7">
            <w:pPr>
              <w:spacing w:line="240" w:lineRule="auto"/>
              <w:jc w:val="center"/>
              <w:rPr>
                <w:szCs w:val="24"/>
              </w:rPr>
            </w:pPr>
            <w:r w:rsidRPr="008F41A0">
              <w:rPr>
                <w:szCs w:val="24"/>
              </w:rPr>
              <w:t>2.61</w:t>
            </w:r>
          </w:p>
        </w:tc>
        <w:tc>
          <w:tcPr>
            <w:tcW w:w="636" w:type="dxa"/>
            <w:tcBorders>
              <w:top w:val="nil"/>
              <w:left w:val="nil"/>
              <w:bottom w:val="single" w:sz="4" w:space="0" w:color="auto"/>
              <w:right w:val="nil"/>
            </w:tcBorders>
            <w:vAlign w:val="center"/>
          </w:tcPr>
          <w:p w14:paraId="2567EE8E" w14:textId="77777777" w:rsidR="006C5610" w:rsidRPr="008F41A0" w:rsidRDefault="006C5610" w:rsidP="001D74B7">
            <w:pPr>
              <w:spacing w:line="240" w:lineRule="auto"/>
              <w:jc w:val="center"/>
              <w:rPr>
                <w:szCs w:val="24"/>
              </w:rPr>
            </w:pPr>
            <w:r w:rsidRPr="008F41A0">
              <w:rPr>
                <w:szCs w:val="24"/>
              </w:rPr>
              <w:t>1.00</w:t>
            </w:r>
          </w:p>
        </w:tc>
        <w:tc>
          <w:tcPr>
            <w:tcW w:w="636" w:type="dxa"/>
            <w:tcBorders>
              <w:top w:val="nil"/>
              <w:left w:val="nil"/>
              <w:bottom w:val="single" w:sz="4" w:space="0" w:color="auto"/>
              <w:right w:val="nil"/>
            </w:tcBorders>
            <w:vAlign w:val="center"/>
          </w:tcPr>
          <w:p w14:paraId="1F379687" w14:textId="77777777" w:rsidR="006C5610" w:rsidRPr="008F41A0" w:rsidRDefault="006C5610" w:rsidP="001D74B7">
            <w:pPr>
              <w:spacing w:line="240" w:lineRule="auto"/>
              <w:jc w:val="center"/>
              <w:rPr>
                <w:szCs w:val="24"/>
              </w:rPr>
            </w:pPr>
            <w:r w:rsidRPr="008F41A0">
              <w:rPr>
                <w:szCs w:val="24"/>
              </w:rPr>
              <w:t>1.00</w:t>
            </w:r>
          </w:p>
        </w:tc>
      </w:tr>
    </w:tbl>
    <w:p w14:paraId="534BF3C4" w14:textId="77777777" w:rsidR="006C5610" w:rsidRPr="008F41A0" w:rsidRDefault="006C5610" w:rsidP="006C5610">
      <w:pPr>
        <w:autoSpaceDE w:val="0"/>
        <w:autoSpaceDN w:val="0"/>
        <w:adjustRightInd w:val="0"/>
        <w:spacing w:line="240" w:lineRule="auto"/>
        <w:jc w:val="left"/>
        <w:rPr>
          <w:sz w:val="20"/>
          <w:szCs w:val="20"/>
        </w:rPr>
      </w:pPr>
      <w:r w:rsidRPr="008F41A0">
        <w:rPr>
          <w:i/>
          <w:sz w:val="20"/>
          <w:szCs w:val="20"/>
        </w:rPr>
        <w:t>Nota</w:t>
      </w:r>
      <w:r w:rsidRPr="008F41A0">
        <w:rPr>
          <w:sz w:val="20"/>
          <w:szCs w:val="20"/>
        </w:rPr>
        <w:t>: AA = Apoyo a la autonomía, EC = Estilo controlador, DW = Durbin-Watson, T = Índice de Tolerancia, FIV = Factor de Inflación de la Varianza</w:t>
      </w:r>
    </w:p>
    <w:p w14:paraId="23D3964C" w14:textId="77777777" w:rsidR="006C5610" w:rsidRPr="008F41A0" w:rsidRDefault="006C5610" w:rsidP="006C5610">
      <w:pPr>
        <w:spacing w:line="240" w:lineRule="auto"/>
        <w:jc w:val="left"/>
        <w:rPr>
          <w:sz w:val="20"/>
          <w:szCs w:val="20"/>
        </w:rPr>
      </w:pPr>
      <w:r w:rsidRPr="008F41A0">
        <w:rPr>
          <w:i/>
          <w:sz w:val="20"/>
          <w:szCs w:val="20"/>
          <w:lang w:eastAsia="es-AR"/>
        </w:rPr>
        <w:t xml:space="preserve">*p </w:t>
      </w:r>
      <w:r w:rsidRPr="008F41A0">
        <w:rPr>
          <w:sz w:val="20"/>
          <w:szCs w:val="20"/>
          <w:lang w:eastAsia="es-AR"/>
        </w:rPr>
        <w:t>&lt; .05; **</w:t>
      </w:r>
      <w:r w:rsidRPr="008F41A0">
        <w:rPr>
          <w:i/>
          <w:sz w:val="20"/>
          <w:szCs w:val="20"/>
          <w:lang w:eastAsia="es-AR"/>
        </w:rPr>
        <w:t>p</w:t>
      </w:r>
      <w:r w:rsidRPr="008F41A0">
        <w:rPr>
          <w:sz w:val="20"/>
          <w:szCs w:val="20"/>
          <w:lang w:eastAsia="es-AR"/>
        </w:rPr>
        <w:t xml:space="preserve"> &lt; .01; </w:t>
      </w:r>
      <w:r w:rsidRPr="008F41A0">
        <w:rPr>
          <w:sz w:val="20"/>
          <w:szCs w:val="20"/>
        </w:rPr>
        <w:t>***</w:t>
      </w:r>
      <w:r w:rsidRPr="008F41A0">
        <w:rPr>
          <w:i/>
          <w:sz w:val="20"/>
          <w:szCs w:val="20"/>
        </w:rPr>
        <w:t xml:space="preserve">p </w:t>
      </w:r>
      <w:r w:rsidRPr="008F41A0">
        <w:rPr>
          <w:sz w:val="20"/>
          <w:szCs w:val="20"/>
        </w:rPr>
        <w:t>&lt; .001</w:t>
      </w:r>
    </w:p>
    <w:p w14:paraId="0739B143" w14:textId="77777777" w:rsidR="006C5610" w:rsidRPr="008F41A0" w:rsidRDefault="006C5610" w:rsidP="006C5610">
      <w:pPr>
        <w:spacing w:line="240" w:lineRule="auto"/>
      </w:pPr>
    </w:p>
    <w:p w14:paraId="26F12B42" w14:textId="6FA3CF0E" w:rsidR="003A7881" w:rsidRDefault="00724C31" w:rsidP="006C5610">
      <w:pPr>
        <w:spacing w:line="240" w:lineRule="auto"/>
      </w:pPr>
      <w:r w:rsidRPr="00833FAA">
        <w:t xml:space="preserve">Los resultados mostraron que </w:t>
      </w:r>
      <w:r w:rsidR="00833FAA">
        <w:t xml:space="preserve">el apoyo a la autonomía </w:t>
      </w:r>
      <w:r w:rsidR="00643EB7">
        <w:t xml:space="preserve">por parte </w:t>
      </w:r>
      <w:r w:rsidR="00833FAA">
        <w:t>del entrenador predice la autoconfianza y el control de la actitud en ambos géneros y el control de afrontamiento negativo y positivo en el grupo femenino, mientras que el estilo controlador predice</w:t>
      </w:r>
      <w:r w:rsidR="00B5672B">
        <w:t xml:space="preserve"> de manera inversa</w:t>
      </w:r>
      <w:r w:rsidR="00833FAA">
        <w:t xml:space="preserve">, solo en el grupo masculino, el control de afrontamiento negativo y positivo, el atencional y el de la visualización e imagen. </w:t>
      </w:r>
    </w:p>
    <w:p w14:paraId="5E4668B1" w14:textId="4E2B29DD" w:rsidR="00833FAA" w:rsidRDefault="00833FAA" w:rsidP="006C5610">
      <w:pPr>
        <w:spacing w:line="240" w:lineRule="auto"/>
      </w:pPr>
    </w:p>
    <w:p w14:paraId="68F1DBC6" w14:textId="4B520E0A" w:rsidR="00833FAA" w:rsidRDefault="00833FAA" w:rsidP="006C5610">
      <w:pPr>
        <w:spacing w:line="240" w:lineRule="auto"/>
        <w:jc w:val="center"/>
        <w:rPr>
          <w:b/>
          <w:bCs/>
        </w:rPr>
      </w:pPr>
      <w:r w:rsidRPr="00833FAA">
        <w:rPr>
          <w:b/>
          <w:bCs/>
        </w:rPr>
        <w:t>Discusión</w:t>
      </w:r>
    </w:p>
    <w:p w14:paraId="25F1600A" w14:textId="77777777" w:rsidR="006C5610" w:rsidRPr="00833FAA" w:rsidRDefault="006C5610" w:rsidP="006C5610">
      <w:pPr>
        <w:spacing w:line="240" w:lineRule="auto"/>
        <w:jc w:val="center"/>
        <w:rPr>
          <w:b/>
          <w:bCs/>
        </w:rPr>
      </w:pPr>
    </w:p>
    <w:p w14:paraId="3EF5A27C" w14:textId="2A8FEC67" w:rsidR="00B677A5" w:rsidRDefault="00877F49" w:rsidP="006C5610">
      <w:pPr>
        <w:spacing w:line="240" w:lineRule="auto"/>
      </w:pPr>
      <w:r>
        <w:t>El objetivo de este trabajo fue estudiar las habilidades psicológicas para el rendimiento en deportistas jóvenes y el poder predictivo de los estilos interpersonales de los entrenadores sobre ellas.</w:t>
      </w:r>
      <w:r w:rsidR="00B5672B">
        <w:t xml:space="preserve"> </w:t>
      </w:r>
      <w:r w:rsidR="00B677A5">
        <w:t xml:space="preserve">En primer lugar, las habilidades psicológicas que los deportistas percibieron como más altas fueron el nivel motivacional, el control de afrontamiento positivo y el control de la actitud y las que tuvieron valores más bajos fueron el control de la visualización, el de afrontamiento negativo y la autoconfianza. Estos resultados </w:t>
      </w:r>
      <w:r w:rsidR="00B677A5">
        <w:lastRenderedPageBreak/>
        <w:t xml:space="preserve">coinciden con </w:t>
      </w:r>
      <w:r w:rsidR="00016D60">
        <w:t xml:space="preserve">estudios realizados en deportistas de diferentes modalidades y niveles competitivos </w:t>
      </w:r>
      <w:r w:rsidR="00016D60">
        <w:fldChar w:fldCharType="begin" w:fldLock="1"/>
      </w:r>
      <w:r w:rsidR="00107C4C">
        <w:instrText>ADDIN CSL_CITATION {"citationItems":[{"id":"ITEM-1","itemData":{"author":[{"dropping-particle":"","family":"Gómez López","given":"Manuel","non-dropping-particle":"","parse-names":false,"suffix":""},{"dropping-particle":"","family":"Granero Gallegos","given":"Antonio","non-dropping-particle":"","parse-names":false,"suffix":""},{"dropping-particle":"","family":"Isorna Folgar","given":"Manuel","non-dropping-particle":"","parse-names":false,"suffix":""}],"container-title":"Revista Iberoamericana de Evaluación Psicológica","id":"ITEM-1","issue":"1","issued":{"date-parts":[["2013"]]},"page":"57-76","title":"Análisis de los factores psicológicos que afectan a los piragüistas en el alto rendimiento","type":"article-journal","volume":"35"},"uris":["http://www.mendeley.com/documents/?uuid=2aece9d4-c767-4387-a7e5-11b878d8486c","http://www.mendeley.com/documents/?uuid=ea22811a-2ae9-4c8c-a388-0013e6050d20"]},{"id":"ITEM-2","itemData":{"DOI":"10.4321/S1578-84232015000200011","author":[{"dropping-particle":"","family":"López-Cazorla","given":"R","non-dropping-particle":"","parse-names":false,"suffix":""},{"dropping-particle":"","family":"Reigal","given":"R","non-dropping-particle":"","parse-names":false,"suffix":""},{"dropping-particle":"","family":"Hernández-Mendo","given":"A","non-dropping-particle":"","parse-names":false,"suffix":""},{"dropping-particle":"","family":"Morales-Sánchez","given":"V","non-dropping-particle":"","parse-names":false,"suffix":""}],"container-title":"Cuadernos de Psicología del Deporte","id":"ITEM-2","issue":"2","issued":{"date-parts":[["2015"]]},"page":"95-102","title":"Relaciones entre el autoconcepto y el perfil psicológico deportivo en triatletas","type":"article-journal","volume":"15"},"uris":["http://www.mendeley.com/documents/?uuid=78bccf0e-8d29-4b0e-9b35-ce41d941edaf","http://www.mendeley.com/documents/?uuid=08abe047-d750-4a5c-a17e-a242a3e9f129"]}],"mendeley":{"formattedCitation":"(Gómez López et al., 2013; López-Cazorla et al., 2015)","plainTextFormattedCitation":"(Gómez López et al., 2013; López-Cazorla et al., 2015)","previouslyFormattedCitation":"(Gómez López et al., 2013; López-Cazorla et al., 2015)"},"properties":{"noteIndex":0},"schema":"https://github.com/citation-style-language/schema/raw/master/csl-citation.json"}</w:instrText>
      </w:r>
      <w:r w:rsidR="00016D60">
        <w:fldChar w:fldCharType="separate"/>
      </w:r>
      <w:r w:rsidR="00B624C4" w:rsidRPr="00B624C4">
        <w:rPr>
          <w:noProof/>
        </w:rPr>
        <w:t>(Gómez López et al., 2013; López-Cazorla et al., 2015)</w:t>
      </w:r>
      <w:r w:rsidR="00016D60">
        <w:fldChar w:fldCharType="end"/>
      </w:r>
      <w:r w:rsidR="00016D60">
        <w:t xml:space="preserve">. </w:t>
      </w:r>
      <w:r w:rsidR="009709D6">
        <w:t xml:space="preserve">La motivación constituye una habilidad fundamental para la práctica de una actividad deportiva </w:t>
      </w:r>
      <w:r w:rsidR="00112290">
        <w:fldChar w:fldCharType="begin" w:fldLock="1"/>
      </w:r>
      <w:r w:rsidR="00B624C4">
        <w:instrText>ADDIN CSL_CITATION {"citationItems":[{"id":"ITEM-1","itemData":{"author":[{"dropping-particle":"","family":"Balaguer","given":"I","non-dropping-particle":"","parse-names":false,"suffix":""},{"dropping-particle":"","family":"Castillo","given":"I","non-dropping-particle":"","parse-names":false,"suffix":""},{"dropping-particle":"","family":"Duda","given":"J","non-dropping-particle":"","parse-names":false,"suffix":""}],"container-title":"Revista de Psicología del Deporte","id":"ITEM-1","issue":"1","issued":{"date-parts":[["2008"]]},"page":"123-139","title":"Apoyo a la autonomía, satisfacción de las necesidades, motivación y bienestar en deportistas de competición: Un análisis de la teoría de la autodeterminación","type":"article-journal","volume":"17"},"uris":["http://www.mendeley.com/documents/?uuid=988ba978-f0fa-4d05-83dd-ca1caa182bc4","http://www.mendeley.com/documents/?uuid=c7e0b40e-a237-4be4-9eb7-385553c12949"]}],"mendeley":{"formattedCitation":"(Balaguer et al., 2008)","plainTextFormattedCitation":"(Balaguer et al., 2008)","previouslyFormattedCitation":"(Balaguer et al., 2008)"},"properties":{"noteIndex":0},"schema":"https://github.com/citation-style-language/schema/raw/master/csl-citation.json"}</w:instrText>
      </w:r>
      <w:r w:rsidR="00112290">
        <w:fldChar w:fldCharType="separate"/>
      </w:r>
      <w:r w:rsidR="00B624C4" w:rsidRPr="00B624C4">
        <w:rPr>
          <w:noProof/>
        </w:rPr>
        <w:t>(Balaguer et al., 2008)</w:t>
      </w:r>
      <w:r w:rsidR="00112290">
        <w:fldChar w:fldCharType="end"/>
      </w:r>
      <w:r w:rsidR="008B5C0F">
        <w:t xml:space="preserve">, </w:t>
      </w:r>
      <w:r w:rsidR="009709D6">
        <w:t xml:space="preserve">mientras que la capacidad de visualizar y el control del afrontamiento en situaciones adversas pueden ser habilidades que requieran un desarrollo específico vinculado a la experiencia o al entrenamiento psicológico. </w:t>
      </w:r>
      <w:r w:rsidR="0015263F">
        <w:t>En esta línea d</w:t>
      </w:r>
      <w:r w:rsidR="009709D6">
        <w:t xml:space="preserve">iferentes </w:t>
      </w:r>
      <w:r w:rsidR="0020712A">
        <w:t>trabajos</w:t>
      </w:r>
      <w:r w:rsidR="009709D6">
        <w:t xml:space="preserve"> </w:t>
      </w:r>
      <w:r w:rsidR="0015263F">
        <w:t>han encontrado</w:t>
      </w:r>
      <w:r w:rsidR="009709D6">
        <w:t xml:space="preserve"> diferencias</w:t>
      </w:r>
      <w:r w:rsidR="0020712A">
        <w:t xml:space="preserve"> en función del nivel competitivo, mostrando que aquellos con más experiencia o que compiten a nivel elite, respecto de los de nivel amateur, tienen mayor autoconfianza y mayor control de afrontamiento en diferentes situaciones </w:t>
      </w:r>
      <w:r w:rsidR="0020712A">
        <w:fldChar w:fldCharType="begin" w:fldLock="1"/>
      </w:r>
      <w:r w:rsidR="00C830AE">
        <w:instrText>ADDIN CSL_CITATION {"citationItems":[{"id":"ITEM-1","itemData":{"author":[{"dropping-particle":"","family":"López-Gullón","given":"J","non-dropping-particle":"","parse-names":false,"suffix":""},{"dropping-particle":"","family":"Torres-Bonete","given":"M","non-dropping-particle":"","parse-names":false,"suffix":""}],"container-title":"Anales de Psicología","id":"ITEM-1","issue":"1","issued":{"date-parts":[["2012"]]},"page":"215-222","title":"Rendimiento físico y psicológico en lucha olímpica: Predictores del éxito en lucha femenina","type":"article-journal","volume":"28"},"uris":["http://www.mendeley.com/documents/?uuid=491ab07f-feee-472a-8eee-1bd55697d499","http://www.mendeley.com/documents/?uuid=1ac576cd-4f6f-4a40-b19e-9ddff589c25d"]},{"id":"ITEM-2","itemData":{"ISSN":"15788423","abstract":"Determinar el perfil psicológico a través de la baremación por modalidades deportivas, en este caso jugadores de balonmano, permite concretar mejor las habilidades psicológicas de cada deporte, ya que cada uno demanda unas diferentes. Por lo que el objeto de estudio es conocer la influencia de las habilidades psicológicas en la ejecución deportiva en juga- dores de balonmano categoría élite y determinar los puntos fuertes/débiles psicológicos. Aplicando el Inventario Psicológico de Ejecución Deportiva en una muestra (n=484) con una edad que osciló entre los 12-16 años con un promedio de 13,8 años (dt=1,0) de los cuales el 47,5% eran chicos y el 52,5 chicas. Se realiza un análisis descriptivo para variables cualitativas, frecuencias absolutas y relativas, además de valores mínimos, máximos, me- dia y desviación típica. Se utiliza el coeficiente de relación de Pearson para conocer las correlaciones entre variables. Para determinar las correlaciones del Inventario según genero, edad y años de práctica, se hizo la prueba MANOVA. Los resultados destacan que los jugadores de categoría élite de balonmano del estudio tienen un alto control en: afrontamiento positi- vo, control viso-imaginativo y control actitudinal, mientras que es bajo su control atencional.","author":[{"dropping-particle":"","family":"Martínez-Moreno","given":"A","non-dropping-particle":"","parse-names":false,"suffix":""}],"container-title":"Cuadernos de Psicología del Deporte","id":"ITEM-2","issue":"1","issued":{"date-parts":[["2017"]]},"page":"19-24","title":"Calidad en el deporte de élite. Análisis de fortalezas y debilidades psicológicas en jugadores de balonmano","type":"article-journal","volume":"17"},"uris":["http://www.mendeley.com/documents/?uuid=e2a8cc00-b366-43d5-ac61-21d7dd20029e","http://www.mendeley.com/documents/?uuid=8cd2a7cc-ef90-4ca5-afdf-e23617766b99"]},{"id":"ITEM-3","itemData":{"author":[{"dropping-particle":"","family":"Gómez López","given":"Manuel","non-dropping-particle":"","parse-names":false,"suffix":""},{"dropping-particle":"","family":"Granero Gallegos","given":"Antonio","non-dropping-particle":"","parse-names":false,"suffix":""},{"dropping-particle":"","family":"Isorna Folgar","given":"Manuel","non-dropping-particle":"","parse-names":false,"suffix":""}],"container-title":"Revista Iberoamericana de Evaluación Psicológica","id":"ITEM-3","issue":"1","issued":{"date-parts":[["2013"]]},"page":"57-76","title":"Análisis de los factores psicológicos que afectan a los piragüistas en el alto rendimiento","type":"article-journal","volume":"35"},"uris":["http://www.mendeley.com/documents/?uuid=ea22811a-2ae9-4c8c-a388-0013e6050d20","http://www.mendeley.com/documents/?uuid=2aece9d4-c767-4387-a7e5-11b878d8486c"]},{"id":"ITEM-4","itemData":{"ISSN":"15788423","author":[{"dropping-particle":"","family":"Raimundi","given":"M J","non-dropping-particle":"","parse-names":false,"suffix":""},{"dropping-particle":"","family":"Reigal","given":"R","non-dropping-particle":"","parse-names":false,"suffix":""},{"dropping-particle":"","family":"Hernández-Mendo","given":"A","non-dropping-particle":"","parse-names":false,"suffix":""}],"container-title":"Cuadernos de Psicología del Deporte","id":"ITEM-4","issue":"1","issued":{"date-parts":[["2016"]]},"page":"211-222","title":"Adaptación argentina del Inventario Psicológico de Ejecución Deportiva (IPED): Validez, fiabilidad y precisión","type":"article-journal","volume":"16"},"uris":["http://www.mendeley.com/documents/?uuid=f536157e-69db-4f4a-b549-18a1cf9f4650","http://www.mendeley.com/documents/?uuid=5b873381-79ea-4952-a4c0-6b99d12c596e","http://www.mendeley.com/documents/?uuid=232b789f-f9eb-40d8-8123-a57f56457ca4"]}],"mendeley":{"formattedCitation":"(Gómez López et al., 2013; J. López-Gullón &amp; Torres-Bonete, 2012; Martínez-Moreno, 2017; Raimundi et al., 2016)","plainTextFormattedCitation":"(Gómez López et al., 2013; J. López-Gullón &amp; Torres-Bonete, 2012; Martínez-Moreno, 2017; Raimundi et al., 2016)","previouslyFormattedCitation":"(Gómez López et al., 2013; J. López-Gullón &amp; Torres-Bonete, 2012; Martínez-Moreno, 2017; Raimundi et al., 2016)"},"properties":{"noteIndex":0},"schema":"https://github.com/citation-style-language/schema/raw/master/csl-citation.json"}</w:instrText>
      </w:r>
      <w:r w:rsidR="0020712A">
        <w:fldChar w:fldCharType="separate"/>
      </w:r>
      <w:r w:rsidR="00C830AE" w:rsidRPr="00C830AE">
        <w:rPr>
          <w:noProof/>
        </w:rPr>
        <w:t>(Gómez López et al., 2013; J. López-Gullón &amp; Torres-Bonete, 2012; Martínez-Moreno, 2017; Raimundi et al., 2016)</w:t>
      </w:r>
      <w:r w:rsidR="0020712A">
        <w:fldChar w:fldCharType="end"/>
      </w:r>
      <w:r w:rsidR="0015263F">
        <w:t xml:space="preserve">. </w:t>
      </w:r>
      <w:r w:rsidR="0020712A">
        <w:t xml:space="preserve">  </w:t>
      </w:r>
    </w:p>
    <w:p w14:paraId="12BC76D2" w14:textId="1A2002F7" w:rsidR="00CF4B2C" w:rsidRDefault="0015263F" w:rsidP="006C5610">
      <w:pPr>
        <w:spacing w:line="240" w:lineRule="auto"/>
        <w:rPr>
          <w:szCs w:val="24"/>
        </w:rPr>
      </w:pPr>
      <w:r>
        <w:t>En el presente estudio los análisis multivariados mostraron que la categoría (</w:t>
      </w:r>
      <w:r w:rsidR="00863B15">
        <w:t>formativa vs. mayor</w:t>
      </w:r>
      <w:r>
        <w:t xml:space="preserve">) no tuvo un efecto significativo en las </w:t>
      </w:r>
      <w:r w:rsidRPr="00863B15">
        <w:t>habilidades psicológicas, mientras que sí lo tuvo el género.</w:t>
      </w:r>
      <w:r w:rsidR="00B82957">
        <w:t xml:space="preserve"> </w:t>
      </w:r>
      <w:r w:rsidR="00863B15" w:rsidRPr="00863B15">
        <w:t>Respecto de esta comparación</w:t>
      </w:r>
      <w:r w:rsidR="00B82957">
        <w:t xml:space="preserve">, trabajos con </w:t>
      </w:r>
      <w:proofErr w:type="spellStart"/>
      <w:r w:rsidR="00B82957" w:rsidRPr="00863B15">
        <w:t>taekwondistas</w:t>
      </w:r>
      <w:proofErr w:type="spellEnd"/>
      <w:r w:rsidR="00B82957">
        <w:t xml:space="preserve"> universitarios </w:t>
      </w:r>
      <w:r w:rsidR="00B82957" w:rsidRPr="00863B15">
        <w:fldChar w:fldCharType="begin" w:fldLock="1"/>
      </w:r>
      <w:r w:rsidR="0068599A">
        <w:instrText>ADDIN CSL_CITATION {"citationItems":[{"id":"ITEM-1","itemData":{"DOI":"10.4321/S1578-84232014000300002","author":[{"dropping-particle":"","family":"Álvarez","given":"O","non-dropping-particle":"","parse-names":false,"suffix":""},{"dropping-particle":"","family":"Estevan","given":"I","non-dropping-particle":"","parse-names":false,"suffix":""},{"dropping-particle":"","family":"Falcó","given":"C","non-dropping-particle":"","parse-names":false,"suffix":""},{"dropping-particle":"","family":"Hernández-Mendo","given":"A","non-dropping-particle":"","parse-names":false,"suffix":""},{"dropping-particle":"","family":"Castillo","given":"I","non-dropping-particle":"","parse-names":false,"suffix":""}],"container-title":"Cuadernos de Psicología del Deporte","id":"ITEM-1","issue":"3","issued":{"date-parts":[["2014"]]},"page":"13-20","title":"Perfil de habilidades psicológicas en taekwondistas universitarios y su relación con el éxito en competición","type":"article-journal","volume":"14"},"uris":["http://www.mendeley.com/documents/?uuid=3ed83a5e-447e-4b74-821d-ba2fb6226ce6","http://www.mendeley.com/documents/?uuid=85205a7d-52ce-45ac-85df-6843d6e900ec"]}],"mendeley":{"formattedCitation":"(Álvarez et al., 2014)","plainTextFormattedCitation":"(Álvarez et al., 2014)","previouslyFormattedCitation":"(Álvarez et al., 2014)"},"properties":{"noteIndex":0},"schema":"https://github.com/citation-style-language/schema/raw/master/csl-citation.json"}</w:instrText>
      </w:r>
      <w:r w:rsidR="00B82957" w:rsidRPr="00863B15">
        <w:fldChar w:fldCharType="separate"/>
      </w:r>
      <w:r w:rsidR="00B624C4" w:rsidRPr="00B624C4">
        <w:rPr>
          <w:noProof/>
        </w:rPr>
        <w:t>(Álvarez et al., 2014)</w:t>
      </w:r>
      <w:r w:rsidR="00B82957" w:rsidRPr="00863B15">
        <w:fldChar w:fldCharType="end"/>
      </w:r>
      <w:r w:rsidR="00B82957" w:rsidRPr="00863B15">
        <w:t xml:space="preserve"> </w:t>
      </w:r>
      <w:r w:rsidR="00B82957">
        <w:t xml:space="preserve">y jugadores de balonmano </w:t>
      </w:r>
      <w:r w:rsidR="00B82957">
        <w:fldChar w:fldCharType="begin" w:fldLock="1"/>
      </w:r>
      <w:r w:rsidR="00B624C4">
        <w:instrText>ADDIN CSL_CITATION {"citationItems":[{"id":"ITEM-1","itemData":{"ISSN":"15788423","abstract":"Determinar el perfil psicológico a través de la baremación por modalidades deportivas, en este caso jugadores de balonmano, permite concretar mejor las habilidades psicológicas de cada deporte, ya que cada uno demanda unas diferentes. Por lo que el objeto de estudio es conocer la influencia de las habilidades psicológicas en la ejecución deportiva en juga- dores de balonmano categoría élite y determinar los puntos fuertes/débiles psicológicos. Aplicando el Inventario Psicológico de Ejecución Deportiva en una muestra (n=484) con una edad que osciló entre los 12-16 años con un promedio de 13,8 años (dt=1,0) de los cuales el 47,5% eran chicos y el 52,5 chicas. Se realiza un análisis descriptivo para variables cualitativas, frecuencias absolutas y relativas, además de valores mínimos, máximos, me- dia y desviación típica. Se utiliza el coeficiente de relación de Pearson para conocer las correlaciones entre variables. Para determinar las correlaciones del Inventario según genero, edad y años de práctica, se hizo la prueba MANOVA. Los resultados destacan que los jugadores de categoría élite de balonmano del estudio tienen un alto control en: afrontamiento positi- vo, control viso-imaginativo y control actitudinal, mientras que es bajo su control atencional.","author":[{"dropping-particle":"","family":"Martínez-Moreno","given":"A","non-dropping-particle":"","parse-names":false,"suffix":""}],"container-title":"Cuadernos de Psicología del Deporte","id":"ITEM-1","issue":"1","issued":{"date-parts":[["2017"]]},"page":"19-24","title":"Calidad en el deporte de élite. Análisis de fortalezas y debilidades psicológicas en jugadores de balonmano","type":"article-journal","volume":"17"},"uris":["http://www.mendeley.com/documents/?uuid=8cd2a7cc-ef90-4ca5-afdf-e23617766b99","http://www.mendeley.com/documents/?uuid=e2a8cc00-b366-43d5-ac61-21d7dd20029e"]}],"mendeley":{"formattedCitation":"(Martínez-Moreno, 2017)","plainTextFormattedCitation":"(Martínez-Moreno, 2017)","previouslyFormattedCitation":"(Martínez-Moreno, 2017)"},"properties":{"noteIndex":0},"schema":"https://github.com/citation-style-language/schema/raw/master/csl-citation.json"}</w:instrText>
      </w:r>
      <w:r w:rsidR="00B82957">
        <w:fldChar w:fldCharType="separate"/>
      </w:r>
      <w:r w:rsidR="00B82957" w:rsidRPr="00B82957">
        <w:rPr>
          <w:noProof/>
        </w:rPr>
        <w:t>(Martínez-Moreno, 2017)</w:t>
      </w:r>
      <w:r w:rsidR="00B82957">
        <w:fldChar w:fldCharType="end"/>
      </w:r>
      <w:r w:rsidR="00B82957">
        <w:t xml:space="preserve"> tampoco hallaron diferencias en función de la edad y los años de práctica.</w:t>
      </w:r>
      <w:r w:rsidR="00C2693F">
        <w:t xml:space="preserve"> Sin embargo, en la mayoría de los estudios, el género tiene un efecto significativo en las habilidades psicológicas percibidas de los deportistas </w:t>
      </w:r>
      <w:r w:rsidR="00C2693F">
        <w:fldChar w:fldCharType="begin" w:fldLock="1"/>
      </w:r>
      <w:r w:rsidR="00B624C4">
        <w:instrText>ADDIN CSL_CITATION {"citationItems":[{"id":"ITEM-1","itemData":{"ISSN":"15788423","author":[{"dropping-particle":"","family":"Raimundi","given":"M J","non-dropping-particle":"","parse-names":false,"suffix":""},{"dropping-particle":"","family":"Reigal","given":"R","non-dropping-particle":"","parse-names":false,"suffix":""},{"dropping-particle":"","family":"Hernández-Mendo","given":"A","non-dropping-particle":"","parse-names":false,"suffix":""}],"container-title":"Cuadernos de Psicología del Deporte","id":"ITEM-1","issue":"1","issued":{"date-parts":[["2016"]]},"page":"211-222","title":"Adaptación argentina del Inventario Psicológico de Ejecución Deportiva (IPED): Validez, fiabilidad y precisión","type":"article-journal","volume":"16"},"uris":["http://www.mendeley.com/documents/?uuid=f536157e-69db-4f4a-b549-18a1cf9f4650","http://www.mendeley.com/documents/?uuid=5b873381-79ea-4952-a4c0-6b99d12c596e"]},{"id":"ITEM-2","itemData":{"author":[{"dropping-particle":"","family":"Hernández-Mendo","given":"A","non-dropping-particle":"","parse-names":false,"suffix":""},{"dropping-particle":"","family":"Morales-Sánchez","given":"V","non-dropping-particle":"","parse-names":false,"suffix":""},{"dropping-particle":"","family":"Peñalver","given":"I","non-dropping-particle":"","parse-names":false,"suffix":""}],"container-title":"Revista de Psicología del Deporte","id":"ITEM-2","issue":"2","issued":{"date-parts":[["2014"]]},"page":"311-324","title":"Replicación de las propiedades psicométricas del Inventario Psicológico de Ejecución Deportiva","type":"article-journal","volume":"23"},"uris":["http://www.mendeley.com/documents/?uuid=db1f0d62-4a69-4506-b6ed-f19e9ff89a07","http://www.mendeley.com/documents/?uuid=81bbe92e-ee7f-45c2-9819-c365d8d52839","http://www.mendeley.com/documents/?uuid=7b0421d6-0fa5-4d44-ab84-b37912b9996a"]},{"id":"ITEM-3","itemData":{"author":[{"dropping-particle":"","family":"Gómez López","given":"Manuel","non-dropping-particle":"","parse-names":false,"suffix":""},{"dropping-particle":"","family":"Granero Gallegos","given":"Antonio","non-dropping-particle":"","parse-names":false,"suffix":""},{"dropping-particle":"","family":"Isorna Folgar","given":"Manuel","non-dropping-particle":"","parse-names":false,"suffix":""}],"container-title":"Revista Iberoamericana de Evaluación Psicológica","id":"ITEM-3","issue":"1","issued":{"date-parts":[["2013"]]},"page":"57-76","title":"Análisis de los factores psicológicos que afectan a los piragüistas en el alto rendimiento","type":"article-journal","volume":"35"},"uris":["http://www.mendeley.com/documents/?uuid=ea22811a-2ae9-4c8c-a388-0013e6050d20","http://www.mendeley.com/documents/?uuid=2aece9d4-c767-4387-a7e5-11b878d8486c","http://www.mendeley.com/documents/?uuid=63bc9bb4-ec6a-489d-9d21-d7098afbbc0e"]}],"mendeley":{"formattedCitation":"(Gómez López et al., 2013; Hernández-Mendo et al., 2014; Raimundi et al., 2016)","plainTextFormattedCitation":"(Gómez López et al., 2013; Hernández-Mendo et al., 2014; Raimundi et al., 2016)","previouslyFormattedCitation":"(Gómez López et al., 2013; Hernández-Mendo et al., 2014; Raimundi et al., 2016)"},"properties":{"noteIndex":0},"schema":"https://github.com/citation-style-language/schema/raw/master/csl-citation.json"}</w:instrText>
      </w:r>
      <w:r w:rsidR="00C2693F">
        <w:fldChar w:fldCharType="separate"/>
      </w:r>
      <w:r w:rsidR="00C2693F" w:rsidRPr="00C2693F">
        <w:rPr>
          <w:noProof/>
        </w:rPr>
        <w:t>(Gómez López et al., 2013; Hernández-Mendo et al., 2014; Raimundi et al., 2016)</w:t>
      </w:r>
      <w:r w:rsidR="00C2693F">
        <w:fldChar w:fldCharType="end"/>
      </w:r>
      <w:r w:rsidR="00596684">
        <w:t xml:space="preserve">. Ahora bien, en </w:t>
      </w:r>
      <w:r w:rsidR="008F7195">
        <w:t>aquel</w:t>
      </w:r>
      <w:r w:rsidR="00596684">
        <w:t xml:space="preserve">los estudios en donde los participantes son deportistas de nivel </w:t>
      </w:r>
      <w:r w:rsidR="00BF192A">
        <w:t>é</w:t>
      </w:r>
      <w:r w:rsidR="00596684">
        <w:t xml:space="preserve">lite o alto rendimiento, las diferencias en función del género no se encuentran </w:t>
      </w:r>
      <w:r w:rsidR="00596684">
        <w:fldChar w:fldCharType="begin" w:fldLock="1"/>
      </w:r>
      <w:r w:rsidR="00B624C4">
        <w:instrText>ADDIN CSL_CITATION {"citationItems":[{"id":"ITEM-1","itemData":{"ISSN":"15788423","abstract":"Determinar el perfil psicológico a través de la baremación por modalidades deportivas, en este caso jugadores de balonmano, permite concretar mejor las habilidades psicológicas de cada deporte, ya que cada uno demanda unas diferentes. Por lo que el objeto de estudio es conocer la influencia de las habilidades psicológicas en la ejecución deportiva en juga- dores de balonmano categoría élite y determinar los puntos fuertes/débiles psicológicos. Aplicando el Inventario Psicológico de Ejecución Deportiva en una muestra (n=484) con una edad que osciló entre los 12-16 años con un promedio de 13,8 años (dt=1,0) de los cuales el 47,5% eran chicos y el 52,5 chicas. Se realiza un análisis descriptivo para variables cualitativas, frecuencias absolutas y relativas, además de valores mínimos, máximos, me- dia y desviación típica. Se utiliza el coeficiente de relación de Pearson para conocer las correlaciones entre variables. Para determinar las correlaciones del Inventario según genero, edad y años de práctica, se hizo la prueba MANOVA. Los resultados destacan que los jugadores de categoría élite de balonmano del estudio tienen un alto control en: afrontamiento positi- vo, control viso-imaginativo y control actitudinal, mientras que es bajo su control atencional.","author":[{"dropping-particle":"","family":"Martínez-Moreno","given":"A","non-dropping-particle":"","parse-names":false,"suffix":""}],"container-title":"Cuadernos de Psicología del Deporte","id":"ITEM-1","issue":"1","issued":{"date-parts":[["2017"]]},"page":"19-24","title":"Calidad en el deporte de élite. Análisis de fortalezas y debilidades psicológicas en jugadores de balonmano","type":"article-journal","volume":"17"},"uris":["http://www.mendeley.com/documents/?uuid=8cd2a7cc-ef90-4ca5-afdf-e23617766b99","http://www.mendeley.com/documents/?uuid=e2a8cc00-b366-43d5-ac61-21d7dd20029e"]}],"mendeley":{"formattedCitation":"(Martínez-Moreno, 2017)","plainTextFormattedCitation":"(Martínez-Moreno, 2017)","previouslyFormattedCitation":"(Martínez-Moreno, 2017)"},"properties":{"noteIndex":0},"schema":"https://github.com/citation-style-language/schema/raw/master/csl-citation.json"}</w:instrText>
      </w:r>
      <w:r w:rsidR="00596684">
        <w:fldChar w:fldCharType="separate"/>
      </w:r>
      <w:r w:rsidR="00596684" w:rsidRPr="00B82957">
        <w:rPr>
          <w:noProof/>
        </w:rPr>
        <w:t>(Martínez-Moreno, 2017)</w:t>
      </w:r>
      <w:r w:rsidR="00596684">
        <w:fldChar w:fldCharType="end"/>
      </w:r>
      <w:r w:rsidR="0028636A">
        <w:t xml:space="preserve">. Esto podría indicar que las diferencias en los demás niveles competitivos que se dan en función del género (mostrando que los varones se perciben con mejores habilidades) podrían estar más ligadas a la socialización del deporte y no al entrenamiento psicológico. </w:t>
      </w:r>
      <w:r w:rsidR="00CF4B2C">
        <w:t xml:space="preserve">Los deportes en general, sus situaciones y su contexto (formación de entrenadores, apoyo y promoción, etc.) tradicionalmente han </w:t>
      </w:r>
      <w:r w:rsidR="00CF4B2C" w:rsidRPr="000579BF">
        <w:rPr>
          <w:szCs w:val="24"/>
        </w:rPr>
        <w:t>estado más adaptad</w:t>
      </w:r>
      <w:r w:rsidR="00CF4B2C">
        <w:rPr>
          <w:szCs w:val="24"/>
        </w:rPr>
        <w:t>os</w:t>
      </w:r>
      <w:r w:rsidR="00CF4B2C" w:rsidRPr="000579BF">
        <w:rPr>
          <w:szCs w:val="24"/>
        </w:rPr>
        <w:t xml:space="preserve"> a </w:t>
      </w:r>
      <w:r w:rsidR="00CF4B2C">
        <w:rPr>
          <w:szCs w:val="24"/>
        </w:rPr>
        <w:t>las características</w:t>
      </w:r>
      <w:r w:rsidR="00CF4B2C" w:rsidRPr="000579BF">
        <w:rPr>
          <w:szCs w:val="24"/>
        </w:rPr>
        <w:t xml:space="preserve"> de los varones </w:t>
      </w:r>
      <w:r w:rsidR="00CF4B2C">
        <w:rPr>
          <w:szCs w:val="24"/>
        </w:rPr>
        <w:fldChar w:fldCharType="begin" w:fldLock="1"/>
      </w:r>
      <w:r w:rsidR="00B624C4">
        <w:rPr>
          <w:szCs w:val="24"/>
        </w:rPr>
        <w:instrText>ADDIN CSL_CITATION {"citationItems":[{"id":"ITEM-1","itemData":{"author":[{"dropping-particle":"","family":"Moreno-Murcia","given":"J","non-dropping-particle":"","parse-names":false,"suffix":""},{"dropping-particle":"","family":"Cano","given":"F","non-dropping-particle":"","parse-names":false,"suffix":""},{"dropping-particle":"","family":"González-Cutre","given":"D","non-dropping-particle":"","parse-names":false,"suffix":""},{"dropping-particle":"","family":"Cervelló","given":"E","non-dropping-particle":"","parse-names":false,"suffix":""},{"dropping-particle":"","family":"Ruiz","given":"L","non-dropping-particle":"","parse-names":false,"suffix":""}],"container-title":"Revista de Psicología del Deporte","id":"ITEM-1","issue":"1","issued":{"date-parts":[["2009"]]},"page":"23-35","title":"Flow disposicional en salvamento deportivo: Una aproximación desde la Teoría de la Autodeterminación","type":"article-journal","volume":"18"},"uris":["http://www.mendeley.com/documents/?uuid=7013cb90-0c8a-4fab-a9b2-71953327a067","http://www.mendeley.com/documents/?uuid=41fe61c1-3b61-4441-b66c-26fa0b3fe1a1"]}],"mendeley":{"formattedCitation":"(Moreno-Murcia et al., 2009)","plainTextFormattedCitation":"(Moreno-Murcia et al., 2009)","previouslyFormattedCitation":"(Moreno-Murcia et al., 2009)"},"properties":{"noteIndex":0},"schema":"https://github.com/citation-style-language/schema/raw/master/csl-citation.json"}</w:instrText>
      </w:r>
      <w:r w:rsidR="00CF4B2C">
        <w:rPr>
          <w:szCs w:val="24"/>
        </w:rPr>
        <w:fldChar w:fldCharType="separate"/>
      </w:r>
      <w:r w:rsidR="00B624C4" w:rsidRPr="00B624C4">
        <w:rPr>
          <w:noProof/>
          <w:szCs w:val="24"/>
        </w:rPr>
        <w:t>(Moreno-Murcia et al., 2009)</w:t>
      </w:r>
      <w:r w:rsidR="00CF4B2C">
        <w:rPr>
          <w:szCs w:val="24"/>
        </w:rPr>
        <w:fldChar w:fldCharType="end"/>
      </w:r>
      <w:r w:rsidR="00BF192A">
        <w:rPr>
          <w:szCs w:val="24"/>
        </w:rPr>
        <w:t>, ofreciendo mayores posibilidades para el desarrollo de habilidades de toda índole (técnicas, físicas, psicológicas, etc.)</w:t>
      </w:r>
      <w:r w:rsidR="00CF4B2C">
        <w:rPr>
          <w:szCs w:val="24"/>
        </w:rPr>
        <w:t>.</w:t>
      </w:r>
      <w:r w:rsidR="00BF192A">
        <w:rPr>
          <w:szCs w:val="24"/>
        </w:rPr>
        <w:t xml:space="preserve"> Sin embargo, cuando el nivel de rendimiento es el más alto (</w:t>
      </w:r>
      <w:r w:rsidR="001B754B">
        <w:rPr>
          <w:szCs w:val="24"/>
        </w:rPr>
        <w:t xml:space="preserve">i.e. </w:t>
      </w:r>
      <w:r w:rsidR="00BF192A">
        <w:rPr>
          <w:szCs w:val="24"/>
        </w:rPr>
        <w:t xml:space="preserve">deporte de élite), estas características pueden equipararse, mostrando que, para alcanzar el máximo nivel, las habilidades psicológicas que se desarrollan lo hacen de manera similar. </w:t>
      </w:r>
      <w:r w:rsidR="00CF4B2C">
        <w:rPr>
          <w:szCs w:val="24"/>
        </w:rPr>
        <w:t xml:space="preserve"> </w:t>
      </w:r>
    </w:p>
    <w:p w14:paraId="60E85BDE" w14:textId="77777777" w:rsidR="00073645" w:rsidRDefault="000D0D92" w:rsidP="006C5610">
      <w:pPr>
        <w:spacing w:line="240" w:lineRule="auto"/>
      </w:pPr>
      <w:r>
        <w:t xml:space="preserve">Respecto de las correlaciones entre los estilos interpersonales de los entrenadores y las habilidades psicológicas de los deportistas, se encontraron diferencias en estas asociaciones considerando el género de los deportistas. El estilo controlador se asoció negativamente con casi todas las habilidades psicológicas para el rendimiento, pero solo en el grupo de varones mientras que el apoyo a la autonomía se relacionó de manera directa con la autoconfianza y el control de la actitud en ambos géneros y solo entre las mujeres con el control de afrontamiento negativo y positivo. </w:t>
      </w:r>
    </w:p>
    <w:p w14:paraId="4D1947DD" w14:textId="2A6DC599" w:rsidR="00073645" w:rsidRDefault="008B5C0F" w:rsidP="006C5610">
      <w:pPr>
        <w:spacing w:line="240" w:lineRule="auto"/>
        <w:rPr>
          <w:szCs w:val="24"/>
        </w:rPr>
      </w:pPr>
      <w:r>
        <w:t xml:space="preserve">El papel diferencial de los entrenadores considerando el género, así como de otros actores del contexto social, como los padres, se ha ido mostrando en trabajos de diferentes países. Por ejemplo, </w:t>
      </w:r>
      <w:r w:rsidR="00D87D54">
        <w:t xml:space="preserve">en deportistas de alto rendimiento de Singapur </w:t>
      </w:r>
      <w:r w:rsidR="00D87D54" w:rsidRPr="008B5C0F">
        <w:rPr>
          <w:szCs w:val="24"/>
        </w:rPr>
        <w:t xml:space="preserve">se encontró que los varones percibían mayores conductas de apoyo por parte de los entrenadores </w:t>
      </w:r>
      <w:r w:rsidR="00D87D54" w:rsidRPr="008B5C0F">
        <w:rPr>
          <w:szCs w:val="24"/>
        </w:rPr>
        <w:fldChar w:fldCharType="begin" w:fldLock="1"/>
      </w:r>
      <w:r w:rsidR="00B624C4">
        <w:rPr>
          <w:szCs w:val="24"/>
        </w:rPr>
        <w:instrText>ADDIN CSL_CITATION {"citationItems":[{"id":"ITEM-1","itemData":{"DOI":"10.1080/1612197X.2014.932820","ISSN":"1557251X","abstract":"Several confounding factors, such as culture, athlete profiles, levels of competition and type of sport, have resulted in inconsistent findings in studies on gender differences in youth sports. This study examined the gender and type of sport differences on perceived coaching behaviours, achievement goal orientations and life aspirations in a new international event—youth Olympic games (YOG). Singaporean athletes (61 males and 40 females) who took part in the YOG were recruited for the study. Significant gender differences in perceived coaching behaviours were found. Male athletes reported significantly higher levels of goal setting, mental preparation and competitive strategies than the female athletes did. In addition, athletes in individual sports reported higher degree of mastery-approach, mastery-avoidance and intrinsic life goals as compared to the athletes from team sports, while team sports reported significant higher degree of performance-avoidance and extrinsic life goals than individual sports. The results were discussed with reference to the existing literatures on gender and type of sport differences in youth sports. Practical applications were also proposed.","author":[{"dropping-particle":"","family":"Koh","given":"K","non-dropping-particle":"","parse-names":false,"suffix":""},{"dropping-particle":"","family":"Wang","given":"C","non-dropping-particle":"","parse-names":false,"suffix":""}],"container-title":"International Journal of Sport and Exercise Psychology","id":"ITEM-1","issue":"2","issued":{"date-parts":[["2015","4"]]},"page":"91-103","publisher":"Routledge","title":"Gender and type of sport differences on perceived coaching behaviours, achievement goal orientations and life aspirations of youth Olympic games Singaporean athletes","type":"article-journal","volume":"13"},"uris":["http://www.mendeley.com/documents/?uuid=8a82a183-1f33-30fb-a1ee-cb090566a6db","http://www.mendeley.com/documents/?uuid=7fd5885a-3ce2-4807-b5be-c456c0f60c55"]}],"mendeley":{"formattedCitation":"(Koh &amp; Wang, 2015)","plainTextFormattedCitation":"(Koh &amp; Wang, 2015)","previouslyFormattedCitation":"(Koh &amp; Wang, 2015)"},"properties":{"noteIndex":0},"schema":"https://github.com/citation-style-language/schema/raw/master/csl-citation.json"}</w:instrText>
      </w:r>
      <w:r w:rsidR="00D87D54" w:rsidRPr="008B5C0F">
        <w:rPr>
          <w:szCs w:val="24"/>
        </w:rPr>
        <w:fldChar w:fldCharType="separate"/>
      </w:r>
      <w:r w:rsidR="00D87D54" w:rsidRPr="008B5C0F">
        <w:rPr>
          <w:noProof/>
          <w:szCs w:val="24"/>
        </w:rPr>
        <w:t>(Koh &amp; Wang, 2015)</w:t>
      </w:r>
      <w:r w:rsidR="00D87D54" w:rsidRPr="008B5C0F">
        <w:rPr>
          <w:szCs w:val="24"/>
        </w:rPr>
        <w:fldChar w:fldCharType="end"/>
      </w:r>
      <w:r w:rsidR="00D87D54">
        <w:rPr>
          <w:szCs w:val="24"/>
        </w:rPr>
        <w:t xml:space="preserve"> mientras que </w:t>
      </w:r>
      <w:r w:rsidR="00D87D54" w:rsidRPr="00877BA0">
        <w:rPr>
          <w:szCs w:val="24"/>
          <w:lang w:val="es-ES"/>
        </w:rPr>
        <w:t xml:space="preserve">las </w:t>
      </w:r>
      <w:r w:rsidR="00D87D54">
        <w:rPr>
          <w:szCs w:val="24"/>
        </w:rPr>
        <w:t>deportistas</w:t>
      </w:r>
      <w:r w:rsidR="00D87D54" w:rsidRPr="00877BA0">
        <w:rPr>
          <w:szCs w:val="24"/>
        </w:rPr>
        <w:t xml:space="preserve"> tienden a ver más controladores a sus entrenadores y perciben un clima menos implicado en la tarea,</w:t>
      </w:r>
      <w:r w:rsidR="001B754B">
        <w:rPr>
          <w:szCs w:val="24"/>
        </w:rPr>
        <w:t xml:space="preserve"> </w:t>
      </w:r>
      <w:r w:rsidR="00D87D54" w:rsidRPr="00877BA0">
        <w:rPr>
          <w:szCs w:val="24"/>
        </w:rPr>
        <w:t>con menor apoyo a la autonomía y apoyo social</w:t>
      </w:r>
      <w:r w:rsidR="00D87D54">
        <w:rPr>
          <w:szCs w:val="24"/>
        </w:rPr>
        <w:t xml:space="preserve"> </w:t>
      </w:r>
      <w:r w:rsidR="00D87D54" w:rsidRPr="00877BA0">
        <w:rPr>
          <w:szCs w:val="24"/>
          <w:lang w:val="es-ES"/>
        </w:rPr>
        <w:fldChar w:fldCharType="begin" w:fldLock="1"/>
      </w:r>
      <w:r w:rsidR="008F7195">
        <w:rPr>
          <w:szCs w:val="24"/>
          <w:lang w:val="es-ES"/>
        </w:rPr>
        <w:instrText>ADDIN CSL_CITATION {"citationItems":[{"id":"ITEM-1","itemData":{"DOI":"10.1037/0033-2909.125.6.627","ISSN":"0033-2909","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non-dropping-particle":"","parse-names":false,"suffix":""},{"dropping-particle":"","family":"Koestner","given":"R","non-dropping-particle":"","parse-names":false,"suffix":""},{"dropping-particle":"","family":"Ryan","given":"R","non-dropping-particle":"","parse-names":false,"suffix":""}],"container-title":"Psychological Bulletin","id":"ITEM-1","issue":"6","issued":{"date-parts":[["1999"]]},"page":"627-668","title":"A meta-analytic review of experiments examining the effects of extrinsic rewards on intrinsic motivation.","type":"article-journal","volume":"125"},"prefix":"e.g.","uris":["http://www.mendeley.com/documents/?uuid=446904e6-af91-480c-ba12-54f97bb604cd","http://www.mendeley.com/documents/?uuid=1a1339c8-3d94-40e9-99ae-42770df0c181"]},{"id":"ITEM-2","itemData":{"author":[{"dropping-particle":"","family":"Fernández","given":"A","non-dropping-particle":"","parse-names":false,"suffix":""},{"dropping-particle":"","family":"García-Arabehety","given":"M","non-dropping-particle":"","parse-names":false,"suffix":""},{"dropping-particle":"","family":"Celsi","given":"I","non-dropping-particle":"","parse-names":false,"suffix":""},{"dropping-particle":"","family":"Tourn","given":"S","non-dropping-particle":"","parse-names":false,"suffix":""},{"dropping-particle":"","family":"Raimundi","given":"M J","non-dropping-particle":"","parse-names":false,"suffix":""}],"container-title":"Congreso Iberoamericano de Psicología del Deporte","id":"ITEM-2","issued":{"date-parts":[["2018"]]},"publisher-place":"Santiago de Chile","title":"Clima motivacional creado por los entrenadores: diferencias en la percepción de deportistas adolescentes de Buenos Aires (Argentina) en función del género, deporte y categoría","type":"paper-conference"},"uris":["http://www.mendeley.com/documents/?uuid=49a95965-3e6b-4615-b293-8634448ba3ed","http://www.mendeley.com/documents/?uuid=37c61d2a-f513-4a27-a528-6b2fb55e16b5"]}],"mendeley":{"formattedCitation":"(e.g. E. Deci et al., 1999; Fernández et al., 2018)","manualFormatting":"(e.g. Deci et al., 1999; Fernández et al., 2018)","plainTextFormattedCitation":"(e.g. E. Deci et al., 1999; Fernández et al., 2018)","previouslyFormattedCitation":"(e.g. E. Deci et al., 1999; Fernández et al., 2018)"},"properties":{"noteIndex":0},"schema":"https://github.com/citation-style-language/schema/raw/master/csl-citation.json"}</w:instrText>
      </w:r>
      <w:r w:rsidR="00D87D54" w:rsidRPr="00877BA0">
        <w:rPr>
          <w:szCs w:val="24"/>
          <w:lang w:val="es-ES"/>
        </w:rPr>
        <w:fldChar w:fldCharType="separate"/>
      </w:r>
      <w:r w:rsidR="00B624C4" w:rsidRPr="00B624C4">
        <w:rPr>
          <w:noProof/>
          <w:szCs w:val="24"/>
          <w:lang w:val="es-ES"/>
        </w:rPr>
        <w:t>(e.g. Deci et al., 1999; Fernández et al., 2018)</w:t>
      </w:r>
      <w:r w:rsidR="00D87D54" w:rsidRPr="00877BA0">
        <w:rPr>
          <w:szCs w:val="24"/>
          <w:lang w:val="es-ES"/>
        </w:rPr>
        <w:fldChar w:fldCharType="end"/>
      </w:r>
      <w:r w:rsidR="00D87D54">
        <w:rPr>
          <w:szCs w:val="24"/>
          <w:lang w:val="es-ES"/>
        </w:rPr>
        <w:t xml:space="preserve"> pero </w:t>
      </w:r>
      <w:r w:rsidR="00D87D54">
        <w:rPr>
          <w:szCs w:val="24"/>
        </w:rPr>
        <w:t xml:space="preserve">perciben un mayor involucramiento y apoyo a la autonomía por parte de la madre </w:t>
      </w:r>
      <w:r w:rsidR="00D87D54">
        <w:rPr>
          <w:szCs w:val="24"/>
        </w:rPr>
        <w:fldChar w:fldCharType="begin" w:fldLock="1"/>
      </w:r>
      <w:r w:rsidR="00B624C4">
        <w:rPr>
          <w:szCs w:val="24"/>
        </w:rPr>
        <w:instrText>ADDIN CSL_CITATION {"citationItems":[{"id":"ITEM-1","itemData":{"author":[{"dropping-particle":"","family":"Raimundi","given":"M.J.","non-dropping-particle":"","parse-names":false,"suffix":""},{"dropping-particle":"","family":"Celsi","given":"I.","non-dropping-particle":"","parse-names":false,"suffix":""},{"dropping-particle":"","family":"Otero","given":"C.","non-dropping-particle":"","parse-names":false,"suffix":""},{"dropping-particle":"","family":"Schmidt","given":"V.","non-dropping-particle":"","parse-names":false,"suffix":""},{"dropping-particle":"","family":"Castillo","given":"I.","non-dropping-particle":"","parse-names":false,"suffix":""}],"container-title":"Manuscrito en consideración para su publicación","id":"ITEM-1","issued":{"date-parts":[["2020"]]},"title":"Compromiso e intención de abandono en adolescentes de Selecciones Nacionales Argentinas: El papel de los entrenadores y padres.","type":"article-journal"},"uris":["http://www.mendeley.com/documents/?uuid=dc53d606-8900-4d1a-ad76-a8968ee36f44"]}],"mendeley":{"formattedCitation":"(Raimundi et al., 2020)","plainTextFormattedCitation":"(Raimundi et al., 2020)","previouslyFormattedCitation":"(Raimundi et al., 2020)"},"properties":{"noteIndex":0},"schema":"https://github.com/citation-style-language/schema/raw/master/csl-citation.json"}</w:instrText>
      </w:r>
      <w:r w:rsidR="00D87D54">
        <w:rPr>
          <w:szCs w:val="24"/>
        </w:rPr>
        <w:fldChar w:fldCharType="separate"/>
      </w:r>
      <w:r w:rsidR="00B624C4" w:rsidRPr="00B624C4">
        <w:rPr>
          <w:noProof/>
          <w:szCs w:val="24"/>
        </w:rPr>
        <w:t>(Raimundi et al., 2020)</w:t>
      </w:r>
      <w:r w:rsidR="00D87D54">
        <w:rPr>
          <w:szCs w:val="24"/>
        </w:rPr>
        <w:fldChar w:fldCharType="end"/>
      </w:r>
      <w:r w:rsidR="00D87D54">
        <w:rPr>
          <w:szCs w:val="24"/>
        </w:rPr>
        <w:t>.</w:t>
      </w:r>
      <w:r w:rsidR="00D87D54">
        <w:t xml:space="preserve"> En España, </w:t>
      </w:r>
      <w:r w:rsidR="008F7195">
        <w:t xml:space="preserve">hallaron </w:t>
      </w:r>
      <w:r w:rsidR="00D87D54">
        <w:t xml:space="preserve">que el clima de implicación en la tarea de los entrenadores predice el compromiso y la diversión en varones pero no en mujeres </w:t>
      </w:r>
      <w:r w:rsidR="00D87D54">
        <w:fldChar w:fldCharType="begin" w:fldLock="1"/>
      </w:r>
      <w:r w:rsidR="00B624C4">
        <w:instrText>ADDIN CSL_CITATION {"citationItems":[{"id":"ITEM-1","itemData":{"ISSN":"1132239X","abstract":"This study describes the perception of the motivational climate created by coaches and teammates in a sample of young athletes; gender differences and the effect of motivational climates on enjoyment and commitment were analysed. 121 athletes with a mean age of 14.39 years (Mage= 14.39; SD= .96, 39 girls and 82 boys) completed the Spanish versions of the motivational climate instruments promoted by the coach, motivational climate promoted by teammates and commitment to sport The results showed that girls perceived a significantly higher motivational climate related to task involvement and a significantly lower ego involvement than boys both in the case of the climate created by the coach as well as the climate created by teammates. Female athletes enjoyed themselves significantly more and were also significandy more committed to sports than boys. The main predictor of commitment was the creation of a climate of task involvement by coaches and teammates. As a result, it would be advisable for intervention programmes to lay particularly emphasis on creating motivational climates related to task involvement.","author":[{"dropping-particle":"","family":"Torregrossa","given":"M","non-dropping-particle":"","parse-names":false,"suffix":""},{"dropping-particle":"","family":"Viladrich","given":"C","non-dropping-particle":"","parse-names":false,"suffix":""},{"dropping-particle":"","family":"Ramis","given":"Y","non-dropping-particle":"","parse-names":false,"suffix":""},{"dropping-particle":"","family":"Azócar","given":"F","non-dropping-particle":"","parse-names":false,"suffix":""},{"dropping-particle":"","family":"Latinjak","given":"A","non-dropping-particle":"","parse-names":false,"suffix":""},{"dropping-particle":"","family":"Cruz","given":"J","non-dropping-particle":"","parse-names":false,"suffix":""}],"container-title":"Revista de Psicología del Deporte","id":"ITEM-1","issue":"1","issued":{"date-parts":[["2011"]]},"page":"243-255","title":"Efectos en la percepción del clima motivacional generado por los entrenadores y compañeros sobre la diversión y el compromiso. Diferencias en función de género","type":"article-journal","volume":"20"},"uris":["http://www.mendeley.com/documents/?uuid=a5607564-49e6-446d-89a0-82e05c93dd10","http://www.mendeley.com/documents/?uuid=9f849e28-a47c-4ec9-b51c-d7422839758e"]}],"mendeley":{"formattedCitation":"(Torregrossa et al., 2011)","plainTextFormattedCitation":"(Torregrossa et al., 2011)","previouslyFormattedCitation":"(Torregrossa et al., 2011)"},"properties":{"noteIndex":0},"schema":"https://github.com/citation-style-language/schema/raw/master/csl-citation.json"}</w:instrText>
      </w:r>
      <w:r w:rsidR="00D87D54">
        <w:fldChar w:fldCharType="separate"/>
      </w:r>
      <w:r w:rsidR="00D87D54" w:rsidRPr="008B5C0F">
        <w:rPr>
          <w:noProof/>
        </w:rPr>
        <w:t>(Torregrossa et al., 2011)</w:t>
      </w:r>
      <w:r w:rsidR="00D87D54">
        <w:fldChar w:fldCharType="end"/>
      </w:r>
      <w:r w:rsidR="00D87D54">
        <w:rPr>
          <w:szCs w:val="24"/>
        </w:rPr>
        <w:t xml:space="preserve"> y en nuestro país, e</w:t>
      </w:r>
      <w:r w:rsidR="00D87D54" w:rsidRPr="00B71032">
        <w:rPr>
          <w:szCs w:val="24"/>
        </w:rPr>
        <w:t xml:space="preserve">l apoyo a la autonomía por parte del entrenador </w:t>
      </w:r>
      <w:r w:rsidR="00B54B50">
        <w:rPr>
          <w:szCs w:val="24"/>
        </w:rPr>
        <w:t>predice mejor</w:t>
      </w:r>
      <w:r w:rsidR="00D87D54" w:rsidRPr="00B71032">
        <w:rPr>
          <w:szCs w:val="24"/>
        </w:rPr>
        <w:t xml:space="preserve"> el compromiso </w:t>
      </w:r>
      <w:r w:rsidR="00D87D54">
        <w:rPr>
          <w:szCs w:val="24"/>
        </w:rPr>
        <w:t>de</w:t>
      </w:r>
      <w:r w:rsidR="00D87D54" w:rsidRPr="00B71032">
        <w:rPr>
          <w:szCs w:val="24"/>
        </w:rPr>
        <w:t xml:space="preserve"> los varones que </w:t>
      </w:r>
      <w:r w:rsidR="00D87D54">
        <w:rPr>
          <w:szCs w:val="24"/>
        </w:rPr>
        <w:t>el de</w:t>
      </w:r>
      <w:r w:rsidR="00D87D54" w:rsidRPr="00B71032">
        <w:rPr>
          <w:szCs w:val="24"/>
        </w:rPr>
        <w:t xml:space="preserve"> las </w:t>
      </w:r>
      <w:r w:rsidR="00D87D54" w:rsidRPr="00642B45">
        <w:rPr>
          <w:szCs w:val="24"/>
        </w:rPr>
        <w:t xml:space="preserve">mujeres </w:t>
      </w:r>
      <w:r w:rsidR="00B54B50">
        <w:rPr>
          <w:szCs w:val="24"/>
        </w:rPr>
        <w:t xml:space="preserve">y la </w:t>
      </w:r>
      <w:r w:rsidR="00D87D54" w:rsidRPr="00B71032">
        <w:rPr>
          <w:szCs w:val="24"/>
        </w:rPr>
        <w:t xml:space="preserve">intención de abandono del deporte en </w:t>
      </w:r>
      <w:r w:rsidR="00B54B50">
        <w:rPr>
          <w:szCs w:val="24"/>
        </w:rPr>
        <w:t>éstas</w:t>
      </w:r>
      <w:r w:rsidR="00D87D54">
        <w:rPr>
          <w:szCs w:val="24"/>
        </w:rPr>
        <w:t xml:space="preserve"> </w:t>
      </w:r>
      <w:r w:rsidR="00D87D54">
        <w:rPr>
          <w:szCs w:val="24"/>
        </w:rPr>
        <w:fldChar w:fldCharType="begin" w:fldLock="1"/>
      </w:r>
      <w:r w:rsidR="00B624C4">
        <w:rPr>
          <w:szCs w:val="24"/>
        </w:rPr>
        <w:instrText>ADDIN CSL_CITATION {"citationItems":[{"id":"ITEM-1","itemData":{"author":[{"dropping-particle":"","family":"Raimundi","given":"M.J.","non-dropping-particle":"","parse-names":false,"suffix":""},{"dropping-particle":"","family":"Celsi","given":"I.","non-dropping-particle":"","parse-names":false,"suffix":""},{"dropping-particle":"","family":"Otero","given":"C.","non-dropping-particle":"","parse-names":false,"suffix":""},{"dropping-particle":"","family":"Schmidt","given":"V.","non-dropping-particle":"","parse-names":false,"suffix":""},{"dropping-particle":"","family":"Castillo","given":"I.","non-dropping-particle":"","parse-names":false,"suffix":""}],"container-title":"Manuscrito en consideración para su publicación","id":"ITEM-1","issued":{"date-parts":[["2020"]]},"title":"Compromiso e intención de abandono en adolescentes de Selecciones Nacionales Argentinas: El papel de los entrenadores y padres.","type":"article-journal"},"uris":["http://www.mendeley.com/documents/?uuid=dc53d606-8900-4d1a-ad76-a8968ee36f44"]}],"mendeley":{"formattedCitation":"(Raimundi et al., 2020)","plainTextFormattedCitation":"(Raimundi et al., 2020)","previouslyFormattedCitation":"(Raimundi et al., 2020)"},"properties":{"noteIndex":0},"schema":"https://github.com/citation-style-language/schema/raw/master/csl-citation.json"}</w:instrText>
      </w:r>
      <w:r w:rsidR="00D87D54">
        <w:rPr>
          <w:szCs w:val="24"/>
        </w:rPr>
        <w:fldChar w:fldCharType="separate"/>
      </w:r>
      <w:r w:rsidR="00B624C4" w:rsidRPr="00B624C4">
        <w:rPr>
          <w:noProof/>
          <w:szCs w:val="24"/>
        </w:rPr>
        <w:t xml:space="preserve">(Raimundi </w:t>
      </w:r>
      <w:r w:rsidR="00B624C4" w:rsidRPr="00B624C4">
        <w:rPr>
          <w:noProof/>
          <w:szCs w:val="24"/>
        </w:rPr>
        <w:lastRenderedPageBreak/>
        <w:t>et al., 2020)</w:t>
      </w:r>
      <w:r w:rsidR="00D87D54">
        <w:rPr>
          <w:szCs w:val="24"/>
        </w:rPr>
        <w:fldChar w:fldCharType="end"/>
      </w:r>
      <w:r w:rsidR="00D87D54" w:rsidRPr="00B71032">
        <w:rPr>
          <w:szCs w:val="24"/>
        </w:rPr>
        <w:t>.</w:t>
      </w:r>
      <w:r w:rsidR="00D87D54">
        <w:rPr>
          <w:szCs w:val="24"/>
        </w:rPr>
        <w:t xml:space="preserve"> </w:t>
      </w:r>
      <w:r w:rsidR="00073645">
        <w:t>Asimismo,</w:t>
      </w:r>
      <w:r w:rsidR="00073645">
        <w:rPr>
          <w:szCs w:val="24"/>
        </w:rPr>
        <w:t xml:space="preserve"> en estudios en el contexto de la educación física, que </w:t>
      </w:r>
      <w:r w:rsidR="00073645" w:rsidRPr="008B5C0F">
        <w:rPr>
          <w:szCs w:val="24"/>
        </w:rPr>
        <w:t xml:space="preserve">el </w:t>
      </w:r>
      <w:proofErr w:type="spellStart"/>
      <w:r w:rsidR="00073645" w:rsidRPr="008B5C0F">
        <w:rPr>
          <w:i/>
          <w:szCs w:val="24"/>
        </w:rPr>
        <w:t>feedback</w:t>
      </w:r>
      <w:proofErr w:type="spellEnd"/>
      <w:r w:rsidR="00073645" w:rsidRPr="008B5C0F">
        <w:rPr>
          <w:szCs w:val="24"/>
        </w:rPr>
        <w:t xml:space="preserve"> de los profesores es más beneficioso en generar afecto positivo en las mujeres </w:t>
      </w:r>
      <w:r w:rsidR="00073645" w:rsidRPr="008B5C0F">
        <w:rPr>
          <w:szCs w:val="24"/>
        </w:rPr>
        <w:fldChar w:fldCharType="begin" w:fldLock="1"/>
      </w:r>
      <w:r w:rsidR="00B624C4">
        <w:rPr>
          <w:szCs w:val="24"/>
        </w:rPr>
        <w:instrText>ADDIN CSL_CITATION {"citationItems":[{"id":"ITEM-1","itemData":{"DOI":"10.1123/jsep.30.2.240","ISSN":"0895-2779","abstract":"Based on self-determination theory (Deci &amp; Ryan, 2000), an experimental study with middle school students participating in a physical education task and a correlational study with highly talented sport students investigated the motivating role of positive competence feedback on participants' well-being, performance, and intention to participate. In Study 1, structural equation modeling favored the hypothesized motivational model, in which, after controlling for pretask perceived competence and competence valuation, feedback positively predicted competence satisfaction, which in turn predicted higher levels of vitality and greater intentions to participate, through the mediation of autonomous motivation. No effects on performance were found. Study 2 further showed that autonomous motivation mediated the relation between competence satisfaction and well-being, whereas a motivation mediated the negative relation between competence satisfaction and ill-being and rated performance. The discussion focuses on the motivational role of competence feedback in sports and physical education settings.","author":[{"dropping-particle":"","family":"Mouratidis","given":"A","non-dropping-particle":"","parse-names":false,"suffix":""},{"dropping-particle":"","family":"Vansteenkiste","given":"M","non-dropping-particle":"","parse-names":false,"suffix":""},{"dropping-particle":"","family":"Lens","given":"W","non-dropping-particle":"","parse-names":false,"suffix":""},{"dropping-particle":"","family":"Sideridis","given":"G","non-dropping-particle":"","parse-names":false,"suffix":""}],"container-title":"Journal of Sport and Exercise Psychology","id":"ITEM-1","issue":"2","issued":{"date-parts":[["2008"]]},"page":"240-268","title":"The Motivating role of positive feedback in sport and physical education: Evidence for a motivational model","type":"article-journal","volume":"30"},"uris":["http://www.mendeley.com/documents/?uuid=6f08cfbb-e5fd-4a9e-aba1-1e43b2455eb7","http://www.mendeley.com/documents/?uuid=f0c1c6ad-fbc9-492d-990c-d98827e81fe5"]}],"mendeley":{"formattedCitation":"(Mouratidis et al., 2008)","plainTextFormattedCitation":"(Mouratidis et al., 2008)","previouslyFormattedCitation":"(Mouratidis et al., 2008)"},"properties":{"noteIndex":0},"schema":"https://github.com/citation-style-language/schema/raw/master/csl-citation.json"}</w:instrText>
      </w:r>
      <w:r w:rsidR="00073645" w:rsidRPr="008B5C0F">
        <w:rPr>
          <w:szCs w:val="24"/>
        </w:rPr>
        <w:fldChar w:fldCharType="separate"/>
      </w:r>
      <w:r w:rsidR="00B624C4" w:rsidRPr="00B624C4">
        <w:rPr>
          <w:noProof/>
          <w:szCs w:val="24"/>
        </w:rPr>
        <w:t>(Mouratidis et al., 2008)</w:t>
      </w:r>
      <w:r w:rsidR="00073645" w:rsidRPr="008B5C0F">
        <w:rPr>
          <w:szCs w:val="24"/>
        </w:rPr>
        <w:fldChar w:fldCharType="end"/>
      </w:r>
      <w:r w:rsidR="00073645" w:rsidRPr="008B5C0F">
        <w:rPr>
          <w:szCs w:val="24"/>
        </w:rPr>
        <w:t xml:space="preserve"> y también son ellas las que suelen responder mejor a esa comunicación </w:t>
      </w:r>
      <w:r w:rsidR="00073645" w:rsidRPr="008B5C0F">
        <w:rPr>
          <w:szCs w:val="24"/>
        </w:rPr>
        <w:fldChar w:fldCharType="begin" w:fldLock="1"/>
      </w:r>
      <w:r w:rsidR="00B624C4">
        <w:rPr>
          <w:szCs w:val="24"/>
        </w:rPr>
        <w:instrText>ADDIN CSL_CITATION {"citationItems":[{"id":"ITEM-1","itemData":{"DOI":"10.1123/jtpe.25.1.36","ISSN":"0273-5024","author":[{"dropping-particle":"","family":"Nicaise","given":"V","non-dropping-particle":"","parse-names":false,"suffix":""},{"dropping-particle":"","family":"Cogérino","given":"G","non-dropping-particle":"","parse-names":false,"suffix":""},{"dropping-particle":"","family":"Bois","given":"J","non-dropping-particle":"","parse-names":false,"suffix":""},{"dropping-particle":"","family":"Amorose","given":"A","non-dropping-particle":"","parse-names":false,"suffix":""}],"container-title":"Journal of Teaching in Physical Education","id":"ITEM-1","issue":"1","issued":{"date-parts":[["2006","1"]]},"page":"36-57","title":"Students’ perceptions of teacher feedback and physical competence in physical education classes: Gender Effects","type":"article-journal","volume":"25"},"uris":["http://www.mendeley.com/documents/?uuid=8261266f-61b6-3070-86f3-b6eca52978c4","http://www.mendeley.com/documents/?uuid=06c0d0cc-e035-46f2-9c75-ed298474c061"]}],"mendeley":{"formattedCitation":"(Nicaise et al., 2006)","plainTextFormattedCitation":"(Nicaise et al., 2006)","previouslyFormattedCitation":"(Nicaise et al., 2006)"},"properties":{"noteIndex":0},"schema":"https://github.com/citation-style-language/schema/raw/master/csl-citation.json"}</w:instrText>
      </w:r>
      <w:r w:rsidR="00073645" w:rsidRPr="008B5C0F">
        <w:rPr>
          <w:szCs w:val="24"/>
        </w:rPr>
        <w:fldChar w:fldCharType="separate"/>
      </w:r>
      <w:r w:rsidR="00B624C4" w:rsidRPr="00B624C4">
        <w:rPr>
          <w:noProof/>
          <w:szCs w:val="24"/>
        </w:rPr>
        <w:t>(Nicaise et al., 2006)</w:t>
      </w:r>
      <w:r w:rsidR="00073645" w:rsidRPr="008B5C0F">
        <w:rPr>
          <w:szCs w:val="24"/>
        </w:rPr>
        <w:fldChar w:fldCharType="end"/>
      </w:r>
      <w:r w:rsidR="00073645" w:rsidRPr="008B5C0F">
        <w:rPr>
          <w:szCs w:val="24"/>
        </w:rPr>
        <w:t xml:space="preserve">.  </w:t>
      </w:r>
    </w:p>
    <w:p w14:paraId="39B5D906" w14:textId="01F71CD8" w:rsidR="00255348" w:rsidRDefault="000D0D92" w:rsidP="006C5610">
      <w:pPr>
        <w:spacing w:line="240" w:lineRule="auto"/>
      </w:pPr>
      <w:r>
        <w:t>Respecto de las regresiones, p</w:t>
      </w:r>
      <w:r w:rsidR="00C529D4">
        <w:t xml:space="preserve">ara los varones, la mayor capacidad predictiva de los estilos interpersonales estuvo para las variables de control de afrontamiento negativo y control de la actitud, siendo el estilo controlador el predictor de la primera (de manera inversa) y el apoyo a la autonomía el de la segunda. </w:t>
      </w:r>
      <w:r w:rsidR="009D0CB3">
        <w:t>Esto muestra que</w:t>
      </w:r>
      <w:r w:rsidR="006C7708">
        <w:t xml:space="preserve">, por un lado, </w:t>
      </w:r>
      <w:r w:rsidR="009D0CB3">
        <w:t xml:space="preserve">a medida que los deportistas jóvenes perciben que el estilo controlador es menor, se incrementa la habilidad para </w:t>
      </w:r>
      <w:r w:rsidR="009D0CB3" w:rsidRPr="009D0CB3">
        <w:t>el control de emociones negativas (como el miedo, la ansiedad, la ira o la frustración</w:t>
      </w:r>
      <w:r w:rsidR="009D0CB3">
        <w:t>)</w:t>
      </w:r>
      <w:r w:rsidR="009D0CB3" w:rsidRPr="009D0CB3">
        <w:t xml:space="preserve"> y la ejecución de las acciones apropiadas</w:t>
      </w:r>
      <w:r w:rsidR="00752365">
        <w:t xml:space="preserve"> (movimientos técnicos, tácticos y toma de decisión)</w:t>
      </w:r>
      <w:r w:rsidR="009D0CB3" w:rsidRPr="009D0CB3">
        <w:t xml:space="preserve"> frente a situaciones deportivas adversas</w:t>
      </w:r>
      <w:r w:rsidR="006C7708">
        <w:t xml:space="preserve">. Por otro lado, el ofrecer alternativas y opciones durante los entrenamientos, el argumentar las tareas y demandas y crear oportunidades para la aportación pueden favorecer el desarrollo de habilidades psicológicas vinculadas al rendimiento deportivo. </w:t>
      </w:r>
    </w:p>
    <w:p w14:paraId="75480379" w14:textId="36EE4E75" w:rsidR="00B80B80" w:rsidRDefault="00C529D4" w:rsidP="006C5610">
      <w:pPr>
        <w:spacing w:line="240" w:lineRule="auto"/>
      </w:pPr>
      <w:r w:rsidRPr="00C529D4">
        <w:t>Para el grupo de mujeres, el apoyo a la autonomía fue la variable que mayor capacidad</w:t>
      </w:r>
      <w:r>
        <w:t xml:space="preserve"> predictiva tuvo para el modelo de control de afrontamiento negativo y para el control de la actitud.</w:t>
      </w:r>
      <w:r w:rsidR="00255348">
        <w:t xml:space="preserve"> </w:t>
      </w:r>
      <w:r>
        <w:t xml:space="preserve">Asimismo, para las demás habilidades psicológicas el apoyo a la autonomía fue el único predictor. </w:t>
      </w:r>
      <w:r w:rsidR="00073645">
        <w:t>Estos resultados muestran la importancia del apoyo a la autonomía por parte de los entrenadores es de gran relevancia para crear climas de trabajo que posibilitan el desarrollo de habilidades psicológicas que llevan al rendimiento y al bienestar</w:t>
      </w:r>
      <w:r w:rsidR="004B6A3A">
        <w:t xml:space="preserve"> </w:t>
      </w:r>
      <w:r w:rsidR="004B6A3A">
        <w:fldChar w:fldCharType="begin" w:fldLock="1"/>
      </w:r>
      <w:r w:rsidR="00B624C4">
        <w:instrText>ADDIN CSL_CITATION {"citationItems":[{"id":"ITEM-1","itemData":{"author":[{"dropping-particle":"","family":"Álvarez","given":"O","non-dropping-particle":"","parse-names":false,"suffix":""},{"dropping-particle":"","family":"Falco","given":"C","non-dropping-particle":"","parse-names":false,"suffix":""},{"dropping-particle":"","family":"Estevan","given":"I","non-dropping-particle":"","parse-names":false,"suffix":""},{"dropping-particle":"","family":"Molina-García","given":"J","non-dropping-particle":"","parse-names":false,"suffix":""},{"dropping-particle":"","family":"Castillo","given":"I","non-dropping-particle":"","parse-names":false,"suffix":""}],"container-title":"Revista de Psicología Del Deporte","id":"ITEM-1","issue":"2","issued":{"date-parts":[["2013"]]},"page":"395-401","title":"Intervención psicológica en un equipo de gimnasia rítmica deportiva: Estudio de un caso","type":"article-journal","volume":"22"},"uris":["http://www.mendeley.com/documents/?uuid=b06287c0-4d21-4f91-a48f-89d8536961bb","http://www.mendeley.com/documents/?uuid=d5ad8d54-64fe-48ea-a51b-c7806f71a4f6"]}],"mendeley":{"formattedCitation":"(Álvarez et al., 2013)","plainTextFormattedCitation":"(Álvarez et al., 2013)","previouslyFormattedCitation":"(Álvarez et al., 2013)"},"properties":{"noteIndex":0},"schema":"https://github.com/citation-style-language/schema/raw/master/csl-citation.json"}</w:instrText>
      </w:r>
      <w:r w:rsidR="004B6A3A">
        <w:fldChar w:fldCharType="separate"/>
      </w:r>
      <w:r w:rsidR="00B624C4" w:rsidRPr="00B624C4">
        <w:rPr>
          <w:noProof/>
        </w:rPr>
        <w:t>(Álvarez et al., 2013)</w:t>
      </w:r>
      <w:r w:rsidR="004B6A3A">
        <w:fldChar w:fldCharType="end"/>
      </w:r>
      <w:r w:rsidR="004B6A3A">
        <w:t xml:space="preserve">. </w:t>
      </w:r>
      <w:r w:rsidR="00255348">
        <w:t>Al estar atentos y ocuparse del proceso de aprendizaje de sus deportistas,</w:t>
      </w:r>
      <w:r w:rsidR="004B6A3A">
        <w:t xml:space="preserve"> permitiendo que éstos elijan y se motiven intrínsecamente,</w:t>
      </w:r>
      <w:r w:rsidR="00255348">
        <w:t xml:space="preserve"> los entrenadores </w:t>
      </w:r>
      <w:r w:rsidR="004B6A3A">
        <w:t xml:space="preserve">permiten que sus deportistas </w:t>
      </w:r>
      <w:r w:rsidR="00255348">
        <w:t>conozcan sus habilidades</w:t>
      </w:r>
      <w:r w:rsidR="004B6A3A">
        <w:t>, tengan una mayor capacidad para reflexionar sobre sus progresos y sobre cómo seguir mejorando</w:t>
      </w:r>
      <w:r w:rsidR="00255348">
        <w:t xml:space="preserve"> y comprendan mejor cómo afrontar los desafíos en sus entrenamientos y partidos</w:t>
      </w:r>
      <w:r w:rsidR="004B6A3A">
        <w:t xml:space="preserve"> </w:t>
      </w:r>
      <w:r w:rsidR="004B6A3A">
        <w:fldChar w:fldCharType="begin" w:fldLock="1"/>
      </w:r>
      <w:r w:rsidR="00530D42">
        <w:instrText>ADDIN CSL_CITATION {"citationItems":[{"id":"ITEM-1","itemData":{"abstract":"Title from content provider.","author":[{"dropping-particle":"","family":"Reigal","given":"R","non-dropping-particle":"","parse-names":false,"suffix":""},{"dropping-particle":"","family":"Crespillo-Jurado","given":"M","non-dropping-particle":"","parse-names":false,"suffix":""},{"dropping-particle":"","family":"Morillo-Baro","given":"J P","non-dropping-particle":"","parse-names":false,"suffix":""},{"dropping-particle":"","family":"Hernández-Mendo","given":"A.","non-dropping-particle":"","parse-names":false,"suffix":""}],"container-title":"Cuadernos de Psicología del Deporte","id":"ITEM-1","issue":"3","issued":{"date-parts":[["2018"]]},"page":"108-117","title":"Apoyo a la autonomía, clima motivacional percibido y perfil psicológico deportivo en jugadores de balonmano playa","type":"article-journal","volume":"18"},"uris":["http://www.mendeley.com/documents/?uuid=d2b8b518-c47a-442e-804a-e8b311d14bee","http://www.mendeley.com/documents/?uuid=d72465b6-8fdb-4513-a7e5-fc7fa7267175"]}],"mendeley":{"formattedCitation":"(R. Reigal et al., 2018)","manualFormatting":"(Reigal et al., 2018)","plainTextFormattedCitation":"(R. Reigal et al., 2018)","previouslyFormattedCitation":"(R. Reigal et al., 2018)"},"properties":{"noteIndex":0},"schema":"https://github.com/citation-style-language/schema/raw/master/csl-citation.json"}</w:instrText>
      </w:r>
      <w:r w:rsidR="004B6A3A">
        <w:fldChar w:fldCharType="separate"/>
      </w:r>
      <w:r w:rsidR="00C830AE" w:rsidRPr="00C830AE">
        <w:rPr>
          <w:noProof/>
        </w:rPr>
        <w:t>(Reigal et al., 2018)</w:t>
      </w:r>
      <w:r w:rsidR="004B6A3A">
        <w:fldChar w:fldCharType="end"/>
      </w:r>
      <w:r w:rsidR="004B6A3A">
        <w:t>.</w:t>
      </w:r>
    </w:p>
    <w:p w14:paraId="41ED78EA" w14:textId="77777777" w:rsidR="00865B77" w:rsidRDefault="00BF192A" w:rsidP="006C5610">
      <w:pPr>
        <w:spacing w:line="240" w:lineRule="auto"/>
        <w:rPr>
          <w:szCs w:val="24"/>
        </w:rPr>
      </w:pPr>
      <w:r w:rsidRPr="00052F57">
        <w:rPr>
          <w:szCs w:val="24"/>
        </w:rPr>
        <w:t>Este estudio presenta algunas limitaciones. En primer lugar</w:t>
      </w:r>
      <w:r w:rsidR="00052F57" w:rsidRPr="00052F57">
        <w:rPr>
          <w:szCs w:val="24"/>
        </w:rPr>
        <w:t xml:space="preserve">, al tratarse de un estudio transversal no se </w:t>
      </w:r>
      <w:r w:rsidR="00B06000">
        <w:rPr>
          <w:szCs w:val="24"/>
        </w:rPr>
        <w:t>pudieron</w:t>
      </w:r>
      <w:r w:rsidR="00052F57" w:rsidRPr="00052F57">
        <w:rPr>
          <w:szCs w:val="24"/>
        </w:rPr>
        <w:t xml:space="preserve"> establecer relaciones causales entre las variables ni </w:t>
      </w:r>
      <w:r w:rsidR="00052F57">
        <w:rPr>
          <w:szCs w:val="24"/>
        </w:rPr>
        <w:t xml:space="preserve">evaluar el efecto del tiempo en las mismas. </w:t>
      </w:r>
      <w:r w:rsidR="00B06000">
        <w:rPr>
          <w:szCs w:val="24"/>
        </w:rPr>
        <w:t xml:space="preserve">Asimismo, se utilizó una muestra de participantes de algunos deportes colectivos, dejando muchos otros por fuera y también sin poder estudiar el impacto de las conductas de los entrenadores en las habilidades psicológicas de los deportistas, cuando se trata de modalidades individuales. </w:t>
      </w:r>
    </w:p>
    <w:p w14:paraId="03B3A7B7" w14:textId="575E5F0F" w:rsidR="003371F6" w:rsidRPr="001B754B" w:rsidRDefault="3CECF632" w:rsidP="006C5610">
      <w:pPr>
        <w:spacing w:line="240" w:lineRule="auto"/>
      </w:pPr>
      <w:r>
        <w:t xml:space="preserve">Dada la importancia de estas habilidades para el rendimiento deportivo y el impacto que tienen las conductas de los entrenadores en éstas y en el bienestar de los deportistas, este </w:t>
      </w:r>
      <w:r w:rsidRPr="001B754B">
        <w:t>estudio puede contribuir al diseño de intervenciones para el trabajo con los entrenadores con el fin de mejorar la calidad de la experiencia de sus deportistas, considerando las necesidades propias de cada grupo y planificando estratégicamente un entrenamiento psicológico orientado a este fin. Intervenciones con est</w:t>
      </w:r>
      <w:r w:rsidR="00530D42" w:rsidRPr="001B754B">
        <w:t xml:space="preserve">os objetivos han </w:t>
      </w:r>
      <w:r w:rsidR="001B754B">
        <w:t>m</w:t>
      </w:r>
      <w:r w:rsidR="00530D42" w:rsidRPr="001B754B">
        <w:t xml:space="preserve">ostrado un impacto positivo </w:t>
      </w:r>
      <w:r w:rsidRPr="001B754B">
        <w:t>en los deportistas</w:t>
      </w:r>
      <w:r w:rsidR="001B754B" w:rsidRPr="001B754B">
        <w:t xml:space="preserve">, aumentando </w:t>
      </w:r>
      <w:r w:rsidRPr="001B754B">
        <w:t xml:space="preserve">los niveles de autoconfianza, </w:t>
      </w:r>
      <w:r w:rsidR="001B754B" w:rsidRPr="001B754B">
        <w:t xml:space="preserve">el </w:t>
      </w:r>
      <w:r w:rsidRPr="001B754B">
        <w:t>nivel motivacional</w:t>
      </w:r>
      <w:r w:rsidR="00530D42" w:rsidRPr="001B754B">
        <w:t>,</w:t>
      </w:r>
      <w:r w:rsidR="001B754B" w:rsidRPr="001B754B">
        <w:t xml:space="preserve"> </w:t>
      </w:r>
      <w:r w:rsidRPr="001B754B">
        <w:t xml:space="preserve">control actitudinal y </w:t>
      </w:r>
      <w:r w:rsidR="001B754B" w:rsidRPr="001B754B">
        <w:t>la</w:t>
      </w:r>
      <w:r w:rsidRPr="001B754B">
        <w:t xml:space="preserve"> orientación disposicional hacia la tarea</w:t>
      </w:r>
      <w:r w:rsidR="001B754B" w:rsidRPr="001B754B">
        <w:t xml:space="preserve"> </w:t>
      </w:r>
      <w:r w:rsidRPr="001B754B">
        <w:t xml:space="preserve">(Álvarez et al., 2013). </w:t>
      </w:r>
    </w:p>
    <w:p w14:paraId="15271939" w14:textId="77777777" w:rsidR="004B6A3A" w:rsidRDefault="004B6A3A" w:rsidP="006C5610">
      <w:pPr>
        <w:spacing w:line="240" w:lineRule="auto"/>
        <w:rPr>
          <w:szCs w:val="24"/>
        </w:rPr>
      </w:pPr>
    </w:p>
    <w:p w14:paraId="31001B8F" w14:textId="487986CF" w:rsidR="00BF192A" w:rsidRDefault="00B06000" w:rsidP="006C5610">
      <w:pPr>
        <w:spacing w:line="240" w:lineRule="auto"/>
        <w:jc w:val="center"/>
      </w:pPr>
      <w:r w:rsidRPr="00B06000">
        <w:rPr>
          <w:b/>
          <w:bCs/>
        </w:rPr>
        <w:t>Agradecimientos</w:t>
      </w:r>
    </w:p>
    <w:p w14:paraId="7454A1C8" w14:textId="2A8B0ECD" w:rsidR="00B06000" w:rsidRDefault="00B06000" w:rsidP="006C5610">
      <w:pPr>
        <w:spacing w:line="240" w:lineRule="auto"/>
        <w:rPr>
          <w:szCs w:val="24"/>
          <w:lang w:val="pt-PT"/>
        </w:rPr>
      </w:pPr>
      <w:r w:rsidRPr="00DA24AA">
        <w:rPr>
          <w:szCs w:val="24"/>
        </w:rPr>
        <w:t>A los</w:t>
      </w:r>
      <w:r>
        <w:rPr>
          <w:szCs w:val="24"/>
        </w:rPr>
        <w:t>/as</w:t>
      </w:r>
      <w:r w:rsidRPr="00DA24AA">
        <w:rPr>
          <w:szCs w:val="24"/>
        </w:rPr>
        <w:t xml:space="preserve"> deportistas que participaron, a sus entrenadores</w:t>
      </w:r>
      <w:r w:rsidR="001B754B">
        <w:rPr>
          <w:szCs w:val="24"/>
        </w:rPr>
        <w:t>/as</w:t>
      </w:r>
      <w:r w:rsidRPr="00DA24AA">
        <w:rPr>
          <w:szCs w:val="24"/>
        </w:rPr>
        <w:t xml:space="preserve"> y </w:t>
      </w:r>
      <w:r>
        <w:rPr>
          <w:szCs w:val="24"/>
        </w:rPr>
        <w:t xml:space="preserve">a los clubes que </w:t>
      </w:r>
      <w:r w:rsidRPr="00DA24AA">
        <w:rPr>
          <w:szCs w:val="24"/>
        </w:rPr>
        <w:t>permiti</w:t>
      </w:r>
      <w:r>
        <w:rPr>
          <w:szCs w:val="24"/>
        </w:rPr>
        <w:t>eron</w:t>
      </w:r>
      <w:r w:rsidRPr="00DA24AA">
        <w:rPr>
          <w:szCs w:val="24"/>
        </w:rPr>
        <w:t xml:space="preserve"> la realización del estudio. A los organismos que financiaron el proyecto: Consejo Nacional de Investigaciones Científicas y Técnicas </w:t>
      </w:r>
      <w:r w:rsidRPr="00DA24AA">
        <w:rPr>
          <w:szCs w:val="24"/>
          <w:lang w:val="es-ES"/>
        </w:rPr>
        <w:t>(CONICET)</w:t>
      </w:r>
      <w:r>
        <w:rPr>
          <w:szCs w:val="24"/>
          <w:lang w:val="es-ES"/>
        </w:rPr>
        <w:t xml:space="preserve"> y a la</w:t>
      </w:r>
      <w:r w:rsidRPr="00DA24AA">
        <w:rPr>
          <w:szCs w:val="24"/>
        </w:rPr>
        <w:t xml:space="preserve"> Secretaría de Ciencia y Técnica de la Universidad de Buenos Aires </w:t>
      </w:r>
      <w:r w:rsidRPr="00DA24AA">
        <w:rPr>
          <w:szCs w:val="24"/>
          <w:lang w:val="es-ES"/>
        </w:rPr>
        <w:t xml:space="preserve">(Proyecto </w:t>
      </w:r>
      <w:proofErr w:type="spellStart"/>
      <w:r w:rsidRPr="00DA24AA">
        <w:rPr>
          <w:szCs w:val="24"/>
          <w:lang w:val="es-ES"/>
        </w:rPr>
        <w:t>UBACyT</w:t>
      </w:r>
      <w:proofErr w:type="spellEnd"/>
      <w:r w:rsidRPr="00DA24AA">
        <w:rPr>
          <w:szCs w:val="24"/>
          <w:lang w:val="es-ES"/>
        </w:rPr>
        <w:t xml:space="preserve"> 20020130100434. </w:t>
      </w:r>
      <w:r w:rsidRPr="00B06000">
        <w:rPr>
          <w:szCs w:val="24"/>
          <w:lang w:val="pt-PT"/>
        </w:rPr>
        <w:t>Directora: Dra. Vanina Schmidt. Codirectora: Dra. Nora Leibovich de Figueroa)</w:t>
      </w:r>
      <w:r>
        <w:rPr>
          <w:szCs w:val="24"/>
          <w:lang w:val="pt-PT"/>
        </w:rPr>
        <w:t>.</w:t>
      </w:r>
    </w:p>
    <w:p w14:paraId="0A66A9AA" w14:textId="77777777" w:rsidR="00B06000" w:rsidRPr="00B06000" w:rsidRDefault="00B06000" w:rsidP="006C5610">
      <w:pPr>
        <w:spacing w:line="240" w:lineRule="auto"/>
        <w:rPr>
          <w:lang w:val="pt-PT"/>
        </w:rPr>
      </w:pPr>
    </w:p>
    <w:p w14:paraId="3C97F2CD" w14:textId="37FE2145" w:rsidR="00BF192A" w:rsidRDefault="00BF192A" w:rsidP="006C5610">
      <w:pPr>
        <w:spacing w:line="240" w:lineRule="auto"/>
        <w:jc w:val="center"/>
        <w:rPr>
          <w:b/>
          <w:bCs/>
          <w:lang w:val="en-US"/>
        </w:rPr>
      </w:pPr>
      <w:proofErr w:type="spellStart"/>
      <w:r w:rsidRPr="008F41A0">
        <w:rPr>
          <w:b/>
          <w:bCs/>
          <w:lang w:val="en-US"/>
        </w:rPr>
        <w:t>Referencias</w:t>
      </w:r>
      <w:proofErr w:type="spellEnd"/>
    </w:p>
    <w:p w14:paraId="2B4F3267" w14:textId="77777777" w:rsidR="006C5610" w:rsidRPr="008F41A0" w:rsidRDefault="006C5610" w:rsidP="006C5610">
      <w:pPr>
        <w:spacing w:line="240" w:lineRule="auto"/>
        <w:jc w:val="center"/>
        <w:rPr>
          <w:b/>
          <w:bCs/>
          <w:lang w:val="en-US"/>
        </w:rPr>
      </w:pPr>
    </w:p>
    <w:p w14:paraId="32A1CDF1" w14:textId="3FD72F8E" w:rsidR="008C4849" w:rsidRPr="006C5610" w:rsidRDefault="00BF192A" w:rsidP="006C5610">
      <w:pPr>
        <w:widowControl w:val="0"/>
        <w:autoSpaceDE w:val="0"/>
        <w:autoSpaceDN w:val="0"/>
        <w:adjustRightInd w:val="0"/>
        <w:spacing w:line="240" w:lineRule="auto"/>
        <w:ind w:left="480" w:hanging="480"/>
        <w:rPr>
          <w:noProof/>
          <w:szCs w:val="24"/>
          <w:lang w:val="en-US"/>
        </w:rPr>
      </w:pPr>
      <w:r>
        <w:fldChar w:fldCharType="begin" w:fldLock="1"/>
      </w:r>
      <w:r w:rsidRPr="008F41A0">
        <w:rPr>
          <w:lang w:val="en-US"/>
        </w:rPr>
        <w:instrText xml:space="preserve">ADDIN Mendeley Bibliography CSL_BIBLIOGRAPHY </w:instrText>
      </w:r>
      <w:r>
        <w:fldChar w:fldCharType="separate"/>
      </w:r>
      <w:r w:rsidR="008C4849" w:rsidRPr="006C5610">
        <w:rPr>
          <w:noProof/>
          <w:szCs w:val="24"/>
          <w:lang w:val="en-US"/>
        </w:rPr>
        <w:t xml:space="preserve">Adie, J. W., Duda, J. L., &amp; Ntoumanis, N. (2012). Perceived coach-autonomy support, basic need satisfaction and the well- and ill-being of elite youth soccer players: A longitudinal investigation. </w:t>
      </w:r>
      <w:r w:rsidR="008C4849" w:rsidRPr="006C5610">
        <w:rPr>
          <w:i/>
          <w:iCs/>
          <w:noProof/>
          <w:szCs w:val="24"/>
          <w:lang w:val="en-US"/>
        </w:rPr>
        <w:t>Psychology of Sport and Exercise</w:t>
      </w:r>
      <w:r w:rsidR="008C4849" w:rsidRPr="006C5610">
        <w:rPr>
          <w:noProof/>
          <w:szCs w:val="24"/>
          <w:lang w:val="en-US"/>
        </w:rPr>
        <w:t xml:space="preserve">, </w:t>
      </w:r>
      <w:r w:rsidR="008C4849" w:rsidRPr="006C5610">
        <w:rPr>
          <w:i/>
          <w:iCs/>
          <w:noProof/>
          <w:szCs w:val="24"/>
          <w:lang w:val="en-US"/>
        </w:rPr>
        <w:t>13</w:t>
      </w:r>
      <w:r w:rsidR="008C4849" w:rsidRPr="006C5610">
        <w:rPr>
          <w:noProof/>
          <w:szCs w:val="24"/>
          <w:lang w:val="en-US"/>
        </w:rPr>
        <w:t>(1), 51-59. https://doi.org/10.1016/j.psychsport.2011.07.008</w:t>
      </w:r>
    </w:p>
    <w:p w14:paraId="04665DBD"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Álvarez, O., Estevan, I., Falcó, C., Hernández-Mendo, A., &amp; Castillo, I. (2014). Perfil de habilidades psicológicas en taekwondistas universitarios y su relación con el éxito en competición. </w:t>
      </w:r>
      <w:r w:rsidRPr="008C4849">
        <w:rPr>
          <w:i/>
          <w:iCs/>
          <w:noProof/>
          <w:szCs w:val="24"/>
        </w:rPr>
        <w:t>Cuadernos de Psicología del Deporte</w:t>
      </w:r>
      <w:r w:rsidRPr="008C4849">
        <w:rPr>
          <w:noProof/>
          <w:szCs w:val="24"/>
        </w:rPr>
        <w:t xml:space="preserve">, </w:t>
      </w:r>
      <w:r w:rsidRPr="008C4849">
        <w:rPr>
          <w:i/>
          <w:iCs/>
          <w:noProof/>
          <w:szCs w:val="24"/>
        </w:rPr>
        <w:t>14</w:t>
      </w:r>
      <w:r w:rsidRPr="008C4849">
        <w:rPr>
          <w:noProof/>
          <w:szCs w:val="24"/>
        </w:rPr>
        <w:t>(3), 13-20. https://doi.org/10.4321/S1578-84232014000300002</w:t>
      </w:r>
    </w:p>
    <w:p w14:paraId="6626BE33"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Álvarez, O., Falco, C., Estevan, I., Molina-García, J., &amp; Castillo, I. (2013). Intervención psicológica en un equipo de gimnasia rítmica deportiva: Estudio de un caso. </w:t>
      </w:r>
      <w:r w:rsidRPr="008C4849">
        <w:rPr>
          <w:i/>
          <w:iCs/>
          <w:noProof/>
          <w:szCs w:val="24"/>
        </w:rPr>
        <w:t>Revista de Psicología Del Deporte</w:t>
      </w:r>
      <w:r w:rsidRPr="008C4849">
        <w:rPr>
          <w:noProof/>
          <w:szCs w:val="24"/>
        </w:rPr>
        <w:t xml:space="preserve">, </w:t>
      </w:r>
      <w:r w:rsidRPr="008C4849">
        <w:rPr>
          <w:i/>
          <w:iCs/>
          <w:noProof/>
          <w:szCs w:val="24"/>
        </w:rPr>
        <w:t>22</w:t>
      </w:r>
      <w:r w:rsidRPr="008C4849">
        <w:rPr>
          <w:noProof/>
          <w:szCs w:val="24"/>
        </w:rPr>
        <w:t>(2), 395-401. https://www.redalyc.org/articulo.oa?id=235128058008</w:t>
      </w:r>
    </w:p>
    <w:p w14:paraId="775BA09C"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Balaguer, I., Castillo, I., &amp; Duda, J. (2008). Apoyo a la autonomía, satisfacción de las necesidades, motivación y bienestar en deportistas de competición: Un análisis de la teoría de la autodeterminación. </w:t>
      </w:r>
      <w:r w:rsidRPr="008C4849">
        <w:rPr>
          <w:i/>
          <w:iCs/>
          <w:noProof/>
          <w:szCs w:val="24"/>
        </w:rPr>
        <w:t>Revista de Psicología del Deporte</w:t>
      </w:r>
      <w:r w:rsidRPr="008C4849">
        <w:rPr>
          <w:noProof/>
          <w:szCs w:val="24"/>
        </w:rPr>
        <w:t xml:space="preserve">, </w:t>
      </w:r>
      <w:r w:rsidRPr="008C4849">
        <w:rPr>
          <w:i/>
          <w:iCs/>
          <w:noProof/>
          <w:szCs w:val="24"/>
        </w:rPr>
        <w:t>17</w:t>
      </w:r>
      <w:r w:rsidRPr="008C4849">
        <w:rPr>
          <w:noProof/>
          <w:szCs w:val="24"/>
        </w:rPr>
        <w:t>(1), 123-139. https://www.rpd-online.com/article/view/246</w:t>
      </w:r>
    </w:p>
    <w:p w14:paraId="112D8B11"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Balaguer, I., Castillo, I., Duda, J., &amp; Tomás, I. (2009). Análisis de las propiedades psicométricas de la versión española del Cuestionario de Clima en el deporte. </w:t>
      </w:r>
      <w:r w:rsidRPr="008C4849">
        <w:rPr>
          <w:i/>
          <w:iCs/>
          <w:noProof/>
          <w:szCs w:val="24"/>
        </w:rPr>
        <w:t>Revista de Psicología del Deporte</w:t>
      </w:r>
      <w:r w:rsidRPr="008C4849">
        <w:rPr>
          <w:noProof/>
          <w:szCs w:val="24"/>
        </w:rPr>
        <w:t xml:space="preserve">, </w:t>
      </w:r>
      <w:r w:rsidRPr="008C4849">
        <w:rPr>
          <w:i/>
          <w:iCs/>
          <w:noProof/>
          <w:szCs w:val="24"/>
        </w:rPr>
        <w:t>18</w:t>
      </w:r>
      <w:r w:rsidRPr="008C4849">
        <w:rPr>
          <w:noProof/>
          <w:szCs w:val="24"/>
        </w:rPr>
        <w:t>(1), 73-83. http://selfdeterminationtheory.org/SDT/documents/2009_BalaguerCastilloDudaTomas_Spainsh.pdf</w:t>
      </w:r>
    </w:p>
    <w:p w14:paraId="1B3CD189"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8C4849">
        <w:rPr>
          <w:noProof/>
          <w:szCs w:val="24"/>
        </w:rPr>
        <w:t xml:space="preserve">Balaguer, I., González, L., Fabra, P., Castillo, I., Mercé, J., &amp; Duda, J. (2012). </w:t>
      </w:r>
      <w:r w:rsidRPr="006C5610">
        <w:rPr>
          <w:noProof/>
          <w:szCs w:val="24"/>
          <w:lang w:val="en-US"/>
        </w:rPr>
        <w:t xml:space="preserve">Coaches’ interpersonal style, basic psychological needs and the well- and ill-being of young soccer players: A longitudinal analysis. </w:t>
      </w:r>
      <w:r w:rsidRPr="006C5610">
        <w:rPr>
          <w:i/>
          <w:iCs/>
          <w:noProof/>
          <w:szCs w:val="24"/>
          <w:lang w:val="en-US"/>
        </w:rPr>
        <w:t>Journal of Sports Sciences</w:t>
      </w:r>
      <w:r w:rsidRPr="006C5610">
        <w:rPr>
          <w:noProof/>
          <w:szCs w:val="24"/>
          <w:lang w:val="en-US"/>
        </w:rPr>
        <w:t xml:space="preserve">, </w:t>
      </w:r>
      <w:r w:rsidRPr="006C5610">
        <w:rPr>
          <w:i/>
          <w:iCs/>
          <w:noProof/>
          <w:szCs w:val="24"/>
          <w:lang w:val="en-US"/>
        </w:rPr>
        <w:t>30</w:t>
      </w:r>
      <w:r w:rsidRPr="006C5610">
        <w:rPr>
          <w:noProof/>
          <w:szCs w:val="24"/>
          <w:lang w:val="en-US"/>
        </w:rPr>
        <w:t>(15), 1619-1629. https://doi.org/10.1080/02640414.2012.731517</w:t>
      </w:r>
    </w:p>
    <w:p w14:paraId="073F3DC1"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Bartholomew, K., Ntoumanis, N., &amp; Thøgersen-Ntoumani, C. (2010). The controlling interpersonal style in a coaching context: Development and initial validation of a psychometric scale. </w:t>
      </w:r>
      <w:r w:rsidRPr="006C5610">
        <w:rPr>
          <w:i/>
          <w:iCs/>
          <w:noProof/>
          <w:szCs w:val="24"/>
          <w:lang w:val="en-US"/>
        </w:rPr>
        <w:t>Journal of Sport &amp; Exercise Psychology</w:t>
      </w:r>
      <w:r w:rsidRPr="006C5610">
        <w:rPr>
          <w:noProof/>
          <w:szCs w:val="24"/>
          <w:lang w:val="en-US"/>
        </w:rPr>
        <w:t xml:space="preserve">, </w:t>
      </w:r>
      <w:r w:rsidRPr="006C5610">
        <w:rPr>
          <w:i/>
          <w:iCs/>
          <w:noProof/>
          <w:szCs w:val="24"/>
          <w:lang w:val="en-US"/>
        </w:rPr>
        <w:t>32</w:t>
      </w:r>
      <w:r w:rsidRPr="006C5610">
        <w:rPr>
          <w:noProof/>
          <w:szCs w:val="24"/>
          <w:lang w:val="en-US"/>
        </w:rPr>
        <w:t>(2), 193-216. https://doi.org/10.1123/jsep.32.2.193</w:t>
      </w:r>
    </w:p>
    <w:p w14:paraId="2030C572"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6C5610">
        <w:rPr>
          <w:noProof/>
          <w:szCs w:val="24"/>
          <w:lang w:val="en-US"/>
        </w:rPr>
        <w:t xml:space="preserve">Berengüí Gil, R., García-Pallarés, J., López-Gullón, J. M., Fayos Ruiz, E. J. G. de L., Cuevas-Caravaca, E., &amp; Martínez-Abellán, A. (2012). </w:t>
      </w:r>
      <w:r w:rsidRPr="008C4849">
        <w:rPr>
          <w:noProof/>
          <w:szCs w:val="24"/>
        </w:rPr>
        <w:t xml:space="preserve">Habilidades psicológicas fundamentales en las Luchas Olímpicas. </w:t>
      </w:r>
      <w:r w:rsidRPr="008C4849">
        <w:rPr>
          <w:i/>
          <w:iCs/>
          <w:noProof/>
          <w:szCs w:val="24"/>
        </w:rPr>
        <w:t>Cuadernos de Psicologia del Deporte</w:t>
      </w:r>
      <w:r w:rsidRPr="008C4849">
        <w:rPr>
          <w:noProof/>
          <w:szCs w:val="24"/>
        </w:rPr>
        <w:t xml:space="preserve">, </w:t>
      </w:r>
      <w:r w:rsidRPr="008C4849">
        <w:rPr>
          <w:i/>
          <w:iCs/>
          <w:noProof/>
          <w:szCs w:val="24"/>
        </w:rPr>
        <w:t>12</w:t>
      </w:r>
      <w:r w:rsidRPr="008C4849">
        <w:rPr>
          <w:noProof/>
          <w:szCs w:val="24"/>
        </w:rPr>
        <w:t>(2), 19-22. http://hdl.handle.net/10201/38252</w:t>
      </w:r>
    </w:p>
    <w:p w14:paraId="0A135FF6"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Campos-Salinas, J., Berengüí, R., &amp; Hernández-Mendo, A. (2019). Inventario Psicológico de Ejecución Deportiva para Árbitros (IPEDA): Adaptación y Propiedades de Medida. </w:t>
      </w:r>
      <w:r w:rsidRPr="008C4849">
        <w:rPr>
          <w:i/>
          <w:iCs/>
          <w:noProof/>
          <w:szCs w:val="24"/>
        </w:rPr>
        <w:t>Revista Iberoamericana de Diagnóstico y Evaluación Psicológica</w:t>
      </w:r>
      <w:r w:rsidRPr="008C4849">
        <w:rPr>
          <w:noProof/>
          <w:szCs w:val="24"/>
        </w:rPr>
        <w:t xml:space="preserve">, </w:t>
      </w:r>
      <w:r w:rsidRPr="008C4849">
        <w:rPr>
          <w:i/>
          <w:iCs/>
          <w:noProof/>
          <w:szCs w:val="24"/>
        </w:rPr>
        <w:t>53</w:t>
      </w:r>
      <w:r w:rsidRPr="008C4849">
        <w:rPr>
          <w:noProof/>
          <w:szCs w:val="24"/>
        </w:rPr>
        <w:t>(4), 141-152. https://doi.org/10.21865/ridep53.4.11</w:t>
      </w:r>
    </w:p>
    <w:p w14:paraId="24552707"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Cantú-Berrueto, A., Castillo, I., López-Walle, J., Tristán, J., &amp; Balaguer, I. (2016). Estilo interpersonal del entrenador, necesidades psicológicas básicas y motivación: Un estudio en futbolistas universitarios mexicanos. </w:t>
      </w:r>
      <w:r w:rsidRPr="008C4849">
        <w:rPr>
          <w:i/>
          <w:iCs/>
          <w:noProof/>
          <w:szCs w:val="24"/>
        </w:rPr>
        <w:t>Revista Iberoamericana de Psicología del Ejercicio y el Deporte</w:t>
      </w:r>
      <w:r w:rsidRPr="008C4849">
        <w:rPr>
          <w:noProof/>
          <w:szCs w:val="24"/>
        </w:rPr>
        <w:t xml:space="preserve">, </w:t>
      </w:r>
      <w:r w:rsidRPr="008C4849">
        <w:rPr>
          <w:i/>
          <w:iCs/>
          <w:noProof/>
          <w:szCs w:val="24"/>
        </w:rPr>
        <w:t>11</w:t>
      </w:r>
      <w:r w:rsidRPr="008C4849">
        <w:rPr>
          <w:noProof/>
          <w:szCs w:val="24"/>
        </w:rPr>
        <w:t>(2), 263-270. https://doi.org/10.4321/s1578-84232012000100014</w:t>
      </w:r>
    </w:p>
    <w:p w14:paraId="71C6F608"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Castillo, I., Tomás, I., Ntoumanis, N., Bartholomew, K., Duda, J. L., &amp; Balaguer, I. (2014). Propiedades psicométricas de la versión española de la Escala de Conductas Controladoras del Entrenador en el contexto deportivo. </w:t>
      </w:r>
      <w:r w:rsidRPr="008C4849">
        <w:rPr>
          <w:i/>
          <w:iCs/>
          <w:noProof/>
          <w:szCs w:val="24"/>
        </w:rPr>
        <w:t>Psicothema</w:t>
      </w:r>
      <w:r w:rsidRPr="008C4849">
        <w:rPr>
          <w:noProof/>
          <w:szCs w:val="24"/>
        </w:rPr>
        <w:t xml:space="preserve">, </w:t>
      </w:r>
      <w:r w:rsidRPr="008C4849">
        <w:rPr>
          <w:i/>
          <w:iCs/>
          <w:noProof/>
          <w:szCs w:val="24"/>
        </w:rPr>
        <w:t>26</w:t>
      </w:r>
      <w:r w:rsidRPr="008C4849">
        <w:rPr>
          <w:noProof/>
          <w:szCs w:val="24"/>
        </w:rPr>
        <w:t>(3), 409-414. https://doi.org/10.7334/psicothema2014.76</w:t>
      </w:r>
    </w:p>
    <w:p w14:paraId="78D97D79"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8C4849">
        <w:rPr>
          <w:noProof/>
          <w:szCs w:val="24"/>
        </w:rPr>
        <w:t xml:space="preserve">Deci, E., Koestner, R., &amp; Ryan, R. (1999). </w:t>
      </w:r>
      <w:r w:rsidRPr="006C5610">
        <w:rPr>
          <w:noProof/>
          <w:szCs w:val="24"/>
          <w:lang w:val="en-US"/>
        </w:rPr>
        <w:t xml:space="preserve">A meta-analytic review of experiments </w:t>
      </w:r>
      <w:r w:rsidRPr="006C5610">
        <w:rPr>
          <w:noProof/>
          <w:szCs w:val="24"/>
          <w:lang w:val="en-US"/>
        </w:rPr>
        <w:lastRenderedPageBreak/>
        <w:t xml:space="preserve">examining the effects of extrinsic rewards on intrinsic motivation. </w:t>
      </w:r>
      <w:r w:rsidRPr="006C5610">
        <w:rPr>
          <w:i/>
          <w:iCs/>
          <w:noProof/>
          <w:szCs w:val="24"/>
          <w:lang w:val="en-US"/>
        </w:rPr>
        <w:t>Psychological Bulletin</w:t>
      </w:r>
      <w:r w:rsidRPr="006C5610">
        <w:rPr>
          <w:noProof/>
          <w:szCs w:val="24"/>
          <w:lang w:val="en-US"/>
        </w:rPr>
        <w:t xml:space="preserve">, </w:t>
      </w:r>
      <w:r w:rsidRPr="006C5610">
        <w:rPr>
          <w:i/>
          <w:iCs/>
          <w:noProof/>
          <w:szCs w:val="24"/>
          <w:lang w:val="en-US"/>
        </w:rPr>
        <w:t>125</w:t>
      </w:r>
      <w:r w:rsidRPr="006C5610">
        <w:rPr>
          <w:noProof/>
          <w:szCs w:val="24"/>
          <w:lang w:val="en-US"/>
        </w:rPr>
        <w:t>(6), 627-668. https://doi.org/10.1037/0033-2909.125.6.627</w:t>
      </w:r>
    </w:p>
    <w:p w14:paraId="4AAF92CD"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Deci, E. L., &amp; Ryan, R. M. (2000). The «What» and «Why» of Goal Pursuits: Human Needs and the Self-Determination of Behavior. </w:t>
      </w:r>
      <w:r w:rsidRPr="006C5610">
        <w:rPr>
          <w:i/>
          <w:iCs/>
          <w:noProof/>
          <w:szCs w:val="24"/>
          <w:lang w:val="en-US"/>
        </w:rPr>
        <w:t>Psychological Inquiry</w:t>
      </w:r>
      <w:r w:rsidRPr="006C5610">
        <w:rPr>
          <w:noProof/>
          <w:szCs w:val="24"/>
          <w:lang w:val="en-US"/>
        </w:rPr>
        <w:t xml:space="preserve">, </w:t>
      </w:r>
      <w:r w:rsidRPr="006C5610">
        <w:rPr>
          <w:i/>
          <w:iCs/>
          <w:noProof/>
          <w:szCs w:val="24"/>
          <w:lang w:val="en-US"/>
        </w:rPr>
        <w:t>11</w:t>
      </w:r>
      <w:r w:rsidRPr="006C5610">
        <w:rPr>
          <w:noProof/>
          <w:szCs w:val="24"/>
          <w:lang w:val="en-US"/>
        </w:rPr>
        <w:t>(4), 227-268. https://doi.org/10.1207/S15327965PLI1104_01</w:t>
      </w:r>
    </w:p>
    <w:p w14:paraId="4C9FA873"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Duda, J., Quested, E., Haug, E., Samdal, O., Wold, B., Balaguer, I., Castillo, I., Sarrazin, P., Papaioannou, A., Ronglan, L., Hall, H., &amp; Cruz, J. (2013). Promoting adolescent health through an intervention aimed at improving the quality of their participation in physical activity (PAPA): Background to the project and main trial protocol. </w:t>
      </w:r>
      <w:r w:rsidRPr="006C5610">
        <w:rPr>
          <w:i/>
          <w:iCs/>
          <w:noProof/>
          <w:szCs w:val="24"/>
          <w:lang w:val="en-US"/>
        </w:rPr>
        <w:t>International Journal of Sport and Exercise Psycchology</w:t>
      </w:r>
      <w:r w:rsidRPr="006C5610">
        <w:rPr>
          <w:noProof/>
          <w:szCs w:val="24"/>
          <w:lang w:val="en-US"/>
        </w:rPr>
        <w:t xml:space="preserve">, </w:t>
      </w:r>
      <w:r w:rsidRPr="006C5610">
        <w:rPr>
          <w:i/>
          <w:iCs/>
          <w:noProof/>
          <w:szCs w:val="24"/>
          <w:lang w:val="en-US"/>
        </w:rPr>
        <w:t>11</w:t>
      </w:r>
      <w:r w:rsidRPr="006C5610">
        <w:rPr>
          <w:noProof/>
          <w:szCs w:val="24"/>
          <w:lang w:val="en-US"/>
        </w:rPr>
        <w:t>(4), 319-327. https://doi.org/10.1080/1612197X.2013.839413</w:t>
      </w:r>
    </w:p>
    <w:p w14:paraId="240E25C9"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Fabra, P. (2017). </w:t>
      </w:r>
      <w:r w:rsidRPr="008C4849">
        <w:rPr>
          <w:i/>
          <w:iCs/>
          <w:noProof/>
          <w:szCs w:val="24"/>
        </w:rPr>
        <w:t>Predicción de la intención de abandono en futbolistas adolescentes desde la Teoría de las Metas de Logro y la Teoría de la Autodeterminación</w:t>
      </w:r>
      <w:r w:rsidRPr="008C4849">
        <w:rPr>
          <w:noProof/>
          <w:szCs w:val="24"/>
        </w:rPr>
        <w:t xml:space="preserve"> [(Tesis doctoral) Universidad de Valencia]. https://core.ac.uk/download/pdf/93038991.pdf</w:t>
      </w:r>
    </w:p>
    <w:p w14:paraId="4DCC59F9"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Fernández, A., García-Arabehety, M., Celsi, I., Tourn, S., &amp; Raimundi, M. J. (2018). Clima motivacional creado por los entrenadores: diferencias en la percepción de deportistas adolescentes de Buenos Aires (Argentina) en función del género, deporte y categoría. </w:t>
      </w:r>
      <w:r w:rsidRPr="008C4849">
        <w:rPr>
          <w:i/>
          <w:iCs/>
          <w:noProof/>
          <w:szCs w:val="24"/>
        </w:rPr>
        <w:t>Congreso Iberoamericano de Psicología del Deporte</w:t>
      </w:r>
      <w:r w:rsidRPr="008C4849">
        <w:rPr>
          <w:noProof/>
          <w:szCs w:val="24"/>
        </w:rPr>
        <w:t>.</w:t>
      </w:r>
    </w:p>
    <w:p w14:paraId="33A48A03"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Gómez López, M., Granero Gallegos, A., &amp; Isorna Folgar, M. (2013). Análisis de los factores psicológicos que afectan a los piragüistas en el alto rendimiento. </w:t>
      </w:r>
      <w:r w:rsidRPr="008C4849">
        <w:rPr>
          <w:i/>
          <w:iCs/>
          <w:noProof/>
          <w:szCs w:val="24"/>
        </w:rPr>
        <w:t>Revista Iberoamericana de Evaluación Psicológica</w:t>
      </w:r>
      <w:r w:rsidRPr="008C4849">
        <w:rPr>
          <w:noProof/>
          <w:szCs w:val="24"/>
        </w:rPr>
        <w:t xml:space="preserve">, </w:t>
      </w:r>
      <w:r w:rsidRPr="008C4849">
        <w:rPr>
          <w:i/>
          <w:iCs/>
          <w:noProof/>
          <w:szCs w:val="24"/>
        </w:rPr>
        <w:t>35</w:t>
      </w:r>
      <w:r w:rsidRPr="008C4849">
        <w:rPr>
          <w:noProof/>
          <w:szCs w:val="24"/>
        </w:rPr>
        <w:t>(1), 57-76. https://www.aidep.org/03_ridep/r35/r35art3.pdf</w:t>
      </w:r>
    </w:p>
    <w:p w14:paraId="4A4F65CA"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8C4849">
        <w:rPr>
          <w:noProof/>
          <w:szCs w:val="24"/>
        </w:rPr>
        <w:t xml:space="preserve">González, L., García-Merita, M., Castillo, I., &amp; Balaguer, I. (2016). </w:t>
      </w:r>
      <w:r w:rsidRPr="006C5610">
        <w:rPr>
          <w:noProof/>
          <w:szCs w:val="24"/>
          <w:lang w:val="en-US"/>
        </w:rPr>
        <w:t xml:space="preserve">Young athletes’ perceptions of coach behaviors and their implications on their well and ill-being over time. </w:t>
      </w:r>
      <w:r w:rsidRPr="006C5610">
        <w:rPr>
          <w:i/>
          <w:iCs/>
          <w:noProof/>
          <w:szCs w:val="24"/>
          <w:lang w:val="en-US"/>
        </w:rPr>
        <w:t>Journal of Strenght and Conditioning Research</w:t>
      </w:r>
      <w:r w:rsidRPr="006C5610">
        <w:rPr>
          <w:noProof/>
          <w:szCs w:val="24"/>
          <w:lang w:val="en-US"/>
        </w:rPr>
        <w:t xml:space="preserve">, </w:t>
      </w:r>
      <w:r w:rsidRPr="006C5610">
        <w:rPr>
          <w:i/>
          <w:iCs/>
          <w:noProof/>
          <w:szCs w:val="24"/>
          <w:lang w:val="en-US"/>
        </w:rPr>
        <w:t>30</w:t>
      </w:r>
      <w:r w:rsidRPr="006C5610">
        <w:rPr>
          <w:noProof/>
          <w:szCs w:val="24"/>
          <w:lang w:val="en-US"/>
        </w:rPr>
        <w:t>(4), 1147-1154. https://doi.org/10.1519/jsc.0000000000001170</w:t>
      </w:r>
    </w:p>
    <w:p w14:paraId="6300C1E9"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8C4849">
        <w:rPr>
          <w:noProof/>
          <w:szCs w:val="24"/>
        </w:rPr>
        <w:t xml:space="preserve">González, L., Tomás, I., Castillo, I., Duda, J. L., &amp; Balaguer, I. (2017). </w:t>
      </w:r>
      <w:r w:rsidRPr="006C5610">
        <w:rPr>
          <w:noProof/>
          <w:szCs w:val="24"/>
          <w:lang w:val="en-US"/>
        </w:rPr>
        <w:t xml:space="preserve">A test of basic psychological needs theory in young soccer players: time-lagged design at the individual and team levels. </w:t>
      </w:r>
      <w:r w:rsidRPr="006C5610">
        <w:rPr>
          <w:i/>
          <w:iCs/>
          <w:noProof/>
          <w:szCs w:val="24"/>
          <w:lang w:val="en-US"/>
        </w:rPr>
        <w:t>Scandinavian Journal of Medicine and Science in Sports</w:t>
      </w:r>
      <w:r w:rsidRPr="006C5610">
        <w:rPr>
          <w:noProof/>
          <w:szCs w:val="24"/>
          <w:lang w:val="en-US"/>
        </w:rPr>
        <w:t xml:space="preserve">, </w:t>
      </w:r>
      <w:r w:rsidRPr="006C5610">
        <w:rPr>
          <w:i/>
          <w:iCs/>
          <w:noProof/>
          <w:szCs w:val="24"/>
          <w:lang w:val="en-US"/>
        </w:rPr>
        <w:t>27</w:t>
      </w:r>
      <w:r w:rsidRPr="006C5610">
        <w:rPr>
          <w:noProof/>
          <w:szCs w:val="24"/>
          <w:lang w:val="en-US"/>
        </w:rPr>
        <w:t>(11), 1511-1522. https://doi.org/10.1111/sms.12778</w:t>
      </w:r>
    </w:p>
    <w:p w14:paraId="2F1BE515"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Gucciardi, D. (2012). Measuring mental toughness in sport: A psychometric examination of the Psychological Performance Inventory–A and its predecessor. </w:t>
      </w:r>
      <w:r w:rsidRPr="006C5610">
        <w:rPr>
          <w:i/>
          <w:iCs/>
          <w:noProof/>
          <w:szCs w:val="24"/>
          <w:lang w:val="en-US"/>
        </w:rPr>
        <w:t>Journal of Personality Assessment</w:t>
      </w:r>
      <w:r w:rsidRPr="006C5610">
        <w:rPr>
          <w:noProof/>
          <w:szCs w:val="24"/>
          <w:lang w:val="en-US"/>
        </w:rPr>
        <w:t xml:space="preserve">, </w:t>
      </w:r>
      <w:r w:rsidRPr="006C5610">
        <w:rPr>
          <w:i/>
          <w:iCs/>
          <w:noProof/>
          <w:szCs w:val="24"/>
          <w:lang w:val="en-US"/>
        </w:rPr>
        <w:t>94</w:t>
      </w:r>
      <w:r w:rsidRPr="006C5610">
        <w:rPr>
          <w:noProof/>
          <w:szCs w:val="24"/>
          <w:lang w:val="en-US"/>
        </w:rPr>
        <w:t>(4), 393-403. https://doi.org/10.1080/00223891.2012.660292</w:t>
      </w:r>
    </w:p>
    <w:p w14:paraId="5C301D82"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Hair, J., Anderson, R., Tatham, R., &amp; Black, W. (2001). </w:t>
      </w:r>
      <w:r w:rsidRPr="006C5610">
        <w:rPr>
          <w:i/>
          <w:iCs/>
          <w:noProof/>
          <w:szCs w:val="24"/>
          <w:lang w:val="en-US"/>
        </w:rPr>
        <w:t>Análisis multivariante</w:t>
      </w:r>
      <w:r w:rsidRPr="006C5610">
        <w:rPr>
          <w:noProof/>
          <w:szCs w:val="24"/>
          <w:lang w:val="en-US"/>
        </w:rPr>
        <w:t xml:space="preserve"> (5.</w:t>
      </w:r>
      <w:r w:rsidRPr="006C5610">
        <w:rPr>
          <w:noProof/>
          <w:szCs w:val="24"/>
          <w:vertAlign w:val="superscript"/>
          <w:lang w:val="en-US"/>
        </w:rPr>
        <w:t>a</w:t>
      </w:r>
      <w:r w:rsidRPr="006C5610">
        <w:rPr>
          <w:noProof/>
          <w:szCs w:val="24"/>
          <w:lang w:val="en-US"/>
        </w:rPr>
        <w:t xml:space="preserve"> ed.). Prentice Hall Iberia.</w:t>
      </w:r>
    </w:p>
    <w:p w14:paraId="3CE8FDFC"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6C5610">
        <w:rPr>
          <w:noProof/>
          <w:szCs w:val="24"/>
          <w:lang w:val="en-US"/>
        </w:rPr>
        <w:t xml:space="preserve">Hemmerle, W., &amp; Hartley, H. (1973). Computing maximum likelihood estimates for the mixed AOV Model using the w-transformation. </w:t>
      </w:r>
      <w:r w:rsidRPr="008C4849">
        <w:rPr>
          <w:i/>
          <w:iCs/>
          <w:noProof/>
          <w:szCs w:val="24"/>
        </w:rPr>
        <w:t>Technometrics</w:t>
      </w:r>
      <w:r w:rsidRPr="008C4849">
        <w:rPr>
          <w:noProof/>
          <w:szCs w:val="24"/>
        </w:rPr>
        <w:t xml:space="preserve">, </w:t>
      </w:r>
      <w:r w:rsidRPr="008C4849">
        <w:rPr>
          <w:i/>
          <w:iCs/>
          <w:noProof/>
          <w:szCs w:val="24"/>
        </w:rPr>
        <w:t>15</w:t>
      </w:r>
      <w:r w:rsidRPr="008C4849">
        <w:rPr>
          <w:noProof/>
          <w:szCs w:val="24"/>
        </w:rPr>
        <w:t>, 819-831.</w:t>
      </w:r>
    </w:p>
    <w:p w14:paraId="51648CC1"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Hernández-Mendo, A. (2006). Un cuestionario para la evaluación psicológica de la ejecución deportiva: Estudio complementario entre TCT y TRI. </w:t>
      </w:r>
      <w:r w:rsidRPr="008C4849">
        <w:rPr>
          <w:i/>
          <w:iCs/>
          <w:noProof/>
          <w:szCs w:val="24"/>
        </w:rPr>
        <w:t>Revista de Psicología del Deporte</w:t>
      </w:r>
      <w:r w:rsidRPr="008C4849">
        <w:rPr>
          <w:noProof/>
          <w:szCs w:val="24"/>
        </w:rPr>
        <w:t xml:space="preserve">, </w:t>
      </w:r>
      <w:r w:rsidRPr="008C4849">
        <w:rPr>
          <w:i/>
          <w:iCs/>
          <w:noProof/>
          <w:szCs w:val="24"/>
        </w:rPr>
        <w:t>15</w:t>
      </w:r>
      <w:r w:rsidRPr="008C4849">
        <w:rPr>
          <w:noProof/>
          <w:szCs w:val="24"/>
        </w:rPr>
        <w:t>(1), 71-93. https://core.ac.uk/download/pdf/13296018.pdf</w:t>
      </w:r>
    </w:p>
    <w:p w14:paraId="1978AAA6"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Hernández-Mendo, A., Morales-Sánchez, V., &amp; Peñalver, I. (2014). Replicación de las propiedades psicométricas del Inventario Psicológico de Ejecución Deportiva. </w:t>
      </w:r>
      <w:r w:rsidRPr="008C4849">
        <w:rPr>
          <w:i/>
          <w:iCs/>
          <w:noProof/>
          <w:szCs w:val="24"/>
        </w:rPr>
        <w:t>Revista de Psicología del Deporte</w:t>
      </w:r>
      <w:r w:rsidRPr="008C4849">
        <w:rPr>
          <w:noProof/>
          <w:szCs w:val="24"/>
        </w:rPr>
        <w:t xml:space="preserve">, </w:t>
      </w:r>
      <w:r w:rsidRPr="008C4849">
        <w:rPr>
          <w:i/>
          <w:iCs/>
          <w:noProof/>
          <w:szCs w:val="24"/>
        </w:rPr>
        <w:t>23</w:t>
      </w:r>
      <w:r w:rsidRPr="008C4849">
        <w:rPr>
          <w:noProof/>
          <w:szCs w:val="24"/>
        </w:rPr>
        <w:t>(2), 311-324. https://www.redalyc.org/pdf/2351/235131674011.pdf</w:t>
      </w:r>
    </w:p>
    <w:p w14:paraId="45375050"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Koh, K., &amp; Wang, C. (2015). Gender and type of sport differences on perceived coaching behaviours, achievement goal orientations and life aspirations of youth Olympic games Singaporean athletes. </w:t>
      </w:r>
      <w:r w:rsidRPr="006C5610">
        <w:rPr>
          <w:i/>
          <w:iCs/>
          <w:noProof/>
          <w:szCs w:val="24"/>
          <w:lang w:val="en-US"/>
        </w:rPr>
        <w:t>International Journal of Sport and Exercise Psychology</w:t>
      </w:r>
      <w:r w:rsidRPr="006C5610">
        <w:rPr>
          <w:noProof/>
          <w:szCs w:val="24"/>
          <w:lang w:val="en-US"/>
        </w:rPr>
        <w:t xml:space="preserve">, </w:t>
      </w:r>
      <w:r w:rsidRPr="006C5610">
        <w:rPr>
          <w:i/>
          <w:iCs/>
          <w:noProof/>
          <w:szCs w:val="24"/>
          <w:lang w:val="en-US"/>
        </w:rPr>
        <w:t>13</w:t>
      </w:r>
      <w:r w:rsidRPr="006C5610">
        <w:rPr>
          <w:noProof/>
          <w:szCs w:val="24"/>
          <w:lang w:val="en-US"/>
        </w:rPr>
        <w:t>(2), 91-103. https://doi.org/10.1080/1612197X.2014.932820</w:t>
      </w:r>
    </w:p>
    <w:p w14:paraId="7610D4C4"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lastRenderedPageBreak/>
        <w:t xml:space="preserve">Loehr, J. (1986). </w:t>
      </w:r>
      <w:r w:rsidRPr="006C5610">
        <w:rPr>
          <w:i/>
          <w:iCs/>
          <w:noProof/>
          <w:szCs w:val="24"/>
          <w:lang w:val="en-US"/>
        </w:rPr>
        <w:t>Mental toughness training for sports. Achieving athletic excellence</w:t>
      </w:r>
      <w:r w:rsidRPr="006C5610">
        <w:rPr>
          <w:noProof/>
          <w:szCs w:val="24"/>
          <w:lang w:val="en-US"/>
        </w:rPr>
        <w:t>. Stephen Greene Press.</w:t>
      </w:r>
    </w:p>
    <w:p w14:paraId="7EBF5CE2"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López-Cazorla, R., Reigal, R., Hernández-Mendo, A., &amp; Morales-Sánchez, V. (2015). Relaciones entre el autoconcepto y el perfil psicológico deportivo en triatletas. </w:t>
      </w:r>
      <w:r w:rsidRPr="008C4849">
        <w:rPr>
          <w:i/>
          <w:iCs/>
          <w:noProof/>
          <w:szCs w:val="24"/>
        </w:rPr>
        <w:t>Cuadernos de Psicología del Deporte</w:t>
      </w:r>
      <w:r w:rsidRPr="008C4849">
        <w:rPr>
          <w:noProof/>
          <w:szCs w:val="24"/>
        </w:rPr>
        <w:t xml:space="preserve">, </w:t>
      </w:r>
      <w:r w:rsidRPr="008C4849">
        <w:rPr>
          <w:i/>
          <w:iCs/>
          <w:noProof/>
          <w:szCs w:val="24"/>
        </w:rPr>
        <w:t>15</w:t>
      </w:r>
      <w:r w:rsidRPr="008C4849">
        <w:rPr>
          <w:noProof/>
          <w:szCs w:val="24"/>
        </w:rPr>
        <w:t>(2), 95-102. https://doi.org/10.4321/S1578-84232015000200011</w:t>
      </w:r>
    </w:p>
    <w:p w14:paraId="0E5B49B5"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López-Gullón, J. M., García-Pallarés, J., Gil, R. B., Martínez-Moreno, A., Baños, V. M., Torres-Bonete, M. D., &amp; Díaz, A. (2011). Factores físicos y psicológicos predictores del éxito en lucha olímpica. </w:t>
      </w:r>
      <w:r w:rsidRPr="008C4849">
        <w:rPr>
          <w:i/>
          <w:iCs/>
          <w:noProof/>
          <w:szCs w:val="24"/>
        </w:rPr>
        <w:t>Revista de Psicologia del Deporte</w:t>
      </w:r>
      <w:r w:rsidRPr="008C4849">
        <w:rPr>
          <w:noProof/>
          <w:szCs w:val="24"/>
        </w:rPr>
        <w:t xml:space="preserve">, </w:t>
      </w:r>
      <w:r w:rsidRPr="008C4849">
        <w:rPr>
          <w:i/>
          <w:iCs/>
          <w:noProof/>
          <w:szCs w:val="24"/>
        </w:rPr>
        <w:t>20</w:t>
      </w:r>
      <w:r w:rsidRPr="008C4849">
        <w:rPr>
          <w:noProof/>
          <w:szCs w:val="24"/>
        </w:rPr>
        <w:t>(2), 573-588. https://www.redalyc.org/pdf/2351/235122167022.pdf</w:t>
      </w:r>
    </w:p>
    <w:p w14:paraId="5F27651E"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López-Gullón, J., &amp; Torres-Bonete, M. (2012). Rendimiento físico y psicológico en lucha olímpica: Predictores del éxito en lucha femenina. </w:t>
      </w:r>
      <w:r w:rsidRPr="008C4849">
        <w:rPr>
          <w:i/>
          <w:iCs/>
          <w:noProof/>
          <w:szCs w:val="24"/>
        </w:rPr>
        <w:t>Anales de Psicología</w:t>
      </w:r>
      <w:r w:rsidRPr="008C4849">
        <w:rPr>
          <w:noProof/>
          <w:szCs w:val="24"/>
        </w:rPr>
        <w:t xml:space="preserve">, </w:t>
      </w:r>
      <w:r w:rsidRPr="008C4849">
        <w:rPr>
          <w:i/>
          <w:iCs/>
          <w:noProof/>
          <w:szCs w:val="24"/>
        </w:rPr>
        <w:t>28</w:t>
      </w:r>
      <w:r w:rsidRPr="008C4849">
        <w:rPr>
          <w:noProof/>
          <w:szCs w:val="24"/>
        </w:rPr>
        <w:t>(1), 215-222. https://www.redalyc.org/pdf/167/16723161024.pdf</w:t>
      </w:r>
    </w:p>
    <w:p w14:paraId="055F0ADE"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Martínez-Moreno, A. (2017). Calidad en el deporte de élite. Análisis de fortalezas y debilidades psicológicas en jugadores de balonmano. </w:t>
      </w:r>
      <w:r w:rsidRPr="008C4849">
        <w:rPr>
          <w:i/>
          <w:iCs/>
          <w:noProof/>
          <w:szCs w:val="24"/>
        </w:rPr>
        <w:t>Cuadernos de Psicología del Deporte</w:t>
      </w:r>
      <w:r w:rsidRPr="008C4849">
        <w:rPr>
          <w:noProof/>
          <w:szCs w:val="24"/>
        </w:rPr>
        <w:t xml:space="preserve">, </w:t>
      </w:r>
      <w:r w:rsidRPr="008C4849">
        <w:rPr>
          <w:i/>
          <w:iCs/>
          <w:noProof/>
          <w:szCs w:val="24"/>
        </w:rPr>
        <w:t>17</w:t>
      </w:r>
      <w:r w:rsidRPr="008C4849">
        <w:rPr>
          <w:noProof/>
          <w:szCs w:val="24"/>
        </w:rPr>
        <w:t>(1), 19-24. https://revistas.um.es/cpd/article/view/291871</w:t>
      </w:r>
    </w:p>
    <w:p w14:paraId="2A308765"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Moreno-Murcia, J., Cano, F., González-Cutre, D., Cervelló, E., &amp; Ruiz, L. (2009). Flow disposicional en salvamento deportivo: Una aproximación desde la Teoría de la Autodeterminación. </w:t>
      </w:r>
      <w:r w:rsidRPr="008C4849">
        <w:rPr>
          <w:i/>
          <w:iCs/>
          <w:noProof/>
          <w:szCs w:val="24"/>
        </w:rPr>
        <w:t>Revista de Psicología del Deporte</w:t>
      </w:r>
      <w:r w:rsidRPr="008C4849">
        <w:rPr>
          <w:noProof/>
          <w:szCs w:val="24"/>
        </w:rPr>
        <w:t xml:space="preserve">, </w:t>
      </w:r>
      <w:r w:rsidRPr="008C4849">
        <w:rPr>
          <w:i/>
          <w:iCs/>
          <w:noProof/>
          <w:szCs w:val="24"/>
        </w:rPr>
        <w:t>18</w:t>
      </w:r>
      <w:r w:rsidRPr="008C4849">
        <w:rPr>
          <w:noProof/>
          <w:szCs w:val="24"/>
        </w:rPr>
        <w:t>(1), 23-35. https://www.rpd-online.com/article/view/5</w:t>
      </w:r>
    </w:p>
    <w:p w14:paraId="22C6EFA1"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en-US"/>
        </w:rPr>
        <w:t xml:space="preserve">Mouratidis, A., Vansteenkiste, M., Lens, W., &amp; Sideridis, G. (2008). The Motivating role of positive feedback in sport and physical education: Evidence for a motivational model. </w:t>
      </w:r>
      <w:r w:rsidRPr="006C5610">
        <w:rPr>
          <w:i/>
          <w:iCs/>
          <w:noProof/>
          <w:szCs w:val="24"/>
          <w:lang w:val="en-US"/>
        </w:rPr>
        <w:t>Journal of Sport and Exercise Psychology</w:t>
      </w:r>
      <w:r w:rsidRPr="006C5610">
        <w:rPr>
          <w:noProof/>
          <w:szCs w:val="24"/>
          <w:lang w:val="en-US"/>
        </w:rPr>
        <w:t xml:space="preserve">, </w:t>
      </w:r>
      <w:r w:rsidRPr="006C5610">
        <w:rPr>
          <w:i/>
          <w:iCs/>
          <w:noProof/>
          <w:szCs w:val="24"/>
          <w:lang w:val="en-US"/>
        </w:rPr>
        <w:t>30</w:t>
      </w:r>
      <w:r w:rsidRPr="006C5610">
        <w:rPr>
          <w:noProof/>
          <w:szCs w:val="24"/>
          <w:lang w:val="en-US"/>
        </w:rPr>
        <w:t>(2), 240-268. https://doi.org/10.1123/jsep.30.2.240</w:t>
      </w:r>
    </w:p>
    <w:p w14:paraId="44E3C755"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6C5610">
        <w:rPr>
          <w:noProof/>
          <w:szCs w:val="24"/>
          <w:lang w:val="pt-PT"/>
        </w:rPr>
        <w:t xml:space="preserve">Nicaise, V., Cogérino, G., Bois, J., &amp; Amorose, A. (2006). </w:t>
      </w:r>
      <w:r w:rsidRPr="006C5610">
        <w:rPr>
          <w:noProof/>
          <w:szCs w:val="24"/>
          <w:lang w:val="en-US"/>
        </w:rPr>
        <w:t xml:space="preserve">Students’ perceptions of teacher feedback and physical competence in physical education classes: Gender Effects. </w:t>
      </w:r>
      <w:r w:rsidRPr="006C5610">
        <w:rPr>
          <w:i/>
          <w:iCs/>
          <w:noProof/>
          <w:szCs w:val="24"/>
          <w:lang w:val="en-US"/>
        </w:rPr>
        <w:t>Journal of Teaching in Physical Education</w:t>
      </w:r>
      <w:r w:rsidRPr="006C5610">
        <w:rPr>
          <w:noProof/>
          <w:szCs w:val="24"/>
          <w:lang w:val="en-US"/>
        </w:rPr>
        <w:t xml:space="preserve">, </w:t>
      </w:r>
      <w:r w:rsidRPr="006C5610">
        <w:rPr>
          <w:i/>
          <w:iCs/>
          <w:noProof/>
          <w:szCs w:val="24"/>
          <w:lang w:val="en-US"/>
        </w:rPr>
        <w:t>25</w:t>
      </w:r>
      <w:r w:rsidRPr="006C5610">
        <w:rPr>
          <w:noProof/>
          <w:szCs w:val="24"/>
          <w:lang w:val="en-US"/>
        </w:rPr>
        <w:t>(1), 36-57. https://doi.org/10.1123/jtpe.25.1.36</w:t>
      </w:r>
    </w:p>
    <w:p w14:paraId="7162EB88"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Pardo, A., &amp; Ruiz, M. (2005). </w:t>
      </w:r>
      <w:r w:rsidRPr="008C4849">
        <w:rPr>
          <w:i/>
          <w:iCs/>
          <w:noProof/>
          <w:szCs w:val="24"/>
        </w:rPr>
        <w:t>Análisis de datos con SPSS 13 Base</w:t>
      </w:r>
      <w:r w:rsidRPr="008C4849">
        <w:rPr>
          <w:noProof/>
          <w:szCs w:val="24"/>
        </w:rPr>
        <w:t>. McGraw Hill.</w:t>
      </w:r>
    </w:p>
    <w:p w14:paraId="7AF2B092"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Peñaloza Gómez, R., Méndez-Sánchez, M. P., García-Méndez, M., López-Walle, J., &amp; Velázquez, R. (2018). La influencia de los padres en el perfil psicológico de jóvenes deportistas. En R. Díaz Loving, L. Reyes Lagunes, &amp; F. López Rosales (Eds.), </w:t>
      </w:r>
      <w:r w:rsidRPr="008C4849">
        <w:rPr>
          <w:i/>
          <w:iCs/>
          <w:noProof/>
          <w:szCs w:val="24"/>
        </w:rPr>
        <w:t>Aportaciones a la Psicología Social</w:t>
      </w:r>
      <w:r w:rsidRPr="008C4849">
        <w:rPr>
          <w:noProof/>
          <w:szCs w:val="24"/>
        </w:rPr>
        <w:t xml:space="preserve"> (pp. 2579-2596). Asociación Mexicana de Psicología Social.</w:t>
      </w:r>
    </w:p>
    <w:p w14:paraId="4B6CCE18"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Raimundi, M. J., Celsi, I., Otero, C., Schmidt, V., &amp; Castillo, I. (2020). Compromiso e intención de abandono en adolescentes de Selecciones Nacionales Argentinas: El papel de los entrenadores y padres. </w:t>
      </w:r>
      <w:r w:rsidRPr="008C4849">
        <w:rPr>
          <w:i/>
          <w:iCs/>
          <w:noProof/>
          <w:szCs w:val="24"/>
        </w:rPr>
        <w:t>Manuscrito en consideración para su publicación</w:t>
      </w:r>
      <w:r w:rsidRPr="008C4849">
        <w:rPr>
          <w:noProof/>
          <w:szCs w:val="24"/>
        </w:rPr>
        <w:t>.</w:t>
      </w:r>
    </w:p>
    <w:p w14:paraId="282B4EB4"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Raimundi, M. J., Reigal, R., &amp; Hernández-Mendo, A. (2016). Adaptación argentina del Inventario Psicológico de Ejecución Deportiva (IPED): Validez, fiabilidad y precisión. </w:t>
      </w:r>
      <w:r w:rsidRPr="008C4849">
        <w:rPr>
          <w:i/>
          <w:iCs/>
          <w:noProof/>
          <w:szCs w:val="24"/>
        </w:rPr>
        <w:t>Cuadernos de Psicología del Deporte</w:t>
      </w:r>
      <w:r w:rsidRPr="008C4849">
        <w:rPr>
          <w:noProof/>
          <w:szCs w:val="24"/>
        </w:rPr>
        <w:t xml:space="preserve">, </w:t>
      </w:r>
      <w:r w:rsidRPr="008C4849">
        <w:rPr>
          <w:i/>
          <w:iCs/>
          <w:noProof/>
          <w:szCs w:val="24"/>
        </w:rPr>
        <w:t>16</w:t>
      </w:r>
      <w:r w:rsidRPr="008C4849">
        <w:rPr>
          <w:noProof/>
          <w:szCs w:val="24"/>
        </w:rPr>
        <w:t>(1), 211-222. https://www.redalyc.org/pdf/2270/227044738019.pdf</w:t>
      </w:r>
    </w:p>
    <w:p w14:paraId="20771D05"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6C5610">
        <w:rPr>
          <w:noProof/>
          <w:szCs w:val="24"/>
          <w:lang w:val="pt-PT"/>
        </w:rPr>
        <w:t xml:space="preserve">Ramis, Y., Torregrossa, M., Viladrich, C., &amp; Cruz, J. (2013). </w:t>
      </w:r>
      <w:r w:rsidRPr="008C4849">
        <w:rPr>
          <w:noProof/>
          <w:szCs w:val="24"/>
        </w:rPr>
        <w:t xml:space="preserve">El apoyo a la autonomía generado por entrenadores, compañeros y padres y su efecto sobre la motivación autodeterminada de deportistas de iniciación. </w:t>
      </w:r>
      <w:r w:rsidRPr="008C4849">
        <w:rPr>
          <w:i/>
          <w:iCs/>
          <w:noProof/>
          <w:szCs w:val="24"/>
        </w:rPr>
        <w:t>Anales de Psicología</w:t>
      </w:r>
      <w:r w:rsidRPr="008C4849">
        <w:rPr>
          <w:noProof/>
          <w:szCs w:val="24"/>
        </w:rPr>
        <w:t xml:space="preserve">, </w:t>
      </w:r>
      <w:r w:rsidRPr="008C4849">
        <w:rPr>
          <w:i/>
          <w:iCs/>
          <w:noProof/>
          <w:szCs w:val="24"/>
        </w:rPr>
        <w:t>29</w:t>
      </w:r>
      <w:r w:rsidRPr="008C4849">
        <w:rPr>
          <w:noProof/>
          <w:szCs w:val="24"/>
        </w:rPr>
        <w:t>(1), 243-248. https://doi.org/10.6018/analesps.29.1.124011</w:t>
      </w:r>
    </w:p>
    <w:p w14:paraId="14A10330"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t xml:space="preserve">Reigal, R., Crespillo-Jurado, M., Morillo-Baro, J. P., &amp; Hernández-Mendo, A. (2018). Apoyo a la autonomía, clima motivacional percibido y perfil psicológico deportivo en jugadores de balonmano playa. </w:t>
      </w:r>
      <w:r w:rsidRPr="008C4849">
        <w:rPr>
          <w:i/>
          <w:iCs/>
          <w:noProof/>
          <w:szCs w:val="24"/>
        </w:rPr>
        <w:t>Cuadernos de Psicología del Deporte</w:t>
      </w:r>
      <w:r w:rsidRPr="008C4849">
        <w:rPr>
          <w:noProof/>
          <w:szCs w:val="24"/>
        </w:rPr>
        <w:t xml:space="preserve">, </w:t>
      </w:r>
      <w:r w:rsidRPr="008C4849">
        <w:rPr>
          <w:i/>
          <w:iCs/>
          <w:noProof/>
          <w:szCs w:val="24"/>
        </w:rPr>
        <w:t>18</w:t>
      </w:r>
      <w:r w:rsidRPr="008C4849">
        <w:rPr>
          <w:noProof/>
          <w:szCs w:val="24"/>
        </w:rPr>
        <w:t>(3), 108-117.</w:t>
      </w:r>
    </w:p>
    <w:p w14:paraId="00040F06"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8C4849">
        <w:rPr>
          <w:noProof/>
          <w:szCs w:val="24"/>
        </w:rPr>
        <w:lastRenderedPageBreak/>
        <w:t xml:space="preserve">Reigal, R. E., Delgado-Giralt, J. E., Raimundi, M. J., &amp; Hernández-Mendo, A. (2018). Perfil psicológico deportivo en una muestra de triatletas amateurs y diferencias con otros deportes. </w:t>
      </w:r>
      <w:r w:rsidRPr="008C4849">
        <w:rPr>
          <w:i/>
          <w:iCs/>
          <w:noProof/>
          <w:szCs w:val="24"/>
        </w:rPr>
        <w:t>Cuadernos de Psicologia del Deporte</w:t>
      </w:r>
      <w:r w:rsidRPr="008C4849">
        <w:rPr>
          <w:noProof/>
          <w:szCs w:val="24"/>
        </w:rPr>
        <w:t xml:space="preserve">, </w:t>
      </w:r>
      <w:r w:rsidRPr="008C4849">
        <w:rPr>
          <w:i/>
          <w:iCs/>
          <w:noProof/>
          <w:szCs w:val="24"/>
        </w:rPr>
        <w:t>18</w:t>
      </w:r>
      <w:r w:rsidRPr="008C4849">
        <w:rPr>
          <w:noProof/>
          <w:szCs w:val="24"/>
        </w:rPr>
        <w:t>(1), 55-62. https://revistas.um.es/cpd/article/view/310491</w:t>
      </w:r>
    </w:p>
    <w:p w14:paraId="36C110B4" w14:textId="77777777" w:rsidR="008C4849" w:rsidRPr="006C5610" w:rsidRDefault="008C4849" w:rsidP="006C5610">
      <w:pPr>
        <w:widowControl w:val="0"/>
        <w:autoSpaceDE w:val="0"/>
        <w:autoSpaceDN w:val="0"/>
        <w:adjustRightInd w:val="0"/>
        <w:spacing w:line="240" w:lineRule="auto"/>
        <w:ind w:left="480" w:hanging="480"/>
        <w:rPr>
          <w:noProof/>
          <w:szCs w:val="24"/>
          <w:lang w:val="en-US"/>
        </w:rPr>
      </w:pPr>
      <w:r w:rsidRPr="008C4849">
        <w:rPr>
          <w:noProof/>
          <w:szCs w:val="24"/>
        </w:rPr>
        <w:t xml:space="preserve">Searle, S., Casella, G., &amp; McCulloch, C. (1992). </w:t>
      </w:r>
      <w:r w:rsidRPr="006C5610">
        <w:rPr>
          <w:i/>
          <w:iCs/>
          <w:noProof/>
          <w:szCs w:val="24"/>
          <w:lang w:val="en-US"/>
        </w:rPr>
        <w:t>Variance components</w:t>
      </w:r>
      <w:r w:rsidRPr="006C5610">
        <w:rPr>
          <w:noProof/>
          <w:szCs w:val="24"/>
          <w:lang w:val="en-US"/>
        </w:rPr>
        <w:t>. John Wiley &amp; Sons.</w:t>
      </w:r>
    </w:p>
    <w:p w14:paraId="27AA93B9" w14:textId="77777777" w:rsidR="008C4849" w:rsidRPr="008C4849" w:rsidRDefault="008C4849" w:rsidP="006C5610">
      <w:pPr>
        <w:widowControl w:val="0"/>
        <w:autoSpaceDE w:val="0"/>
        <w:autoSpaceDN w:val="0"/>
        <w:adjustRightInd w:val="0"/>
        <w:spacing w:line="240" w:lineRule="auto"/>
        <w:ind w:left="480" w:hanging="480"/>
        <w:rPr>
          <w:noProof/>
          <w:szCs w:val="24"/>
        </w:rPr>
      </w:pPr>
      <w:r w:rsidRPr="006C5610">
        <w:rPr>
          <w:noProof/>
          <w:szCs w:val="24"/>
          <w:lang w:val="pt-PT"/>
        </w:rPr>
        <w:t xml:space="preserve">Torregrossa, M., Viladrich, C., Ramis, Y., Azócar, F., Latinjak, A., &amp; Cruz, J. (2011). </w:t>
      </w:r>
      <w:r w:rsidRPr="008C4849">
        <w:rPr>
          <w:noProof/>
          <w:szCs w:val="24"/>
        </w:rPr>
        <w:t xml:space="preserve">Efectos en la percepción del clima motivacional generado por los entrenadores y compañeros sobre la diversión y el compromiso. Diferencias en función de género. </w:t>
      </w:r>
      <w:r w:rsidRPr="008C4849">
        <w:rPr>
          <w:i/>
          <w:iCs/>
          <w:noProof/>
          <w:szCs w:val="24"/>
        </w:rPr>
        <w:t>Revista de Psicología del Deporte</w:t>
      </w:r>
      <w:r w:rsidRPr="008C4849">
        <w:rPr>
          <w:noProof/>
          <w:szCs w:val="24"/>
        </w:rPr>
        <w:t xml:space="preserve">, </w:t>
      </w:r>
      <w:r w:rsidRPr="008C4849">
        <w:rPr>
          <w:i/>
          <w:iCs/>
          <w:noProof/>
          <w:szCs w:val="24"/>
        </w:rPr>
        <w:t>20</w:t>
      </w:r>
      <w:r w:rsidRPr="008C4849">
        <w:rPr>
          <w:noProof/>
          <w:szCs w:val="24"/>
        </w:rPr>
        <w:t>(1), 243-255. https://www.rpd-online.com/article/view/726</w:t>
      </w:r>
    </w:p>
    <w:p w14:paraId="55F1E8BD" w14:textId="77777777" w:rsidR="008C4849" w:rsidRPr="008C4849" w:rsidRDefault="008C4849" w:rsidP="006C5610">
      <w:pPr>
        <w:widowControl w:val="0"/>
        <w:autoSpaceDE w:val="0"/>
        <w:autoSpaceDN w:val="0"/>
        <w:adjustRightInd w:val="0"/>
        <w:spacing w:line="240" w:lineRule="auto"/>
        <w:ind w:left="480" w:hanging="480"/>
        <w:rPr>
          <w:noProof/>
        </w:rPr>
      </w:pPr>
      <w:r w:rsidRPr="008C4849">
        <w:rPr>
          <w:noProof/>
          <w:szCs w:val="24"/>
        </w:rPr>
        <w:t xml:space="preserve">Weinberg, R., &amp; Gould, D. (2010). </w:t>
      </w:r>
      <w:r w:rsidRPr="008C4849">
        <w:rPr>
          <w:i/>
          <w:iCs/>
          <w:noProof/>
          <w:szCs w:val="24"/>
        </w:rPr>
        <w:t>Fundamentos de Psicología del deporte y el ejercicio físico</w:t>
      </w:r>
      <w:r w:rsidRPr="008C4849">
        <w:rPr>
          <w:noProof/>
          <w:szCs w:val="24"/>
        </w:rPr>
        <w:t xml:space="preserve"> (4ta ed.). Editorial Médica Panamericana.</w:t>
      </w:r>
    </w:p>
    <w:p w14:paraId="3E8E48E6" w14:textId="3A7A7E17" w:rsidR="00BF192A" w:rsidRDefault="00BF192A" w:rsidP="006C5610">
      <w:pPr>
        <w:spacing w:line="240" w:lineRule="auto"/>
      </w:pPr>
      <w:r>
        <w:fldChar w:fldCharType="end"/>
      </w:r>
    </w:p>
    <w:p w14:paraId="08441951" w14:textId="378BED8D" w:rsidR="00921F7E" w:rsidRDefault="00921F7E" w:rsidP="006C5610">
      <w:pPr>
        <w:spacing w:line="240" w:lineRule="auto"/>
      </w:pPr>
    </w:p>
    <w:p w14:paraId="4AC0B4BA" w14:textId="56239B3E" w:rsidR="008F41A0" w:rsidRPr="008F41A0" w:rsidRDefault="008F41A0" w:rsidP="006C5610">
      <w:pPr>
        <w:spacing w:after="160" w:line="240" w:lineRule="auto"/>
        <w:jc w:val="left"/>
        <w:rPr>
          <w:szCs w:val="24"/>
        </w:rPr>
      </w:pPr>
    </w:p>
    <w:sectPr w:rsidR="008F41A0" w:rsidRPr="008F41A0">
      <w:footnotePr>
        <w:numFmt w:val="chicago"/>
      </w:foot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F890B" w14:textId="77777777" w:rsidR="00C81E9E" w:rsidRDefault="00C81E9E" w:rsidP="008C7110">
      <w:pPr>
        <w:spacing w:line="240" w:lineRule="auto"/>
      </w:pPr>
      <w:r>
        <w:separator/>
      </w:r>
    </w:p>
  </w:endnote>
  <w:endnote w:type="continuationSeparator" w:id="0">
    <w:p w14:paraId="5020A1A5" w14:textId="77777777" w:rsidR="00C81E9E" w:rsidRDefault="00C81E9E" w:rsidP="008C7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7EFDA8" w14:textId="77777777" w:rsidR="00C81E9E" w:rsidRDefault="00C81E9E" w:rsidP="008C7110">
      <w:pPr>
        <w:spacing w:line="240" w:lineRule="auto"/>
      </w:pPr>
      <w:r>
        <w:separator/>
      </w:r>
    </w:p>
  </w:footnote>
  <w:footnote w:type="continuationSeparator" w:id="0">
    <w:p w14:paraId="56B64BCD" w14:textId="77777777" w:rsidR="00C81E9E" w:rsidRDefault="00C81E9E" w:rsidP="008C71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C65BB"/>
    <w:multiLevelType w:val="hybridMultilevel"/>
    <w:tmpl w:val="B94291AA"/>
    <w:lvl w:ilvl="0" w:tplc="F404D8B8">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896578E"/>
    <w:multiLevelType w:val="hybridMultilevel"/>
    <w:tmpl w:val="B4D4B698"/>
    <w:lvl w:ilvl="0" w:tplc="11EA9CE6">
      <w:numFmt w:val="bullet"/>
      <w:lvlText w:val="-"/>
      <w:lvlJc w:val="left"/>
      <w:pPr>
        <w:ind w:left="720" w:hanging="360"/>
      </w:pPr>
      <w:rPr>
        <w:rFonts w:ascii="Arial" w:eastAsia="Times New Roman" w:hAnsi="Arial" w:cs="Arial" w:hint="default"/>
        <w:color w:val="000000"/>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BFC"/>
    <w:rsid w:val="00011E4B"/>
    <w:rsid w:val="00016D60"/>
    <w:rsid w:val="00020DFF"/>
    <w:rsid w:val="000240E0"/>
    <w:rsid w:val="000371A1"/>
    <w:rsid w:val="00040575"/>
    <w:rsid w:val="00052F57"/>
    <w:rsid w:val="0007003F"/>
    <w:rsid w:val="00073645"/>
    <w:rsid w:val="000B1DCC"/>
    <w:rsid w:val="000D0D92"/>
    <w:rsid w:val="000D1AEE"/>
    <w:rsid w:val="000D466C"/>
    <w:rsid w:val="000D4D71"/>
    <w:rsid w:val="000D5824"/>
    <w:rsid w:val="001040A2"/>
    <w:rsid w:val="00107C4C"/>
    <w:rsid w:val="00112290"/>
    <w:rsid w:val="00135DB5"/>
    <w:rsid w:val="0015263F"/>
    <w:rsid w:val="001654D3"/>
    <w:rsid w:val="00171220"/>
    <w:rsid w:val="0017334D"/>
    <w:rsid w:val="0017604B"/>
    <w:rsid w:val="00187845"/>
    <w:rsid w:val="001949F0"/>
    <w:rsid w:val="001B754B"/>
    <w:rsid w:val="001D74B7"/>
    <w:rsid w:val="001F79BD"/>
    <w:rsid w:val="0020712A"/>
    <w:rsid w:val="002248E3"/>
    <w:rsid w:val="0025505E"/>
    <w:rsid w:val="00255348"/>
    <w:rsid w:val="00263F65"/>
    <w:rsid w:val="00267CF7"/>
    <w:rsid w:val="0028172B"/>
    <w:rsid w:val="0028636A"/>
    <w:rsid w:val="00290B39"/>
    <w:rsid w:val="002B4046"/>
    <w:rsid w:val="0030685B"/>
    <w:rsid w:val="00317C58"/>
    <w:rsid w:val="00320B33"/>
    <w:rsid w:val="003371F6"/>
    <w:rsid w:val="00344662"/>
    <w:rsid w:val="00352455"/>
    <w:rsid w:val="003550DB"/>
    <w:rsid w:val="003832F9"/>
    <w:rsid w:val="003A7881"/>
    <w:rsid w:val="003B298B"/>
    <w:rsid w:val="003B5DD0"/>
    <w:rsid w:val="003C65D0"/>
    <w:rsid w:val="00413BFC"/>
    <w:rsid w:val="00415DE1"/>
    <w:rsid w:val="004870B5"/>
    <w:rsid w:val="004923AF"/>
    <w:rsid w:val="00493456"/>
    <w:rsid w:val="004B6A3A"/>
    <w:rsid w:val="004C1C79"/>
    <w:rsid w:val="004F1569"/>
    <w:rsid w:val="004F79AB"/>
    <w:rsid w:val="00530D42"/>
    <w:rsid w:val="00565CF0"/>
    <w:rsid w:val="00566B3E"/>
    <w:rsid w:val="00596684"/>
    <w:rsid w:val="005A185E"/>
    <w:rsid w:val="005B697D"/>
    <w:rsid w:val="005D230C"/>
    <w:rsid w:val="005F0000"/>
    <w:rsid w:val="0060318D"/>
    <w:rsid w:val="00616F09"/>
    <w:rsid w:val="00624380"/>
    <w:rsid w:val="00643EB7"/>
    <w:rsid w:val="0065371C"/>
    <w:rsid w:val="00660F26"/>
    <w:rsid w:val="00670D8E"/>
    <w:rsid w:val="00682D1F"/>
    <w:rsid w:val="0068599A"/>
    <w:rsid w:val="006A3C21"/>
    <w:rsid w:val="006C39F3"/>
    <w:rsid w:val="006C5610"/>
    <w:rsid w:val="006C7708"/>
    <w:rsid w:val="006D57CA"/>
    <w:rsid w:val="006E4F42"/>
    <w:rsid w:val="00700410"/>
    <w:rsid w:val="0070258C"/>
    <w:rsid w:val="00705274"/>
    <w:rsid w:val="00724C31"/>
    <w:rsid w:val="0072507C"/>
    <w:rsid w:val="00752365"/>
    <w:rsid w:val="0077522F"/>
    <w:rsid w:val="007C0A06"/>
    <w:rsid w:val="007E4DEA"/>
    <w:rsid w:val="007E535A"/>
    <w:rsid w:val="00814520"/>
    <w:rsid w:val="008149DE"/>
    <w:rsid w:val="008331B6"/>
    <w:rsid w:val="00833FAA"/>
    <w:rsid w:val="00841279"/>
    <w:rsid w:val="0084430B"/>
    <w:rsid w:val="008525B0"/>
    <w:rsid w:val="00854A09"/>
    <w:rsid w:val="0086241D"/>
    <w:rsid w:val="00863B15"/>
    <w:rsid w:val="00865007"/>
    <w:rsid w:val="00865B77"/>
    <w:rsid w:val="0087770C"/>
    <w:rsid w:val="00877BA0"/>
    <w:rsid w:val="00877F49"/>
    <w:rsid w:val="008864E2"/>
    <w:rsid w:val="008B5C0F"/>
    <w:rsid w:val="008C4849"/>
    <w:rsid w:val="008C7110"/>
    <w:rsid w:val="008E3931"/>
    <w:rsid w:val="008F41A0"/>
    <w:rsid w:val="008F7195"/>
    <w:rsid w:val="00901C36"/>
    <w:rsid w:val="00921F7E"/>
    <w:rsid w:val="00927B48"/>
    <w:rsid w:val="00956BC0"/>
    <w:rsid w:val="009603C8"/>
    <w:rsid w:val="00962FF5"/>
    <w:rsid w:val="009650CD"/>
    <w:rsid w:val="009709D6"/>
    <w:rsid w:val="009A6FA9"/>
    <w:rsid w:val="009D0CB3"/>
    <w:rsid w:val="009E0C0C"/>
    <w:rsid w:val="009E7299"/>
    <w:rsid w:val="00A0259B"/>
    <w:rsid w:val="00A028FB"/>
    <w:rsid w:val="00A21260"/>
    <w:rsid w:val="00A67C72"/>
    <w:rsid w:val="00A770A3"/>
    <w:rsid w:val="00A831DF"/>
    <w:rsid w:val="00AA4654"/>
    <w:rsid w:val="00AB2C45"/>
    <w:rsid w:val="00AF6E19"/>
    <w:rsid w:val="00B06000"/>
    <w:rsid w:val="00B23793"/>
    <w:rsid w:val="00B5198D"/>
    <w:rsid w:val="00B54B50"/>
    <w:rsid w:val="00B5672B"/>
    <w:rsid w:val="00B624C4"/>
    <w:rsid w:val="00B677A5"/>
    <w:rsid w:val="00B80B80"/>
    <w:rsid w:val="00B82957"/>
    <w:rsid w:val="00B86D54"/>
    <w:rsid w:val="00B90FB8"/>
    <w:rsid w:val="00BC3B1E"/>
    <w:rsid w:val="00BF192A"/>
    <w:rsid w:val="00C01A60"/>
    <w:rsid w:val="00C2693F"/>
    <w:rsid w:val="00C35D56"/>
    <w:rsid w:val="00C529D4"/>
    <w:rsid w:val="00C607AB"/>
    <w:rsid w:val="00C64BCE"/>
    <w:rsid w:val="00C65C4C"/>
    <w:rsid w:val="00C75691"/>
    <w:rsid w:val="00C76998"/>
    <w:rsid w:val="00C81E9E"/>
    <w:rsid w:val="00C830AE"/>
    <w:rsid w:val="00C85EAC"/>
    <w:rsid w:val="00CD0C8B"/>
    <w:rsid w:val="00CD3BBF"/>
    <w:rsid w:val="00CF21D4"/>
    <w:rsid w:val="00CF4B2C"/>
    <w:rsid w:val="00D04BB9"/>
    <w:rsid w:val="00D06637"/>
    <w:rsid w:val="00D52B5C"/>
    <w:rsid w:val="00D67977"/>
    <w:rsid w:val="00D87D54"/>
    <w:rsid w:val="00DC1204"/>
    <w:rsid w:val="00DD576F"/>
    <w:rsid w:val="00DE7B29"/>
    <w:rsid w:val="00E055F7"/>
    <w:rsid w:val="00E10FE6"/>
    <w:rsid w:val="00E135D3"/>
    <w:rsid w:val="00E36323"/>
    <w:rsid w:val="00E374B0"/>
    <w:rsid w:val="00E4533D"/>
    <w:rsid w:val="00E67E4B"/>
    <w:rsid w:val="00E836AA"/>
    <w:rsid w:val="00E92163"/>
    <w:rsid w:val="00ED4981"/>
    <w:rsid w:val="00F44E60"/>
    <w:rsid w:val="00F63D9A"/>
    <w:rsid w:val="00F81E50"/>
    <w:rsid w:val="00F85BDF"/>
    <w:rsid w:val="00FC1708"/>
    <w:rsid w:val="00FF303E"/>
    <w:rsid w:val="169C9361"/>
    <w:rsid w:val="23D32BD4"/>
    <w:rsid w:val="2D4F690C"/>
    <w:rsid w:val="3CECF632"/>
    <w:rsid w:val="56F64D43"/>
    <w:rsid w:val="697F2C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80673"/>
  <w15:chartTrackingRefBased/>
  <w15:docId w15:val="{7B42484B-5288-4D5C-AE54-F2FE3649D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BFC"/>
    <w:pPr>
      <w:spacing w:after="0" w:line="360" w:lineRule="auto"/>
      <w:jc w:val="both"/>
    </w:pPr>
    <w:rPr>
      <w:rFonts w:ascii="Times New Roman" w:eastAsia="Calibri" w:hAnsi="Times New Roman" w:cs="Times New Roman"/>
      <w:sz w:val="24"/>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01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92163"/>
    <w:rPr>
      <w:sz w:val="16"/>
      <w:szCs w:val="16"/>
    </w:rPr>
  </w:style>
  <w:style w:type="paragraph" w:styleId="Textocomentario">
    <w:name w:val="annotation text"/>
    <w:basedOn w:val="Normal"/>
    <w:link w:val="TextocomentarioCar"/>
    <w:uiPriority w:val="99"/>
    <w:semiHidden/>
    <w:unhideWhenUsed/>
    <w:rsid w:val="00E9216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2163"/>
    <w:rPr>
      <w:rFonts w:ascii="Times New Roman" w:eastAsia="Calibri" w:hAnsi="Times New Roman" w:cs="Times New Roman"/>
      <w:sz w:val="20"/>
      <w:szCs w:val="20"/>
      <w:lang w:val="es-AR"/>
    </w:rPr>
  </w:style>
  <w:style w:type="paragraph" w:styleId="Asuntodelcomentario">
    <w:name w:val="annotation subject"/>
    <w:basedOn w:val="Textocomentario"/>
    <w:next w:val="Textocomentario"/>
    <w:link w:val="AsuntodelcomentarioCar"/>
    <w:uiPriority w:val="99"/>
    <w:semiHidden/>
    <w:unhideWhenUsed/>
    <w:rsid w:val="00E92163"/>
    <w:rPr>
      <w:b/>
      <w:bCs/>
    </w:rPr>
  </w:style>
  <w:style w:type="character" w:customStyle="1" w:styleId="AsuntodelcomentarioCar">
    <w:name w:val="Asunto del comentario Car"/>
    <w:basedOn w:val="TextocomentarioCar"/>
    <w:link w:val="Asuntodelcomentario"/>
    <w:uiPriority w:val="99"/>
    <w:semiHidden/>
    <w:rsid w:val="00E92163"/>
    <w:rPr>
      <w:rFonts w:ascii="Times New Roman" w:eastAsia="Calibri" w:hAnsi="Times New Roman" w:cs="Times New Roman"/>
      <w:b/>
      <w:bCs/>
      <w:sz w:val="20"/>
      <w:szCs w:val="20"/>
      <w:lang w:val="es-AR"/>
    </w:rPr>
  </w:style>
  <w:style w:type="paragraph" w:styleId="Textodeglobo">
    <w:name w:val="Balloon Text"/>
    <w:basedOn w:val="Normal"/>
    <w:link w:val="TextodegloboCar"/>
    <w:uiPriority w:val="99"/>
    <w:semiHidden/>
    <w:unhideWhenUsed/>
    <w:rsid w:val="00E9216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92163"/>
    <w:rPr>
      <w:rFonts w:ascii="Segoe UI" w:eastAsia="Calibri" w:hAnsi="Segoe UI" w:cs="Segoe UI"/>
      <w:sz w:val="18"/>
      <w:szCs w:val="18"/>
      <w:lang w:val="es-AR"/>
    </w:rPr>
  </w:style>
  <w:style w:type="paragraph" w:styleId="Prrafodelista">
    <w:name w:val="List Paragraph"/>
    <w:basedOn w:val="Normal"/>
    <w:uiPriority w:val="34"/>
    <w:qFormat/>
    <w:rsid w:val="007E535A"/>
    <w:pPr>
      <w:spacing w:after="160" w:line="259" w:lineRule="auto"/>
      <w:ind w:left="720"/>
      <w:contextualSpacing/>
      <w:jc w:val="left"/>
    </w:pPr>
    <w:rPr>
      <w:rFonts w:asciiTheme="minorHAnsi" w:eastAsiaTheme="minorHAnsi" w:hAnsiTheme="minorHAnsi" w:cstheme="minorBidi"/>
      <w:sz w:val="22"/>
    </w:rPr>
  </w:style>
  <w:style w:type="paragraph" w:customStyle="1" w:styleId="Default">
    <w:name w:val="Default"/>
    <w:rsid w:val="007C0A06"/>
    <w:pPr>
      <w:autoSpaceDE w:val="0"/>
      <w:autoSpaceDN w:val="0"/>
      <w:adjustRightInd w:val="0"/>
      <w:spacing w:after="0" w:line="240" w:lineRule="auto"/>
    </w:pPr>
    <w:rPr>
      <w:rFonts w:ascii="Arial" w:hAnsi="Arial" w:cs="Arial"/>
      <w:color w:val="000000"/>
      <w:sz w:val="24"/>
      <w:szCs w:val="24"/>
    </w:rPr>
  </w:style>
  <w:style w:type="paragraph" w:styleId="Textonotapie">
    <w:name w:val="footnote text"/>
    <w:basedOn w:val="Normal"/>
    <w:link w:val="TextonotapieCar"/>
    <w:uiPriority w:val="99"/>
    <w:semiHidden/>
    <w:unhideWhenUsed/>
    <w:rsid w:val="008C7110"/>
    <w:pPr>
      <w:spacing w:line="240" w:lineRule="auto"/>
    </w:pPr>
    <w:rPr>
      <w:sz w:val="20"/>
      <w:szCs w:val="20"/>
    </w:rPr>
  </w:style>
  <w:style w:type="character" w:customStyle="1" w:styleId="TextonotapieCar">
    <w:name w:val="Texto nota pie Car"/>
    <w:basedOn w:val="Fuentedeprrafopredeter"/>
    <w:link w:val="Textonotapie"/>
    <w:uiPriority w:val="99"/>
    <w:semiHidden/>
    <w:rsid w:val="008C7110"/>
    <w:rPr>
      <w:rFonts w:ascii="Times New Roman" w:eastAsia="Calibri" w:hAnsi="Times New Roman" w:cs="Times New Roman"/>
      <w:sz w:val="20"/>
      <w:szCs w:val="20"/>
      <w:lang w:val="es-AR"/>
    </w:rPr>
  </w:style>
  <w:style w:type="character" w:styleId="Refdenotaalpie">
    <w:name w:val="footnote reference"/>
    <w:basedOn w:val="Fuentedeprrafopredeter"/>
    <w:uiPriority w:val="99"/>
    <w:semiHidden/>
    <w:unhideWhenUsed/>
    <w:rsid w:val="008C7110"/>
    <w:rPr>
      <w:vertAlign w:val="superscript"/>
    </w:rPr>
  </w:style>
  <w:style w:type="character" w:styleId="Hipervnculo">
    <w:name w:val="Hyperlink"/>
    <w:basedOn w:val="Fuentedeprrafopredeter"/>
    <w:uiPriority w:val="99"/>
    <w:unhideWhenUsed/>
    <w:rsid w:val="008C7110"/>
    <w:rPr>
      <w:color w:val="0563C1" w:themeColor="hyperlink"/>
      <w:u w:val="single"/>
    </w:rPr>
  </w:style>
  <w:style w:type="character" w:styleId="Mencinsinresolver">
    <w:name w:val="Unresolved Mention"/>
    <w:basedOn w:val="Fuentedeprrafopredeter"/>
    <w:uiPriority w:val="99"/>
    <w:semiHidden/>
    <w:unhideWhenUsed/>
    <w:rsid w:val="008C7110"/>
    <w:rPr>
      <w:color w:val="605E5C"/>
      <w:shd w:val="clear" w:color="auto" w:fill="E1DFDD"/>
    </w:rPr>
  </w:style>
  <w:style w:type="character" w:styleId="Hipervnculovisitado">
    <w:name w:val="FollowedHyperlink"/>
    <w:basedOn w:val="Fuentedeprrafopredeter"/>
    <w:uiPriority w:val="99"/>
    <w:semiHidden/>
    <w:unhideWhenUsed/>
    <w:rsid w:val="004923AF"/>
    <w:rPr>
      <w:color w:val="954F72" w:themeColor="followedHyperlink"/>
      <w:u w:val="single"/>
    </w:rPr>
  </w:style>
  <w:style w:type="character" w:customStyle="1" w:styleId="normaltextrun">
    <w:name w:val="normaltextrun"/>
    <w:basedOn w:val="Fuentedeprrafopredeter"/>
    <w:rsid w:val="00E4533D"/>
  </w:style>
  <w:style w:type="character" w:customStyle="1" w:styleId="eop">
    <w:name w:val="eop"/>
    <w:basedOn w:val="Fuentedeprrafopredeter"/>
    <w:rsid w:val="00E4533D"/>
  </w:style>
  <w:style w:type="paragraph" w:customStyle="1" w:styleId="paragraph">
    <w:name w:val="paragraph"/>
    <w:basedOn w:val="Normal"/>
    <w:rsid w:val="00E4533D"/>
    <w:pPr>
      <w:spacing w:before="100" w:beforeAutospacing="1" w:after="100" w:afterAutospacing="1" w:line="240" w:lineRule="auto"/>
      <w:jc w:val="left"/>
    </w:pPr>
    <w:rPr>
      <w:rFonts w:eastAsia="Times New Roman"/>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75402-0045-4866-ABDB-0D4899298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20144</Words>
  <Characters>110792</Characters>
  <Application>Microsoft Office Word</Application>
  <DocSecurity>0</DocSecurity>
  <Lines>923</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Julia Raimundi</dc:creator>
  <cp:keywords/>
  <dc:description/>
  <cp:lastModifiedBy>María Julia Raimundi</cp:lastModifiedBy>
  <cp:revision>3</cp:revision>
  <dcterms:created xsi:type="dcterms:W3CDTF">2020-06-20T19:24:00Z</dcterms:created>
  <dcterms:modified xsi:type="dcterms:W3CDTF">2020-06-2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acbcc5-13a3-350a-b867-4f78b7bd0c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